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EB247F">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601915" w:rsidRPr="00E91BE1" w:rsidRDefault="00601915"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0C450E2" w:rsidR="00601915" w:rsidRPr="00E91BE1" w:rsidRDefault="00601915"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Residential LED Lighting</w:t>
                            </w:r>
                          </w:p>
                          <w:p w14:paraId="6774E85B" w14:textId="77777777" w:rsidR="00601915" w:rsidRPr="00EB247F" w:rsidRDefault="00601915" w:rsidP="00EB247F">
                            <w:pPr>
                              <w:spacing w:line="240" w:lineRule="auto"/>
                              <w:jc w:val="center"/>
                              <w:rPr>
                                <w:rFonts w:cs="Times New Roman"/>
                                <w:smallCaps/>
                                <w:color w:val="404040" w:themeColor="text1" w:themeTint="BF"/>
                                <w:sz w:val="36"/>
                                <w:szCs w:val="36"/>
                              </w:rPr>
                            </w:pPr>
                          </w:p>
                          <w:p w14:paraId="4699D449" w14:textId="27F690B9" w:rsidR="00601915" w:rsidRPr="00E91BE1" w:rsidRDefault="0060191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1AFE0315" w:rsidR="00601915" w:rsidRPr="00E91BE1" w:rsidRDefault="0060191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29D510C4" w14:textId="0D9BF1BE" w:rsidR="00601915" w:rsidRPr="00E91BE1" w:rsidRDefault="0060191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476FC7">
                              <w:rPr>
                                <w:rFonts w:cs="Times New Roman"/>
                                <w:smallCaps/>
                                <w:color w:val="404040" w:themeColor="text1" w:themeTint="BF"/>
                                <w:sz w:val="36"/>
                                <w:szCs w:val="36"/>
                              </w:rPr>
                              <w:t>LED, Lighting, Lamps, Households, Energy Saving, Luminous Efficacy, Light Sources</w:t>
                            </w:r>
                          </w:p>
                          <w:p w14:paraId="6DF0E7C6" w14:textId="77777777" w:rsidR="00601915" w:rsidRDefault="00601915" w:rsidP="00FB2C53"/>
                          <w:p w14:paraId="4DF87617" w14:textId="77777777" w:rsidR="00601915" w:rsidRDefault="00601915" w:rsidP="00FB2C53"/>
                          <w:p w14:paraId="4FD71E35" w14:textId="77777777" w:rsidR="00601915" w:rsidRDefault="00601915" w:rsidP="00FB2C53"/>
                          <w:p w14:paraId="0AAEA688" w14:textId="77777777" w:rsidR="00601915" w:rsidRDefault="00601915" w:rsidP="00FB2C53"/>
                          <w:p w14:paraId="693769A0" w14:textId="7ACB9FFD" w:rsidR="00601915" w:rsidRPr="00E91BE1" w:rsidRDefault="006F1368"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00601915" w:rsidRPr="00E91BE1">
                              <w:rPr>
                                <w:rFonts w:cs="Times New Roman"/>
                                <w:smallCaps/>
                                <w:color w:val="404040" w:themeColor="text1" w:themeTint="BF"/>
                                <w:sz w:val="36"/>
                                <w:szCs w:val="36"/>
                              </w:rPr>
                              <w:t xml:space="preserve"> 1</w:t>
                            </w:r>
                          </w:p>
                          <w:p w14:paraId="0DDBFE23" w14:textId="77777777" w:rsidR="00601915" w:rsidRPr="000829DC" w:rsidRDefault="00601915" w:rsidP="00FB2C53"/>
                          <w:p w14:paraId="4BB1447A" w14:textId="77777777" w:rsidR="00601915" w:rsidRDefault="00601915" w:rsidP="00FB2C53"/>
                          <w:p w14:paraId="7DCFFDCF" w14:textId="77777777" w:rsidR="00601915" w:rsidRDefault="00601915" w:rsidP="00FB2C53"/>
                          <w:p w14:paraId="2F48DE38" w14:textId="77777777" w:rsidR="00601915" w:rsidRPr="000829DC" w:rsidRDefault="00601915" w:rsidP="00FB2C53"/>
                          <w:p w14:paraId="1981D31A" w14:textId="77777777" w:rsidR="00601915" w:rsidRPr="00E91BE1" w:rsidRDefault="00601915"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0FF74DE4" w14:textId="5A1774F2" w:rsidR="00601915" w:rsidRDefault="00601915" w:rsidP="00476FC7">
                            <w:pPr>
                              <w:spacing w:after="0" w:line="240" w:lineRule="auto"/>
                              <w:rPr>
                                <w:smallCaps/>
                                <w:color w:val="404040" w:themeColor="text1" w:themeTint="BF"/>
                                <w:sz w:val="28"/>
                                <w:szCs w:val="28"/>
                              </w:rPr>
                            </w:pPr>
                            <w:r w:rsidRPr="00476FC7">
                              <w:rPr>
                                <w:rFonts w:cs="Times New Roman"/>
                                <w:smallCaps/>
                                <w:color w:val="404040" w:themeColor="text1" w:themeTint="BF"/>
                                <w:sz w:val="28"/>
                                <w:szCs w:val="28"/>
                              </w:rPr>
                              <w:t>Leena Tähkämö</w:t>
                            </w:r>
                            <w:r w:rsidRPr="000829DC">
                              <w:rPr>
                                <w:smallCaps/>
                                <w:color w:val="404040" w:themeColor="text1" w:themeTint="BF"/>
                                <w:sz w:val="28"/>
                                <w:szCs w:val="28"/>
                              </w:rPr>
                              <w:t xml:space="preserve">, Research Fellow </w:t>
                            </w:r>
                          </w:p>
                          <w:p w14:paraId="50EE54EF" w14:textId="6BB777B7" w:rsidR="00601915" w:rsidRPr="00C644FD" w:rsidRDefault="00601915" w:rsidP="00476FC7">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Barbara Rodriguez Droguett, research  fellow</w:t>
                            </w:r>
                          </w:p>
                          <w:p w14:paraId="1D73E252" w14:textId="77777777" w:rsidR="00601915" w:rsidRPr="008C17C4" w:rsidRDefault="00601915" w:rsidP="00476FC7">
                            <w:pPr>
                              <w:rPr>
                                <w:smallCaps/>
                                <w:color w:val="404040" w:themeColor="text1" w:themeTint="BF"/>
                                <w:sz w:val="28"/>
                                <w:szCs w:val="28"/>
                              </w:rPr>
                            </w:pPr>
                            <w:bookmarkStart w:id="0" w:name="_Hlk7112557"/>
                            <w:r w:rsidRPr="00476FC7">
                              <w:rPr>
                                <w:rFonts w:cs="Times New Roman"/>
                                <w:smallCaps/>
                                <w:color w:val="404040" w:themeColor="text1" w:themeTint="BF"/>
                                <w:sz w:val="28"/>
                                <w:szCs w:val="28"/>
                              </w:rPr>
                              <w:t>Ryan Allard</w:t>
                            </w:r>
                            <w:r w:rsidRPr="008C17C4">
                              <w:rPr>
                                <w:smallCaps/>
                                <w:color w:val="404040" w:themeColor="text1" w:themeTint="BF"/>
                                <w:sz w:val="28"/>
                                <w:szCs w:val="28"/>
                              </w:rPr>
                              <w:t>, Senior Fellow</w:t>
                            </w:r>
                          </w:p>
                          <w:bookmarkEnd w:id="0"/>
                          <w:p w14:paraId="1C3CFB47" w14:textId="77777777" w:rsidR="00601915" w:rsidRPr="00EB247F" w:rsidRDefault="00601915" w:rsidP="007864AB">
                            <w:pPr>
                              <w:rPr>
                                <w:rFonts w:cs="Times New Roman"/>
                                <w:smallCaps/>
                                <w:color w:val="404040" w:themeColor="text1" w:themeTint="BF"/>
                              </w:rPr>
                            </w:pPr>
                          </w:p>
                          <w:p w14:paraId="4481356F" w14:textId="5C443070" w:rsidR="00601915" w:rsidRPr="00EB247F" w:rsidRDefault="00601915" w:rsidP="007864AB">
                            <w:pPr>
                              <w:rPr>
                                <w:rFonts w:cs="Times New Roman"/>
                                <w:smallCaps/>
                                <w:color w:val="404040" w:themeColor="text1" w:themeTint="BF"/>
                              </w:rPr>
                            </w:pPr>
                            <w:r w:rsidRPr="00EB247F">
                              <w:rPr>
                                <w:rFonts w:cs="Times New Roman"/>
                                <w:noProof/>
                                <w:lang w:val="es-CL" w:eastAsia="es-CL"/>
                              </w:rPr>
                              <w:drawing>
                                <wp:inline distT="0" distB="0" distL="0" distR="0" wp14:anchorId="6131614C" wp14:editId="3E6E7E0C">
                                  <wp:extent cx="3203517" cy="7531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53CC925A" w:rsidR="00601915" w:rsidRPr="00941177" w:rsidRDefault="00444FB8" w:rsidP="007864AB">
                            <w:pPr>
                              <w:rPr>
                                <w:rFonts w:asciiTheme="minorHAnsi" w:hAnsiTheme="minorHAnsi"/>
                                <w:smallCaps/>
                                <w:color w:val="000000" w:themeColor="text1"/>
                                <w:sz w:val="20"/>
                                <w:szCs w:val="20"/>
                              </w:rPr>
                            </w:pPr>
                            <w:hyperlink r:id="rId10" w:history="1">
                              <w:r w:rsidR="00601915" w:rsidRPr="00941177">
                                <w:rPr>
                                  <w:rFonts w:asciiTheme="minorHAnsi" w:hAnsiTheme="minorHAnsi"/>
                                  <w:color w:val="000000" w:themeColor="text1"/>
                                </w:rPr>
                                <w:t>info@drawdown.org</w:t>
                              </w:r>
                            </w:hyperlink>
                            <w:r w:rsidR="00601915" w:rsidRPr="00941177">
                              <w:rPr>
                                <w:rFonts w:asciiTheme="minorHAnsi" w:hAnsiTheme="minorHAnsi"/>
                                <w:smallCaps/>
                                <w:color w:val="000000" w:themeColor="text1"/>
                                <w:sz w:val="20"/>
                                <w:szCs w:val="20"/>
                              </w:rPr>
                              <w:t xml:space="preserve">             </w:t>
                            </w:r>
                            <w:hyperlink r:id="rId11" w:history="1">
                              <w:r w:rsidR="00601915" w:rsidRPr="00941177">
                                <w:rPr>
                                  <w:rFonts w:asciiTheme="minorHAnsi" w:hAnsiTheme="minorHAnsi"/>
                                  <w:color w:val="000000" w:themeColor="text1"/>
                                </w:rPr>
                                <w:t>www.drawdown.org</w:t>
                              </w:r>
                            </w:hyperlink>
                            <w:r w:rsidR="00601915" w:rsidRPr="00941177">
                              <w:rPr>
                                <w:rFonts w:asciiTheme="minorHAnsi" w:hAnsiTheme="minorHAnsi"/>
                                <w:smallCaps/>
                                <w:color w:val="000000" w:themeColor="text1"/>
                                <w:sz w:val="20"/>
                                <w:szCs w:val="20"/>
                              </w:rPr>
                              <w:t xml:space="preserve">  </w:t>
                            </w:r>
                          </w:p>
                          <w:p w14:paraId="05DAFFE7" w14:textId="77777777" w:rsidR="00601915" w:rsidRPr="00941177" w:rsidRDefault="00601915" w:rsidP="00C81D94">
                            <w:pPr>
                              <w:rPr>
                                <w:rFonts w:cs="Times New Roman"/>
                                <w:smallCaps/>
                                <w:color w:val="404040" w:themeColor="text1" w:themeTint="BF"/>
                                <w:sz w:val="36"/>
                                <w:szCs w:val="36"/>
                              </w:rPr>
                            </w:pPr>
                          </w:p>
                          <w:p w14:paraId="3D97FBF6" w14:textId="77777777" w:rsidR="00601915" w:rsidRPr="00941177" w:rsidRDefault="00601915"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601915" w:rsidRPr="00E91BE1" w:rsidRDefault="00601915"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0C450E2" w:rsidR="00601915" w:rsidRPr="00E91BE1" w:rsidRDefault="00601915"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Residential LED Lighting</w:t>
                      </w:r>
                    </w:p>
                    <w:p w14:paraId="6774E85B" w14:textId="77777777" w:rsidR="00601915" w:rsidRPr="00EB247F" w:rsidRDefault="00601915" w:rsidP="00EB247F">
                      <w:pPr>
                        <w:spacing w:line="240" w:lineRule="auto"/>
                        <w:jc w:val="center"/>
                        <w:rPr>
                          <w:rFonts w:cs="Times New Roman"/>
                          <w:smallCaps/>
                          <w:color w:val="404040" w:themeColor="text1" w:themeTint="BF"/>
                          <w:sz w:val="36"/>
                          <w:szCs w:val="36"/>
                        </w:rPr>
                      </w:pPr>
                    </w:p>
                    <w:p w14:paraId="4699D449" w14:textId="27F690B9" w:rsidR="00601915" w:rsidRPr="00E91BE1" w:rsidRDefault="0060191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1AFE0315" w:rsidR="00601915" w:rsidRPr="00E91BE1" w:rsidRDefault="0060191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29D510C4" w14:textId="0D9BF1BE" w:rsidR="00601915" w:rsidRPr="00E91BE1" w:rsidRDefault="0060191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476FC7">
                        <w:rPr>
                          <w:rFonts w:cs="Times New Roman"/>
                          <w:smallCaps/>
                          <w:color w:val="404040" w:themeColor="text1" w:themeTint="BF"/>
                          <w:sz w:val="36"/>
                          <w:szCs w:val="36"/>
                        </w:rPr>
                        <w:t>LED, Lighting, Lamps, Households, Energy Saving, Luminous Efficacy, Light Sources</w:t>
                      </w:r>
                    </w:p>
                    <w:p w14:paraId="6DF0E7C6" w14:textId="77777777" w:rsidR="00601915" w:rsidRDefault="00601915" w:rsidP="00FB2C53"/>
                    <w:p w14:paraId="4DF87617" w14:textId="77777777" w:rsidR="00601915" w:rsidRDefault="00601915" w:rsidP="00FB2C53"/>
                    <w:p w14:paraId="4FD71E35" w14:textId="77777777" w:rsidR="00601915" w:rsidRDefault="00601915" w:rsidP="00FB2C53"/>
                    <w:p w14:paraId="0AAEA688" w14:textId="77777777" w:rsidR="00601915" w:rsidRDefault="00601915" w:rsidP="00FB2C53"/>
                    <w:p w14:paraId="693769A0" w14:textId="7ACB9FFD" w:rsidR="00601915" w:rsidRPr="00E91BE1" w:rsidRDefault="006F1368"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bookmarkStart w:id="2" w:name="_GoBack"/>
                      <w:bookmarkEnd w:id="2"/>
                      <w:r w:rsidR="00601915" w:rsidRPr="00E91BE1">
                        <w:rPr>
                          <w:rFonts w:cs="Times New Roman"/>
                          <w:smallCaps/>
                          <w:color w:val="404040" w:themeColor="text1" w:themeTint="BF"/>
                          <w:sz w:val="36"/>
                          <w:szCs w:val="36"/>
                        </w:rPr>
                        <w:t xml:space="preserve"> 1</w:t>
                      </w:r>
                    </w:p>
                    <w:p w14:paraId="0DDBFE23" w14:textId="77777777" w:rsidR="00601915" w:rsidRPr="000829DC" w:rsidRDefault="00601915" w:rsidP="00FB2C53"/>
                    <w:p w14:paraId="4BB1447A" w14:textId="77777777" w:rsidR="00601915" w:rsidRDefault="00601915" w:rsidP="00FB2C53"/>
                    <w:p w14:paraId="7DCFFDCF" w14:textId="77777777" w:rsidR="00601915" w:rsidRDefault="00601915" w:rsidP="00FB2C53"/>
                    <w:p w14:paraId="2F48DE38" w14:textId="77777777" w:rsidR="00601915" w:rsidRPr="000829DC" w:rsidRDefault="00601915" w:rsidP="00FB2C53"/>
                    <w:p w14:paraId="1981D31A" w14:textId="77777777" w:rsidR="00601915" w:rsidRPr="00E91BE1" w:rsidRDefault="00601915"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0FF74DE4" w14:textId="5A1774F2" w:rsidR="00601915" w:rsidRDefault="00601915" w:rsidP="00476FC7">
                      <w:pPr>
                        <w:spacing w:after="0" w:line="240" w:lineRule="auto"/>
                        <w:rPr>
                          <w:smallCaps/>
                          <w:color w:val="404040" w:themeColor="text1" w:themeTint="BF"/>
                          <w:sz w:val="28"/>
                          <w:szCs w:val="28"/>
                        </w:rPr>
                      </w:pPr>
                      <w:r w:rsidRPr="00476FC7">
                        <w:rPr>
                          <w:rFonts w:cs="Times New Roman"/>
                          <w:smallCaps/>
                          <w:color w:val="404040" w:themeColor="text1" w:themeTint="BF"/>
                          <w:sz w:val="28"/>
                          <w:szCs w:val="28"/>
                        </w:rPr>
                        <w:t>Leena Tähkämö</w:t>
                      </w:r>
                      <w:r w:rsidRPr="000829DC">
                        <w:rPr>
                          <w:smallCaps/>
                          <w:color w:val="404040" w:themeColor="text1" w:themeTint="BF"/>
                          <w:sz w:val="28"/>
                          <w:szCs w:val="28"/>
                        </w:rPr>
                        <w:t xml:space="preserve">, Research Fellow </w:t>
                      </w:r>
                    </w:p>
                    <w:p w14:paraId="50EE54EF" w14:textId="6BB777B7" w:rsidR="00601915" w:rsidRPr="00C644FD" w:rsidRDefault="00601915" w:rsidP="00476FC7">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Barbara Rodriguez Droguett, research  fellow</w:t>
                      </w:r>
                    </w:p>
                    <w:p w14:paraId="1D73E252" w14:textId="77777777" w:rsidR="00601915" w:rsidRPr="008C17C4" w:rsidRDefault="00601915" w:rsidP="00476FC7">
                      <w:pPr>
                        <w:rPr>
                          <w:smallCaps/>
                          <w:color w:val="404040" w:themeColor="text1" w:themeTint="BF"/>
                          <w:sz w:val="28"/>
                          <w:szCs w:val="28"/>
                        </w:rPr>
                      </w:pPr>
                      <w:bookmarkStart w:id="3" w:name="_Hlk7112557"/>
                      <w:r w:rsidRPr="00476FC7">
                        <w:rPr>
                          <w:rFonts w:cs="Times New Roman"/>
                          <w:smallCaps/>
                          <w:color w:val="404040" w:themeColor="text1" w:themeTint="BF"/>
                          <w:sz w:val="28"/>
                          <w:szCs w:val="28"/>
                        </w:rPr>
                        <w:t>Ryan Allard</w:t>
                      </w:r>
                      <w:r w:rsidRPr="008C17C4">
                        <w:rPr>
                          <w:smallCaps/>
                          <w:color w:val="404040" w:themeColor="text1" w:themeTint="BF"/>
                          <w:sz w:val="28"/>
                          <w:szCs w:val="28"/>
                        </w:rPr>
                        <w:t>, Senior Fellow</w:t>
                      </w:r>
                    </w:p>
                    <w:bookmarkEnd w:id="3"/>
                    <w:p w14:paraId="1C3CFB47" w14:textId="77777777" w:rsidR="00601915" w:rsidRPr="00EB247F" w:rsidRDefault="00601915" w:rsidP="007864AB">
                      <w:pPr>
                        <w:rPr>
                          <w:rFonts w:cs="Times New Roman"/>
                          <w:smallCaps/>
                          <w:color w:val="404040" w:themeColor="text1" w:themeTint="BF"/>
                        </w:rPr>
                      </w:pPr>
                    </w:p>
                    <w:p w14:paraId="4481356F" w14:textId="5C443070" w:rsidR="00601915" w:rsidRPr="00EB247F" w:rsidRDefault="00601915" w:rsidP="007864AB">
                      <w:pPr>
                        <w:rPr>
                          <w:rFonts w:cs="Times New Roman"/>
                          <w:smallCaps/>
                          <w:color w:val="404040" w:themeColor="text1" w:themeTint="BF"/>
                        </w:rPr>
                      </w:pPr>
                      <w:r w:rsidRPr="00EB247F">
                        <w:rPr>
                          <w:rFonts w:cs="Times New Roman"/>
                          <w:noProof/>
                          <w:lang w:val="es-CL" w:eastAsia="es-CL"/>
                        </w:rPr>
                        <w:drawing>
                          <wp:inline distT="0" distB="0" distL="0" distR="0" wp14:anchorId="6131614C" wp14:editId="3E6E7E0C">
                            <wp:extent cx="3203517" cy="7531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53CC925A" w:rsidR="00601915" w:rsidRPr="00941177" w:rsidRDefault="00601915" w:rsidP="007864AB">
                      <w:pPr>
                        <w:rPr>
                          <w:rFonts w:asciiTheme="minorHAnsi" w:hAnsiTheme="minorHAnsi"/>
                          <w:smallCaps/>
                          <w:color w:val="000000" w:themeColor="text1"/>
                          <w:sz w:val="20"/>
                          <w:szCs w:val="20"/>
                        </w:rPr>
                      </w:pPr>
                      <w:hyperlink r:id="rId13" w:history="1">
                        <w:r w:rsidRPr="00941177">
                          <w:rPr>
                            <w:rFonts w:asciiTheme="minorHAnsi" w:hAnsiTheme="minorHAnsi"/>
                            <w:color w:val="000000" w:themeColor="text1"/>
                          </w:rPr>
                          <w:t>info@drawdown.org</w:t>
                        </w:r>
                      </w:hyperlink>
                      <w:r w:rsidRPr="00941177">
                        <w:rPr>
                          <w:rFonts w:asciiTheme="minorHAnsi" w:hAnsiTheme="minorHAnsi"/>
                          <w:smallCaps/>
                          <w:color w:val="000000" w:themeColor="text1"/>
                          <w:sz w:val="20"/>
                          <w:szCs w:val="20"/>
                        </w:rPr>
                        <w:t xml:space="preserve">             </w:t>
                      </w:r>
                      <w:hyperlink r:id="rId14" w:history="1">
                        <w:r w:rsidRPr="00941177">
                          <w:rPr>
                            <w:rFonts w:asciiTheme="minorHAnsi" w:hAnsiTheme="minorHAnsi"/>
                            <w:color w:val="000000" w:themeColor="text1"/>
                          </w:rPr>
                          <w:t>www.drawdown.org</w:t>
                        </w:r>
                      </w:hyperlink>
                      <w:r w:rsidRPr="00941177">
                        <w:rPr>
                          <w:rFonts w:asciiTheme="minorHAnsi" w:hAnsiTheme="minorHAnsi"/>
                          <w:smallCaps/>
                          <w:color w:val="000000" w:themeColor="text1"/>
                          <w:sz w:val="20"/>
                          <w:szCs w:val="20"/>
                        </w:rPr>
                        <w:t xml:space="preserve">  </w:t>
                      </w:r>
                    </w:p>
                    <w:p w14:paraId="05DAFFE7" w14:textId="77777777" w:rsidR="00601915" w:rsidRPr="00941177" w:rsidRDefault="00601915" w:rsidP="00C81D94">
                      <w:pPr>
                        <w:rPr>
                          <w:rFonts w:cs="Times New Roman"/>
                          <w:smallCaps/>
                          <w:color w:val="404040" w:themeColor="text1" w:themeTint="BF"/>
                          <w:sz w:val="36"/>
                          <w:szCs w:val="36"/>
                        </w:rPr>
                      </w:pPr>
                    </w:p>
                    <w:p w14:paraId="3D97FBF6" w14:textId="77777777" w:rsidR="00601915" w:rsidRPr="00941177" w:rsidRDefault="00601915"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EB247F">
          <w:pPr>
            <w:rPr>
              <w:rStyle w:val="Heading1Char"/>
            </w:rPr>
          </w:pPr>
          <w:r w:rsidRPr="00C44058">
            <w:rPr>
              <w:rStyle w:val="Heading1Char"/>
            </w:rPr>
            <w:t>Table of Contents</w:t>
          </w:r>
        </w:p>
        <w:p w14:paraId="6F71831C" w14:textId="527BD34C" w:rsidR="006F1368"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44585056" w:history="1">
            <w:r w:rsidR="006F1368" w:rsidRPr="00A11E9B">
              <w:rPr>
                <w:rStyle w:val="Hyperlink"/>
                <w:noProof/>
              </w:rPr>
              <w:t>List of Figures</w:t>
            </w:r>
            <w:r w:rsidR="006F1368">
              <w:rPr>
                <w:noProof/>
                <w:webHidden/>
              </w:rPr>
              <w:tab/>
            </w:r>
            <w:r w:rsidR="006F1368">
              <w:rPr>
                <w:noProof/>
                <w:webHidden/>
              </w:rPr>
              <w:fldChar w:fldCharType="begin"/>
            </w:r>
            <w:r w:rsidR="006F1368">
              <w:rPr>
                <w:noProof/>
                <w:webHidden/>
              </w:rPr>
              <w:instrText xml:space="preserve"> PAGEREF _Toc44585056 \h </w:instrText>
            </w:r>
            <w:r w:rsidR="006F1368">
              <w:rPr>
                <w:noProof/>
                <w:webHidden/>
              </w:rPr>
            </w:r>
            <w:r w:rsidR="006F1368">
              <w:rPr>
                <w:noProof/>
                <w:webHidden/>
              </w:rPr>
              <w:fldChar w:fldCharType="separate"/>
            </w:r>
            <w:r w:rsidR="006F1368">
              <w:rPr>
                <w:noProof/>
                <w:webHidden/>
              </w:rPr>
              <w:t>4</w:t>
            </w:r>
            <w:r w:rsidR="006F1368">
              <w:rPr>
                <w:noProof/>
                <w:webHidden/>
              </w:rPr>
              <w:fldChar w:fldCharType="end"/>
            </w:r>
          </w:hyperlink>
        </w:p>
        <w:p w14:paraId="70BFB8BD" w14:textId="47E4C380" w:rsidR="006F1368" w:rsidRDefault="00444FB8">
          <w:pPr>
            <w:pStyle w:val="TOC1"/>
            <w:tabs>
              <w:tab w:val="right" w:leader="dot" w:pos="9350"/>
            </w:tabs>
            <w:rPr>
              <w:rFonts w:asciiTheme="minorHAnsi" w:hAnsiTheme="minorHAnsi"/>
              <w:noProof/>
              <w:lang w:eastAsia="en-US"/>
            </w:rPr>
          </w:pPr>
          <w:hyperlink w:anchor="_Toc44585057" w:history="1">
            <w:r w:rsidR="006F1368" w:rsidRPr="00A11E9B">
              <w:rPr>
                <w:rStyle w:val="Hyperlink"/>
                <w:noProof/>
              </w:rPr>
              <w:t>List of Tables</w:t>
            </w:r>
            <w:r w:rsidR="006F1368">
              <w:rPr>
                <w:noProof/>
                <w:webHidden/>
              </w:rPr>
              <w:tab/>
            </w:r>
            <w:r w:rsidR="006F1368">
              <w:rPr>
                <w:noProof/>
                <w:webHidden/>
              </w:rPr>
              <w:fldChar w:fldCharType="begin"/>
            </w:r>
            <w:r w:rsidR="006F1368">
              <w:rPr>
                <w:noProof/>
                <w:webHidden/>
              </w:rPr>
              <w:instrText xml:space="preserve"> PAGEREF _Toc44585057 \h </w:instrText>
            </w:r>
            <w:r w:rsidR="006F1368">
              <w:rPr>
                <w:noProof/>
                <w:webHidden/>
              </w:rPr>
            </w:r>
            <w:r w:rsidR="006F1368">
              <w:rPr>
                <w:noProof/>
                <w:webHidden/>
              </w:rPr>
              <w:fldChar w:fldCharType="separate"/>
            </w:r>
            <w:r w:rsidR="006F1368">
              <w:rPr>
                <w:noProof/>
                <w:webHidden/>
              </w:rPr>
              <w:t>4</w:t>
            </w:r>
            <w:r w:rsidR="006F1368">
              <w:rPr>
                <w:noProof/>
                <w:webHidden/>
              </w:rPr>
              <w:fldChar w:fldCharType="end"/>
            </w:r>
          </w:hyperlink>
        </w:p>
        <w:p w14:paraId="061F1656" w14:textId="646CAA35" w:rsidR="006F1368" w:rsidRDefault="00444FB8">
          <w:pPr>
            <w:pStyle w:val="TOC1"/>
            <w:tabs>
              <w:tab w:val="right" w:leader="dot" w:pos="9350"/>
            </w:tabs>
            <w:rPr>
              <w:rFonts w:asciiTheme="minorHAnsi" w:hAnsiTheme="minorHAnsi"/>
              <w:noProof/>
              <w:lang w:eastAsia="en-US"/>
            </w:rPr>
          </w:pPr>
          <w:hyperlink w:anchor="_Toc44585058" w:history="1">
            <w:r w:rsidR="006F1368" w:rsidRPr="00A11E9B">
              <w:rPr>
                <w:rStyle w:val="Hyperlink"/>
                <w:noProof/>
              </w:rPr>
              <w:t>Acronyms and Symbols Used</w:t>
            </w:r>
            <w:r w:rsidR="006F1368">
              <w:rPr>
                <w:noProof/>
                <w:webHidden/>
              </w:rPr>
              <w:tab/>
            </w:r>
            <w:r w:rsidR="006F1368">
              <w:rPr>
                <w:noProof/>
                <w:webHidden/>
              </w:rPr>
              <w:fldChar w:fldCharType="begin"/>
            </w:r>
            <w:r w:rsidR="006F1368">
              <w:rPr>
                <w:noProof/>
                <w:webHidden/>
              </w:rPr>
              <w:instrText xml:space="preserve"> PAGEREF _Toc44585058 \h </w:instrText>
            </w:r>
            <w:r w:rsidR="006F1368">
              <w:rPr>
                <w:noProof/>
                <w:webHidden/>
              </w:rPr>
            </w:r>
            <w:r w:rsidR="006F1368">
              <w:rPr>
                <w:noProof/>
                <w:webHidden/>
              </w:rPr>
              <w:fldChar w:fldCharType="separate"/>
            </w:r>
            <w:r w:rsidR="006F1368">
              <w:rPr>
                <w:noProof/>
                <w:webHidden/>
              </w:rPr>
              <w:t>5</w:t>
            </w:r>
            <w:r w:rsidR="006F1368">
              <w:rPr>
                <w:noProof/>
                <w:webHidden/>
              </w:rPr>
              <w:fldChar w:fldCharType="end"/>
            </w:r>
          </w:hyperlink>
        </w:p>
        <w:p w14:paraId="71A89577" w14:textId="548160F8" w:rsidR="006F1368" w:rsidRDefault="00444FB8">
          <w:pPr>
            <w:pStyle w:val="TOC1"/>
            <w:tabs>
              <w:tab w:val="right" w:leader="dot" w:pos="9350"/>
            </w:tabs>
            <w:rPr>
              <w:rFonts w:asciiTheme="minorHAnsi" w:hAnsiTheme="minorHAnsi"/>
              <w:noProof/>
              <w:lang w:eastAsia="en-US"/>
            </w:rPr>
          </w:pPr>
          <w:hyperlink w:anchor="_Toc44585059" w:history="1">
            <w:r w:rsidR="006F1368" w:rsidRPr="00A11E9B">
              <w:rPr>
                <w:rStyle w:val="Hyperlink"/>
                <w:noProof/>
              </w:rPr>
              <w:t>Executive Summary</w:t>
            </w:r>
            <w:r w:rsidR="006F1368">
              <w:rPr>
                <w:noProof/>
                <w:webHidden/>
              </w:rPr>
              <w:tab/>
            </w:r>
            <w:r w:rsidR="006F1368">
              <w:rPr>
                <w:noProof/>
                <w:webHidden/>
              </w:rPr>
              <w:fldChar w:fldCharType="begin"/>
            </w:r>
            <w:r w:rsidR="006F1368">
              <w:rPr>
                <w:noProof/>
                <w:webHidden/>
              </w:rPr>
              <w:instrText xml:space="preserve"> PAGEREF _Toc44585059 \h </w:instrText>
            </w:r>
            <w:r w:rsidR="006F1368">
              <w:rPr>
                <w:noProof/>
                <w:webHidden/>
              </w:rPr>
            </w:r>
            <w:r w:rsidR="006F1368">
              <w:rPr>
                <w:noProof/>
                <w:webHidden/>
              </w:rPr>
              <w:fldChar w:fldCharType="separate"/>
            </w:r>
            <w:r w:rsidR="006F1368">
              <w:rPr>
                <w:noProof/>
                <w:webHidden/>
              </w:rPr>
              <w:t>6</w:t>
            </w:r>
            <w:r w:rsidR="006F1368">
              <w:rPr>
                <w:noProof/>
                <w:webHidden/>
              </w:rPr>
              <w:fldChar w:fldCharType="end"/>
            </w:r>
          </w:hyperlink>
        </w:p>
        <w:p w14:paraId="6B7AE738" w14:textId="3C97A5A3" w:rsidR="006F1368" w:rsidRDefault="00444FB8">
          <w:pPr>
            <w:pStyle w:val="TOC1"/>
            <w:tabs>
              <w:tab w:val="left" w:pos="440"/>
              <w:tab w:val="right" w:leader="dot" w:pos="9350"/>
            </w:tabs>
            <w:rPr>
              <w:rFonts w:asciiTheme="minorHAnsi" w:hAnsiTheme="minorHAnsi"/>
              <w:noProof/>
              <w:lang w:eastAsia="en-US"/>
            </w:rPr>
          </w:pPr>
          <w:hyperlink w:anchor="_Toc44585060" w:history="1">
            <w:r w:rsidR="006F1368" w:rsidRPr="00A11E9B">
              <w:rPr>
                <w:rStyle w:val="Hyperlink"/>
                <w:noProof/>
              </w:rPr>
              <w:t>1</w:t>
            </w:r>
            <w:r w:rsidR="006F1368">
              <w:rPr>
                <w:rFonts w:asciiTheme="minorHAnsi" w:hAnsiTheme="minorHAnsi"/>
                <w:noProof/>
                <w:lang w:eastAsia="en-US"/>
              </w:rPr>
              <w:tab/>
            </w:r>
            <w:r w:rsidR="006F1368" w:rsidRPr="00A11E9B">
              <w:rPr>
                <w:rStyle w:val="Hyperlink"/>
                <w:noProof/>
              </w:rPr>
              <w:t>Literature Review</w:t>
            </w:r>
            <w:r w:rsidR="006F1368">
              <w:rPr>
                <w:noProof/>
                <w:webHidden/>
              </w:rPr>
              <w:tab/>
            </w:r>
            <w:r w:rsidR="006F1368">
              <w:rPr>
                <w:noProof/>
                <w:webHidden/>
              </w:rPr>
              <w:fldChar w:fldCharType="begin"/>
            </w:r>
            <w:r w:rsidR="006F1368">
              <w:rPr>
                <w:noProof/>
                <w:webHidden/>
              </w:rPr>
              <w:instrText xml:space="preserve"> PAGEREF _Toc44585060 \h </w:instrText>
            </w:r>
            <w:r w:rsidR="006F1368">
              <w:rPr>
                <w:noProof/>
                <w:webHidden/>
              </w:rPr>
            </w:r>
            <w:r w:rsidR="006F1368">
              <w:rPr>
                <w:noProof/>
                <w:webHidden/>
              </w:rPr>
              <w:fldChar w:fldCharType="separate"/>
            </w:r>
            <w:r w:rsidR="006F1368">
              <w:rPr>
                <w:noProof/>
                <w:webHidden/>
              </w:rPr>
              <w:t>7</w:t>
            </w:r>
            <w:r w:rsidR="006F1368">
              <w:rPr>
                <w:noProof/>
                <w:webHidden/>
              </w:rPr>
              <w:fldChar w:fldCharType="end"/>
            </w:r>
          </w:hyperlink>
        </w:p>
        <w:p w14:paraId="65054C3F" w14:textId="74B63ABA" w:rsidR="006F1368" w:rsidRDefault="00444FB8">
          <w:pPr>
            <w:pStyle w:val="TOC2"/>
            <w:tabs>
              <w:tab w:val="left" w:pos="880"/>
              <w:tab w:val="right" w:leader="dot" w:pos="9350"/>
            </w:tabs>
            <w:rPr>
              <w:rFonts w:asciiTheme="minorHAnsi" w:hAnsiTheme="minorHAnsi"/>
              <w:noProof/>
              <w:lang w:eastAsia="en-US"/>
            </w:rPr>
          </w:pPr>
          <w:hyperlink w:anchor="_Toc44585061" w:history="1">
            <w:r w:rsidR="006F1368" w:rsidRPr="00A11E9B">
              <w:rPr>
                <w:rStyle w:val="Hyperlink"/>
                <w:noProof/>
              </w:rPr>
              <w:t>1.1</w:t>
            </w:r>
            <w:r w:rsidR="006F1368">
              <w:rPr>
                <w:rFonts w:asciiTheme="minorHAnsi" w:hAnsiTheme="minorHAnsi"/>
                <w:noProof/>
                <w:lang w:eastAsia="en-US"/>
              </w:rPr>
              <w:tab/>
            </w:r>
            <w:r w:rsidR="006F1368" w:rsidRPr="00A11E9B">
              <w:rPr>
                <w:rStyle w:val="Hyperlink"/>
                <w:noProof/>
              </w:rPr>
              <w:t>State of Residential LED</w:t>
            </w:r>
            <w:r w:rsidR="006F1368">
              <w:rPr>
                <w:noProof/>
                <w:webHidden/>
              </w:rPr>
              <w:tab/>
            </w:r>
            <w:r w:rsidR="006F1368">
              <w:rPr>
                <w:noProof/>
                <w:webHidden/>
              </w:rPr>
              <w:fldChar w:fldCharType="begin"/>
            </w:r>
            <w:r w:rsidR="006F1368">
              <w:rPr>
                <w:noProof/>
                <w:webHidden/>
              </w:rPr>
              <w:instrText xml:space="preserve"> PAGEREF _Toc44585061 \h </w:instrText>
            </w:r>
            <w:r w:rsidR="006F1368">
              <w:rPr>
                <w:noProof/>
                <w:webHidden/>
              </w:rPr>
            </w:r>
            <w:r w:rsidR="006F1368">
              <w:rPr>
                <w:noProof/>
                <w:webHidden/>
              </w:rPr>
              <w:fldChar w:fldCharType="separate"/>
            </w:r>
            <w:r w:rsidR="006F1368">
              <w:rPr>
                <w:noProof/>
                <w:webHidden/>
              </w:rPr>
              <w:t>7</w:t>
            </w:r>
            <w:r w:rsidR="006F1368">
              <w:rPr>
                <w:noProof/>
                <w:webHidden/>
              </w:rPr>
              <w:fldChar w:fldCharType="end"/>
            </w:r>
          </w:hyperlink>
        </w:p>
        <w:p w14:paraId="174B054D" w14:textId="60821CC8" w:rsidR="006F1368" w:rsidRDefault="00444FB8">
          <w:pPr>
            <w:pStyle w:val="TOC3"/>
            <w:tabs>
              <w:tab w:val="left" w:pos="1320"/>
              <w:tab w:val="right" w:leader="dot" w:pos="9350"/>
            </w:tabs>
            <w:rPr>
              <w:rFonts w:asciiTheme="minorHAnsi" w:hAnsiTheme="minorHAnsi"/>
              <w:noProof/>
              <w:lang w:eastAsia="en-US"/>
            </w:rPr>
          </w:pPr>
          <w:hyperlink w:anchor="_Toc44585062" w:history="1">
            <w:r w:rsidR="006F1368" w:rsidRPr="00A11E9B">
              <w:rPr>
                <w:rStyle w:val="Hyperlink"/>
                <w:noProof/>
              </w:rPr>
              <w:t>1.1.1</w:t>
            </w:r>
            <w:r w:rsidR="006F1368">
              <w:rPr>
                <w:rFonts w:asciiTheme="minorHAnsi" w:hAnsiTheme="minorHAnsi"/>
                <w:noProof/>
                <w:lang w:eastAsia="en-US"/>
              </w:rPr>
              <w:tab/>
            </w:r>
            <w:r w:rsidR="006F1368" w:rsidRPr="00A11E9B">
              <w:rPr>
                <w:rStyle w:val="Hyperlink"/>
                <w:noProof/>
              </w:rPr>
              <w:t>Light-Emitting Diode Basics</w:t>
            </w:r>
            <w:r w:rsidR="006F1368">
              <w:rPr>
                <w:noProof/>
                <w:webHidden/>
              </w:rPr>
              <w:tab/>
            </w:r>
            <w:r w:rsidR="006F1368">
              <w:rPr>
                <w:noProof/>
                <w:webHidden/>
              </w:rPr>
              <w:fldChar w:fldCharType="begin"/>
            </w:r>
            <w:r w:rsidR="006F1368">
              <w:rPr>
                <w:noProof/>
                <w:webHidden/>
              </w:rPr>
              <w:instrText xml:space="preserve"> PAGEREF _Toc44585062 \h </w:instrText>
            </w:r>
            <w:r w:rsidR="006F1368">
              <w:rPr>
                <w:noProof/>
                <w:webHidden/>
              </w:rPr>
            </w:r>
            <w:r w:rsidR="006F1368">
              <w:rPr>
                <w:noProof/>
                <w:webHidden/>
              </w:rPr>
              <w:fldChar w:fldCharType="separate"/>
            </w:r>
            <w:r w:rsidR="006F1368">
              <w:rPr>
                <w:noProof/>
                <w:webHidden/>
              </w:rPr>
              <w:t>7</w:t>
            </w:r>
            <w:r w:rsidR="006F1368">
              <w:rPr>
                <w:noProof/>
                <w:webHidden/>
              </w:rPr>
              <w:fldChar w:fldCharType="end"/>
            </w:r>
          </w:hyperlink>
        </w:p>
        <w:p w14:paraId="34170A7A" w14:textId="13382AA1" w:rsidR="006F1368" w:rsidRDefault="00444FB8">
          <w:pPr>
            <w:pStyle w:val="TOC3"/>
            <w:tabs>
              <w:tab w:val="left" w:pos="1320"/>
              <w:tab w:val="right" w:leader="dot" w:pos="9350"/>
            </w:tabs>
            <w:rPr>
              <w:rFonts w:asciiTheme="minorHAnsi" w:hAnsiTheme="minorHAnsi"/>
              <w:noProof/>
              <w:lang w:eastAsia="en-US"/>
            </w:rPr>
          </w:pPr>
          <w:hyperlink w:anchor="_Toc44585063" w:history="1">
            <w:r w:rsidR="006F1368" w:rsidRPr="00A11E9B">
              <w:rPr>
                <w:rStyle w:val="Hyperlink"/>
                <w:noProof/>
              </w:rPr>
              <w:t>1.1.2</w:t>
            </w:r>
            <w:r w:rsidR="006F1368">
              <w:rPr>
                <w:rFonts w:asciiTheme="minorHAnsi" w:hAnsiTheme="minorHAnsi"/>
                <w:noProof/>
                <w:lang w:eastAsia="en-US"/>
              </w:rPr>
              <w:tab/>
            </w:r>
            <w:r w:rsidR="006F1368" w:rsidRPr="00A11E9B">
              <w:rPr>
                <w:rStyle w:val="Hyperlink"/>
                <w:noProof/>
              </w:rPr>
              <w:t>Energy Efficiency of LED Technology</w:t>
            </w:r>
            <w:r w:rsidR="006F1368">
              <w:rPr>
                <w:noProof/>
                <w:webHidden/>
              </w:rPr>
              <w:tab/>
            </w:r>
            <w:r w:rsidR="006F1368">
              <w:rPr>
                <w:noProof/>
                <w:webHidden/>
              </w:rPr>
              <w:fldChar w:fldCharType="begin"/>
            </w:r>
            <w:r w:rsidR="006F1368">
              <w:rPr>
                <w:noProof/>
                <w:webHidden/>
              </w:rPr>
              <w:instrText xml:space="preserve"> PAGEREF _Toc44585063 \h </w:instrText>
            </w:r>
            <w:r w:rsidR="006F1368">
              <w:rPr>
                <w:noProof/>
                <w:webHidden/>
              </w:rPr>
            </w:r>
            <w:r w:rsidR="006F1368">
              <w:rPr>
                <w:noProof/>
                <w:webHidden/>
              </w:rPr>
              <w:fldChar w:fldCharType="separate"/>
            </w:r>
            <w:r w:rsidR="006F1368">
              <w:rPr>
                <w:noProof/>
                <w:webHidden/>
              </w:rPr>
              <w:t>9</w:t>
            </w:r>
            <w:r w:rsidR="006F1368">
              <w:rPr>
                <w:noProof/>
                <w:webHidden/>
              </w:rPr>
              <w:fldChar w:fldCharType="end"/>
            </w:r>
          </w:hyperlink>
        </w:p>
        <w:p w14:paraId="72F9CA4D" w14:textId="7DB4315D" w:rsidR="006F1368" w:rsidRDefault="00444FB8">
          <w:pPr>
            <w:pStyle w:val="TOC3"/>
            <w:tabs>
              <w:tab w:val="left" w:pos="1320"/>
              <w:tab w:val="right" w:leader="dot" w:pos="9350"/>
            </w:tabs>
            <w:rPr>
              <w:rFonts w:asciiTheme="minorHAnsi" w:hAnsiTheme="minorHAnsi"/>
              <w:noProof/>
              <w:lang w:eastAsia="en-US"/>
            </w:rPr>
          </w:pPr>
          <w:hyperlink w:anchor="_Toc44585064" w:history="1">
            <w:r w:rsidR="006F1368" w:rsidRPr="00A11E9B">
              <w:rPr>
                <w:rStyle w:val="Hyperlink"/>
                <w:noProof/>
              </w:rPr>
              <w:t>1.1.3</w:t>
            </w:r>
            <w:r w:rsidR="006F1368">
              <w:rPr>
                <w:rFonts w:asciiTheme="minorHAnsi" w:hAnsiTheme="minorHAnsi"/>
                <w:noProof/>
                <w:lang w:eastAsia="en-US"/>
              </w:rPr>
              <w:tab/>
            </w:r>
            <w:r w:rsidR="006F1368" w:rsidRPr="00A11E9B">
              <w:rPr>
                <w:rStyle w:val="Hyperlink"/>
                <w:noProof/>
              </w:rPr>
              <w:t>Lighting Service and Energy Consumption</w:t>
            </w:r>
            <w:r w:rsidR="006F1368">
              <w:rPr>
                <w:noProof/>
                <w:webHidden/>
              </w:rPr>
              <w:tab/>
            </w:r>
            <w:r w:rsidR="006F1368">
              <w:rPr>
                <w:noProof/>
                <w:webHidden/>
              </w:rPr>
              <w:fldChar w:fldCharType="begin"/>
            </w:r>
            <w:r w:rsidR="006F1368">
              <w:rPr>
                <w:noProof/>
                <w:webHidden/>
              </w:rPr>
              <w:instrText xml:space="preserve"> PAGEREF _Toc44585064 \h </w:instrText>
            </w:r>
            <w:r w:rsidR="006F1368">
              <w:rPr>
                <w:noProof/>
                <w:webHidden/>
              </w:rPr>
            </w:r>
            <w:r w:rsidR="006F1368">
              <w:rPr>
                <w:noProof/>
                <w:webHidden/>
              </w:rPr>
              <w:fldChar w:fldCharType="separate"/>
            </w:r>
            <w:r w:rsidR="006F1368">
              <w:rPr>
                <w:noProof/>
                <w:webHidden/>
              </w:rPr>
              <w:t>10</w:t>
            </w:r>
            <w:r w:rsidR="006F1368">
              <w:rPr>
                <w:noProof/>
                <w:webHidden/>
              </w:rPr>
              <w:fldChar w:fldCharType="end"/>
            </w:r>
          </w:hyperlink>
        </w:p>
        <w:p w14:paraId="73D2DFF5" w14:textId="501B3AB4" w:rsidR="006F1368" w:rsidRDefault="00444FB8">
          <w:pPr>
            <w:pStyle w:val="TOC2"/>
            <w:tabs>
              <w:tab w:val="left" w:pos="880"/>
              <w:tab w:val="right" w:leader="dot" w:pos="9350"/>
            </w:tabs>
            <w:rPr>
              <w:rFonts w:asciiTheme="minorHAnsi" w:hAnsiTheme="minorHAnsi"/>
              <w:noProof/>
              <w:lang w:eastAsia="en-US"/>
            </w:rPr>
          </w:pPr>
          <w:hyperlink w:anchor="_Toc44585065" w:history="1">
            <w:r w:rsidR="006F1368" w:rsidRPr="00A11E9B">
              <w:rPr>
                <w:rStyle w:val="Hyperlink"/>
                <w:noProof/>
              </w:rPr>
              <w:t>1.2</w:t>
            </w:r>
            <w:r w:rsidR="006F1368">
              <w:rPr>
                <w:rFonts w:asciiTheme="minorHAnsi" w:hAnsiTheme="minorHAnsi"/>
                <w:noProof/>
                <w:lang w:eastAsia="en-US"/>
              </w:rPr>
              <w:tab/>
            </w:r>
            <w:r w:rsidR="006F1368" w:rsidRPr="00A11E9B">
              <w:rPr>
                <w:rStyle w:val="Hyperlink"/>
                <w:noProof/>
              </w:rPr>
              <w:t>Adoption Path</w:t>
            </w:r>
            <w:r w:rsidR="006F1368">
              <w:rPr>
                <w:noProof/>
                <w:webHidden/>
              </w:rPr>
              <w:tab/>
            </w:r>
            <w:r w:rsidR="006F1368">
              <w:rPr>
                <w:noProof/>
                <w:webHidden/>
              </w:rPr>
              <w:fldChar w:fldCharType="begin"/>
            </w:r>
            <w:r w:rsidR="006F1368">
              <w:rPr>
                <w:noProof/>
                <w:webHidden/>
              </w:rPr>
              <w:instrText xml:space="preserve"> PAGEREF _Toc44585065 \h </w:instrText>
            </w:r>
            <w:r w:rsidR="006F1368">
              <w:rPr>
                <w:noProof/>
                <w:webHidden/>
              </w:rPr>
            </w:r>
            <w:r w:rsidR="006F1368">
              <w:rPr>
                <w:noProof/>
                <w:webHidden/>
              </w:rPr>
              <w:fldChar w:fldCharType="separate"/>
            </w:r>
            <w:r w:rsidR="006F1368">
              <w:rPr>
                <w:noProof/>
                <w:webHidden/>
              </w:rPr>
              <w:t>10</w:t>
            </w:r>
            <w:r w:rsidR="006F1368">
              <w:rPr>
                <w:noProof/>
                <w:webHidden/>
              </w:rPr>
              <w:fldChar w:fldCharType="end"/>
            </w:r>
          </w:hyperlink>
        </w:p>
        <w:p w14:paraId="7BE6C119" w14:textId="5CB29BDD" w:rsidR="006F1368" w:rsidRDefault="00444FB8">
          <w:pPr>
            <w:pStyle w:val="TOC3"/>
            <w:tabs>
              <w:tab w:val="left" w:pos="1320"/>
              <w:tab w:val="right" w:leader="dot" w:pos="9350"/>
            </w:tabs>
            <w:rPr>
              <w:rFonts w:asciiTheme="minorHAnsi" w:hAnsiTheme="minorHAnsi"/>
              <w:noProof/>
              <w:lang w:eastAsia="en-US"/>
            </w:rPr>
          </w:pPr>
          <w:hyperlink w:anchor="_Toc44585066" w:history="1">
            <w:r w:rsidR="006F1368" w:rsidRPr="00A11E9B">
              <w:rPr>
                <w:rStyle w:val="Hyperlink"/>
                <w:noProof/>
              </w:rPr>
              <w:t>1.2.1</w:t>
            </w:r>
            <w:r w:rsidR="006F1368">
              <w:rPr>
                <w:rFonts w:asciiTheme="minorHAnsi" w:hAnsiTheme="minorHAnsi"/>
                <w:noProof/>
                <w:lang w:eastAsia="en-US"/>
              </w:rPr>
              <w:tab/>
            </w:r>
            <w:r w:rsidR="006F1368" w:rsidRPr="00A11E9B">
              <w:rPr>
                <w:rStyle w:val="Hyperlink"/>
                <w:noProof/>
              </w:rPr>
              <w:t>Current Adoption</w:t>
            </w:r>
            <w:r w:rsidR="006F1368">
              <w:rPr>
                <w:noProof/>
                <w:webHidden/>
              </w:rPr>
              <w:tab/>
            </w:r>
            <w:r w:rsidR="006F1368">
              <w:rPr>
                <w:noProof/>
                <w:webHidden/>
              </w:rPr>
              <w:fldChar w:fldCharType="begin"/>
            </w:r>
            <w:r w:rsidR="006F1368">
              <w:rPr>
                <w:noProof/>
                <w:webHidden/>
              </w:rPr>
              <w:instrText xml:space="preserve"> PAGEREF _Toc44585066 \h </w:instrText>
            </w:r>
            <w:r w:rsidR="006F1368">
              <w:rPr>
                <w:noProof/>
                <w:webHidden/>
              </w:rPr>
            </w:r>
            <w:r w:rsidR="006F1368">
              <w:rPr>
                <w:noProof/>
                <w:webHidden/>
              </w:rPr>
              <w:fldChar w:fldCharType="separate"/>
            </w:r>
            <w:r w:rsidR="006F1368">
              <w:rPr>
                <w:noProof/>
                <w:webHidden/>
              </w:rPr>
              <w:t>10</w:t>
            </w:r>
            <w:r w:rsidR="006F1368">
              <w:rPr>
                <w:noProof/>
                <w:webHidden/>
              </w:rPr>
              <w:fldChar w:fldCharType="end"/>
            </w:r>
          </w:hyperlink>
        </w:p>
        <w:p w14:paraId="5E8AC91A" w14:textId="2A6E23E7" w:rsidR="006F1368" w:rsidRDefault="00444FB8">
          <w:pPr>
            <w:pStyle w:val="TOC3"/>
            <w:tabs>
              <w:tab w:val="left" w:pos="1320"/>
              <w:tab w:val="right" w:leader="dot" w:pos="9350"/>
            </w:tabs>
            <w:rPr>
              <w:rFonts w:asciiTheme="minorHAnsi" w:hAnsiTheme="minorHAnsi"/>
              <w:noProof/>
              <w:lang w:eastAsia="en-US"/>
            </w:rPr>
          </w:pPr>
          <w:hyperlink w:anchor="_Toc44585067" w:history="1">
            <w:r w:rsidR="006F1368" w:rsidRPr="00A11E9B">
              <w:rPr>
                <w:rStyle w:val="Hyperlink"/>
                <w:noProof/>
              </w:rPr>
              <w:t>1.2.2</w:t>
            </w:r>
            <w:r w:rsidR="006F1368">
              <w:rPr>
                <w:rFonts w:asciiTheme="minorHAnsi" w:hAnsiTheme="minorHAnsi"/>
                <w:noProof/>
                <w:lang w:eastAsia="en-US"/>
              </w:rPr>
              <w:tab/>
            </w:r>
            <w:r w:rsidR="006F1368" w:rsidRPr="00A11E9B">
              <w:rPr>
                <w:rStyle w:val="Hyperlink"/>
                <w:noProof/>
              </w:rPr>
              <w:t>Trends to Accelerate Adoption</w:t>
            </w:r>
            <w:r w:rsidR="006F1368">
              <w:rPr>
                <w:noProof/>
                <w:webHidden/>
              </w:rPr>
              <w:tab/>
            </w:r>
            <w:r w:rsidR="006F1368">
              <w:rPr>
                <w:noProof/>
                <w:webHidden/>
              </w:rPr>
              <w:fldChar w:fldCharType="begin"/>
            </w:r>
            <w:r w:rsidR="006F1368">
              <w:rPr>
                <w:noProof/>
                <w:webHidden/>
              </w:rPr>
              <w:instrText xml:space="preserve"> PAGEREF _Toc44585067 \h </w:instrText>
            </w:r>
            <w:r w:rsidR="006F1368">
              <w:rPr>
                <w:noProof/>
                <w:webHidden/>
              </w:rPr>
            </w:r>
            <w:r w:rsidR="006F1368">
              <w:rPr>
                <w:noProof/>
                <w:webHidden/>
              </w:rPr>
              <w:fldChar w:fldCharType="separate"/>
            </w:r>
            <w:r w:rsidR="006F1368">
              <w:rPr>
                <w:noProof/>
                <w:webHidden/>
              </w:rPr>
              <w:t>12</w:t>
            </w:r>
            <w:r w:rsidR="006F1368">
              <w:rPr>
                <w:noProof/>
                <w:webHidden/>
              </w:rPr>
              <w:fldChar w:fldCharType="end"/>
            </w:r>
          </w:hyperlink>
        </w:p>
        <w:p w14:paraId="0D51CF61" w14:textId="57D74A87" w:rsidR="006F1368" w:rsidRDefault="00444FB8">
          <w:pPr>
            <w:pStyle w:val="TOC3"/>
            <w:tabs>
              <w:tab w:val="left" w:pos="1320"/>
              <w:tab w:val="right" w:leader="dot" w:pos="9350"/>
            </w:tabs>
            <w:rPr>
              <w:rFonts w:asciiTheme="minorHAnsi" w:hAnsiTheme="minorHAnsi"/>
              <w:noProof/>
              <w:lang w:eastAsia="en-US"/>
            </w:rPr>
          </w:pPr>
          <w:hyperlink w:anchor="_Toc44585068" w:history="1">
            <w:r w:rsidR="006F1368" w:rsidRPr="00A11E9B">
              <w:rPr>
                <w:rStyle w:val="Hyperlink"/>
                <w:noProof/>
              </w:rPr>
              <w:t>1.2.3</w:t>
            </w:r>
            <w:r w:rsidR="006F1368">
              <w:rPr>
                <w:rFonts w:asciiTheme="minorHAnsi" w:hAnsiTheme="minorHAnsi"/>
                <w:noProof/>
                <w:lang w:eastAsia="en-US"/>
              </w:rPr>
              <w:tab/>
            </w:r>
            <w:r w:rsidR="006F1368" w:rsidRPr="00A11E9B">
              <w:rPr>
                <w:rStyle w:val="Hyperlink"/>
                <w:noProof/>
              </w:rPr>
              <w:t>Barriers to Adoption</w:t>
            </w:r>
            <w:r w:rsidR="006F1368">
              <w:rPr>
                <w:noProof/>
                <w:webHidden/>
              </w:rPr>
              <w:tab/>
            </w:r>
            <w:r w:rsidR="006F1368">
              <w:rPr>
                <w:noProof/>
                <w:webHidden/>
              </w:rPr>
              <w:fldChar w:fldCharType="begin"/>
            </w:r>
            <w:r w:rsidR="006F1368">
              <w:rPr>
                <w:noProof/>
                <w:webHidden/>
              </w:rPr>
              <w:instrText xml:space="preserve"> PAGEREF _Toc44585068 \h </w:instrText>
            </w:r>
            <w:r w:rsidR="006F1368">
              <w:rPr>
                <w:noProof/>
                <w:webHidden/>
              </w:rPr>
            </w:r>
            <w:r w:rsidR="006F1368">
              <w:rPr>
                <w:noProof/>
                <w:webHidden/>
              </w:rPr>
              <w:fldChar w:fldCharType="separate"/>
            </w:r>
            <w:r w:rsidR="006F1368">
              <w:rPr>
                <w:noProof/>
                <w:webHidden/>
              </w:rPr>
              <w:t>12</w:t>
            </w:r>
            <w:r w:rsidR="006F1368">
              <w:rPr>
                <w:noProof/>
                <w:webHidden/>
              </w:rPr>
              <w:fldChar w:fldCharType="end"/>
            </w:r>
          </w:hyperlink>
        </w:p>
        <w:p w14:paraId="168D630E" w14:textId="4E9AF854" w:rsidR="006F1368" w:rsidRDefault="00444FB8">
          <w:pPr>
            <w:pStyle w:val="TOC3"/>
            <w:tabs>
              <w:tab w:val="left" w:pos="1320"/>
              <w:tab w:val="right" w:leader="dot" w:pos="9350"/>
            </w:tabs>
            <w:rPr>
              <w:rFonts w:asciiTheme="minorHAnsi" w:hAnsiTheme="minorHAnsi"/>
              <w:noProof/>
              <w:lang w:eastAsia="en-US"/>
            </w:rPr>
          </w:pPr>
          <w:hyperlink w:anchor="_Toc44585069" w:history="1">
            <w:r w:rsidR="006F1368" w:rsidRPr="00A11E9B">
              <w:rPr>
                <w:rStyle w:val="Hyperlink"/>
                <w:noProof/>
              </w:rPr>
              <w:t>1.2.4</w:t>
            </w:r>
            <w:r w:rsidR="006F1368">
              <w:rPr>
                <w:rFonts w:asciiTheme="minorHAnsi" w:hAnsiTheme="minorHAnsi"/>
                <w:noProof/>
                <w:lang w:eastAsia="en-US"/>
              </w:rPr>
              <w:tab/>
            </w:r>
            <w:r w:rsidR="006F1368" w:rsidRPr="00A11E9B">
              <w:rPr>
                <w:rStyle w:val="Hyperlink"/>
                <w:noProof/>
              </w:rPr>
              <w:t>Adoption Potential</w:t>
            </w:r>
            <w:r w:rsidR="006F1368">
              <w:rPr>
                <w:noProof/>
                <w:webHidden/>
              </w:rPr>
              <w:tab/>
            </w:r>
            <w:r w:rsidR="006F1368">
              <w:rPr>
                <w:noProof/>
                <w:webHidden/>
              </w:rPr>
              <w:fldChar w:fldCharType="begin"/>
            </w:r>
            <w:r w:rsidR="006F1368">
              <w:rPr>
                <w:noProof/>
                <w:webHidden/>
              </w:rPr>
              <w:instrText xml:space="preserve"> PAGEREF _Toc44585069 \h </w:instrText>
            </w:r>
            <w:r w:rsidR="006F1368">
              <w:rPr>
                <w:noProof/>
                <w:webHidden/>
              </w:rPr>
            </w:r>
            <w:r w:rsidR="006F1368">
              <w:rPr>
                <w:noProof/>
                <w:webHidden/>
              </w:rPr>
              <w:fldChar w:fldCharType="separate"/>
            </w:r>
            <w:r w:rsidR="006F1368">
              <w:rPr>
                <w:noProof/>
                <w:webHidden/>
              </w:rPr>
              <w:t>14</w:t>
            </w:r>
            <w:r w:rsidR="006F1368">
              <w:rPr>
                <w:noProof/>
                <w:webHidden/>
              </w:rPr>
              <w:fldChar w:fldCharType="end"/>
            </w:r>
          </w:hyperlink>
        </w:p>
        <w:p w14:paraId="491DC702" w14:textId="46B2ABEB" w:rsidR="006F1368" w:rsidRDefault="00444FB8">
          <w:pPr>
            <w:pStyle w:val="TOC2"/>
            <w:tabs>
              <w:tab w:val="left" w:pos="880"/>
              <w:tab w:val="right" w:leader="dot" w:pos="9350"/>
            </w:tabs>
            <w:rPr>
              <w:rFonts w:asciiTheme="minorHAnsi" w:hAnsiTheme="minorHAnsi"/>
              <w:noProof/>
              <w:lang w:eastAsia="en-US"/>
            </w:rPr>
          </w:pPr>
          <w:hyperlink w:anchor="_Toc44585070" w:history="1">
            <w:r w:rsidR="006F1368" w:rsidRPr="00A11E9B">
              <w:rPr>
                <w:rStyle w:val="Hyperlink"/>
                <w:noProof/>
              </w:rPr>
              <w:t>1.3</w:t>
            </w:r>
            <w:r w:rsidR="006F1368">
              <w:rPr>
                <w:rFonts w:asciiTheme="minorHAnsi" w:hAnsiTheme="minorHAnsi"/>
                <w:noProof/>
                <w:lang w:eastAsia="en-US"/>
              </w:rPr>
              <w:tab/>
            </w:r>
            <w:r w:rsidR="006F1368" w:rsidRPr="00A11E9B">
              <w:rPr>
                <w:rStyle w:val="Hyperlink"/>
                <w:noProof/>
              </w:rPr>
              <w:t>Advantages  and Disadvantages of Residential LED Lighting</w:t>
            </w:r>
            <w:r w:rsidR="006F1368">
              <w:rPr>
                <w:noProof/>
                <w:webHidden/>
              </w:rPr>
              <w:tab/>
            </w:r>
            <w:r w:rsidR="006F1368">
              <w:rPr>
                <w:noProof/>
                <w:webHidden/>
              </w:rPr>
              <w:fldChar w:fldCharType="begin"/>
            </w:r>
            <w:r w:rsidR="006F1368">
              <w:rPr>
                <w:noProof/>
                <w:webHidden/>
              </w:rPr>
              <w:instrText xml:space="preserve"> PAGEREF _Toc44585070 \h </w:instrText>
            </w:r>
            <w:r w:rsidR="006F1368">
              <w:rPr>
                <w:noProof/>
                <w:webHidden/>
              </w:rPr>
            </w:r>
            <w:r w:rsidR="006F1368">
              <w:rPr>
                <w:noProof/>
                <w:webHidden/>
              </w:rPr>
              <w:fldChar w:fldCharType="separate"/>
            </w:r>
            <w:r w:rsidR="006F1368">
              <w:rPr>
                <w:noProof/>
                <w:webHidden/>
              </w:rPr>
              <w:t>14</w:t>
            </w:r>
            <w:r w:rsidR="006F1368">
              <w:rPr>
                <w:noProof/>
                <w:webHidden/>
              </w:rPr>
              <w:fldChar w:fldCharType="end"/>
            </w:r>
          </w:hyperlink>
        </w:p>
        <w:p w14:paraId="1668770A" w14:textId="06BE12DC" w:rsidR="006F1368" w:rsidRDefault="00444FB8">
          <w:pPr>
            <w:pStyle w:val="TOC3"/>
            <w:tabs>
              <w:tab w:val="left" w:pos="1320"/>
              <w:tab w:val="right" w:leader="dot" w:pos="9350"/>
            </w:tabs>
            <w:rPr>
              <w:rFonts w:asciiTheme="minorHAnsi" w:hAnsiTheme="minorHAnsi"/>
              <w:noProof/>
              <w:lang w:eastAsia="en-US"/>
            </w:rPr>
          </w:pPr>
          <w:hyperlink w:anchor="_Toc44585071" w:history="1">
            <w:r w:rsidR="006F1368" w:rsidRPr="00A11E9B">
              <w:rPr>
                <w:rStyle w:val="Hyperlink"/>
                <w:noProof/>
              </w:rPr>
              <w:t>1.3.1</w:t>
            </w:r>
            <w:r w:rsidR="006F1368">
              <w:rPr>
                <w:rFonts w:asciiTheme="minorHAnsi" w:hAnsiTheme="minorHAnsi"/>
                <w:noProof/>
                <w:lang w:eastAsia="en-US"/>
              </w:rPr>
              <w:tab/>
            </w:r>
            <w:r w:rsidR="006F1368" w:rsidRPr="00A11E9B">
              <w:rPr>
                <w:rStyle w:val="Hyperlink"/>
                <w:noProof/>
              </w:rPr>
              <w:t>Similar Solutions</w:t>
            </w:r>
            <w:r w:rsidR="006F1368">
              <w:rPr>
                <w:noProof/>
                <w:webHidden/>
              </w:rPr>
              <w:tab/>
            </w:r>
            <w:r w:rsidR="006F1368">
              <w:rPr>
                <w:noProof/>
                <w:webHidden/>
              </w:rPr>
              <w:fldChar w:fldCharType="begin"/>
            </w:r>
            <w:r w:rsidR="006F1368">
              <w:rPr>
                <w:noProof/>
                <w:webHidden/>
              </w:rPr>
              <w:instrText xml:space="preserve"> PAGEREF _Toc44585071 \h </w:instrText>
            </w:r>
            <w:r w:rsidR="006F1368">
              <w:rPr>
                <w:noProof/>
                <w:webHidden/>
              </w:rPr>
            </w:r>
            <w:r w:rsidR="006F1368">
              <w:rPr>
                <w:noProof/>
                <w:webHidden/>
              </w:rPr>
              <w:fldChar w:fldCharType="separate"/>
            </w:r>
            <w:r w:rsidR="006F1368">
              <w:rPr>
                <w:noProof/>
                <w:webHidden/>
              </w:rPr>
              <w:t>14</w:t>
            </w:r>
            <w:r w:rsidR="006F1368">
              <w:rPr>
                <w:noProof/>
                <w:webHidden/>
              </w:rPr>
              <w:fldChar w:fldCharType="end"/>
            </w:r>
          </w:hyperlink>
        </w:p>
        <w:p w14:paraId="40AB6FE8" w14:textId="6111D50C" w:rsidR="006F1368" w:rsidRDefault="00444FB8">
          <w:pPr>
            <w:pStyle w:val="TOC3"/>
            <w:tabs>
              <w:tab w:val="left" w:pos="1320"/>
              <w:tab w:val="right" w:leader="dot" w:pos="9350"/>
            </w:tabs>
            <w:rPr>
              <w:rFonts w:asciiTheme="minorHAnsi" w:hAnsiTheme="minorHAnsi"/>
              <w:noProof/>
              <w:lang w:eastAsia="en-US"/>
            </w:rPr>
          </w:pPr>
          <w:hyperlink w:anchor="_Toc44585072" w:history="1">
            <w:r w:rsidR="006F1368" w:rsidRPr="00A11E9B">
              <w:rPr>
                <w:rStyle w:val="Hyperlink"/>
                <w:noProof/>
              </w:rPr>
              <w:t>1.3.2</w:t>
            </w:r>
            <w:r w:rsidR="006F1368">
              <w:rPr>
                <w:rFonts w:asciiTheme="minorHAnsi" w:hAnsiTheme="minorHAnsi"/>
                <w:noProof/>
                <w:lang w:eastAsia="en-US"/>
              </w:rPr>
              <w:tab/>
            </w:r>
            <w:r w:rsidR="006F1368" w:rsidRPr="00A11E9B">
              <w:rPr>
                <w:rStyle w:val="Hyperlink"/>
                <w:noProof/>
              </w:rPr>
              <w:t>Arguments for Adoption</w:t>
            </w:r>
            <w:r w:rsidR="006F1368">
              <w:rPr>
                <w:noProof/>
                <w:webHidden/>
              </w:rPr>
              <w:tab/>
            </w:r>
            <w:r w:rsidR="006F1368">
              <w:rPr>
                <w:noProof/>
                <w:webHidden/>
              </w:rPr>
              <w:fldChar w:fldCharType="begin"/>
            </w:r>
            <w:r w:rsidR="006F1368">
              <w:rPr>
                <w:noProof/>
                <w:webHidden/>
              </w:rPr>
              <w:instrText xml:space="preserve"> PAGEREF _Toc44585072 \h </w:instrText>
            </w:r>
            <w:r w:rsidR="006F1368">
              <w:rPr>
                <w:noProof/>
                <w:webHidden/>
              </w:rPr>
            </w:r>
            <w:r w:rsidR="006F1368">
              <w:rPr>
                <w:noProof/>
                <w:webHidden/>
              </w:rPr>
              <w:fldChar w:fldCharType="separate"/>
            </w:r>
            <w:r w:rsidR="006F1368">
              <w:rPr>
                <w:noProof/>
                <w:webHidden/>
              </w:rPr>
              <w:t>15</w:t>
            </w:r>
            <w:r w:rsidR="006F1368">
              <w:rPr>
                <w:noProof/>
                <w:webHidden/>
              </w:rPr>
              <w:fldChar w:fldCharType="end"/>
            </w:r>
          </w:hyperlink>
        </w:p>
        <w:p w14:paraId="0BF0F6BE" w14:textId="314E32B6" w:rsidR="006F1368" w:rsidRDefault="00444FB8">
          <w:pPr>
            <w:pStyle w:val="TOC3"/>
            <w:tabs>
              <w:tab w:val="left" w:pos="1320"/>
              <w:tab w:val="right" w:leader="dot" w:pos="9350"/>
            </w:tabs>
            <w:rPr>
              <w:rFonts w:asciiTheme="minorHAnsi" w:hAnsiTheme="minorHAnsi"/>
              <w:noProof/>
              <w:lang w:eastAsia="en-US"/>
            </w:rPr>
          </w:pPr>
          <w:hyperlink w:anchor="_Toc44585073" w:history="1">
            <w:r w:rsidR="006F1368" w:rsidRPr="00A11E9B">
              <w:rPr>
                <w:rStyle w:val="Hyperlink"/>
                <w:noProof/>
              </w:rPr>
              <w:t>1.3.3</w:t>
            </w:r>
            <w:r w:rsidR="006F1368">
              <w:rPr>
                <w:rFonts w:asciiTheme="minorHAnsi" w:hAnsiTheme="minorHAnsi"/>
                <w:noProof/>
                <w:lang w:eastAsia="en-US"/>
              </w:rPr>
              <w:tab/>
            </w:r>
            <w:r w:rsidR="006F1368" w:rsidRPr="00A11E9B">
              <w:rPr>
                <w:rStyle w:val="Hyperlink"/>
                <w:noProof/>
              </w:rPr>
              <w:t>Additional Benefits and Burdens</w:t>
            </w:r>
            <w:r w:rsidR="006F1368">
              <w:rPr>
                <w:noProof/>
                <w:webHidden/>
              </w:rPr>
              <w:tab/>
            </w:r>
            <w:r w:rsidR="006F1368">
              <w:rPr>
                <w:noProof/>
                <w:webHidden/>
              </w:rPr>
              <w:fldChar w:fldCharType="begin"/>
            </w:r>
            <w:r w:rsidR="006F1368">
              <w:rPr>
                <w:noProof/>
                <w:webHidden/>
              </w:rPr>
              <w:instrText xml:space="preserve"> PAGEREF _Toc44585073 \h </w:instrText>
            </w:r>
            <w:r w:rsidR="006F1368">
              <w:rPr>
                <w:noProof/>
                <w:webHidden/>
              </w:rPr>
            </w:r>
            <w:r w:rsidR="006F1368">
              <w:rPr>
                <w:noProof/>
                <w:webHidden/>
              </w:rPr>
              <w:fldChar w:fldCharType="separate"/>
            </w:r>
            <w:r w:rsidR="006F1368">
              <w:rPr>
                <w:noProof/>
                <w:webHidden/>
              </w:rPr>
              <w:t>15</w:t>
            </w:r>
            <w:r w:rsidR="006F1368">
              <w:rPr>
                <w:noProof/>
                <w:webHidden/>
              </w:rPr>
              <w:fldChar w:fldCharType="end"/>
            </w:r>
          </w:hyperlink>
        </w:p>
        <w:p w14:paraId="36369A3C" w14:textId="032F321A" w:rsidR="006F1368" w:rsidRDefault="00444FB8">
          <w:pPr>
            <w:pStyle w:val="TOC1"/>
            <w:tabs>
              <w:tab w:val="left" w:pos="440"/>
              <w:tab w:val="right" w:leader="dot" w:pos="9350"/>
            </w:tabs>
            <w:rPr>
              <w:rFonts w:asciiTheme="minorHAnsi" w:hAnsiTheme="minorHAnsi"/>
              <w:noProof/>
              <w:lang w:eastAsia="en-US"/>
            </w:rPr>
          </w:pPr>
          <w:hyperlink w:anchor="_Toc44585074" w:history="1">
            <w:r w:rsidR="006F1368" w:rsidRPr="00A11E9B">
              <w:rPr>
                <w:rStyle w:val="Hyperlink"/>
                <w:noProof/>
              </w:rPr>
              <w:t>2</w:t>
            </w:r>
            <w:r w:rsidR="006F1368">
              <w:rPr>
                <w:rFonts w:asciiTheme="minorHAnsi" w:hAnsiTheme="minorHAnsi"/>
                <w:noProof/>
                <w:lang w:eastAsia="en-US"/>
              </w:rPr>
              <w:tab/>
            </w:r>
            <w:r w:rsidR="006F1368" w:rsidRPr="00A11E9B">
              <w:rPr>
                <w:rStyle w:val="Hyperlink"/>
                <w:noProof/>
              </w:rPr>
              <w:t>Methodology</w:t>
            </w:r>
            <w:r w:rsidR="006F1368">
              <w:rPr>
                <w:noProof/>
                <w:webHidden/>
              </w:rPr>
              <w:tab/>
            </w:r>
            <w:r w:rsidR="006F1368">
              <w:rPr>
                <w:noProof/>
                <w:webHidden/>
              </w:rPr>
              <w:fldChar w:fldCharType="begin"/>
            </w:r>
            <w:r w:rsidR="006F1368">
              <w:rPr>
                <w:noProof/>
                <w:webHidden/>
              </w:rPr>
              <w:instrText xml:space="preserve"> PAGEREF _Toc44585074 \h </w:instrText>
            </w:r>
            <w:r w:rsidR="006F1368">
              <w:rPr>
                <w:noProof/>
                <w:webHidden/>
              </w:rPr>
            </w:r>
            <w:r w:rsidR="006F1368">
              <w:rPr>
                <w:noProof/>
                <w:webHidden/>
              </w:rPr>
              <w:fldChar w:fldCharType="separate"/>
            </w:r>
            <w:r w:rsidR="006F1368">
              <w:rPr>
                <w:noProof/>
                <w:webHidden/>
              </w:rPr>
              <w:t>18</w:t>
            </w:r>
            <w:r w:rsidR="006F1368">
              <w:rPr>
                <w:noProof/>
                <w:webHidden/>
              </w:rPr>
              <w:fldChar w:fldCharType="end"/>
            </w:r>
          </w:hyperlink>
        </w:p>
        <w:p w14:paraId="67C7C703" w14:textId="7D50E712" w:rsidR="006F1368" w:rsidRDefault="00444FB8">
          <w:pPr>
            <w:pStyle w:val="TOC2"/>
            <w:tabs>
              <w:tab w:val="left" w:pos="880"/>
              <w:tab w:val="right" w:leader="dot" w:pos="9350"/>
            </w:tabs>
            <w:rPr>
              <w:rFonts w:asciiTheme="minorHAnsi" w:hAnsiTheme="minorHAnsi"/>
              <w:noProof/>
              <w:lang w:eastAsia="en-US"/>
            </w:rPr>
          </w:pPr>
          <w:hyperlink w:anchor="_Toc44585075" w:history="1">
            <w:r w:rsidR="006F1368" w:rsidRPr="00A11E9B">
              <w:rPr>
                <w:rStyle w:val="Hyperlink"/>
                <w:noProof/>
              </w:rPr>
              <w:t>2.1</w:t>
            </w:r>
            <w:r w:rsidR="006F1368">
              <w:rPr>
                <w:rFonts w:asciiTheme="minorHAnsi" w:hAnsiTheme="minorHAnsi"/>
                <w:noProof/>
                <w:lang w:eastAsia="en-US"/>
              </w:rPr>
              <w:tab/>
            </w:r>
            <w:r w:rsidR="006F1368" w:rsidRPr="00A11E9B">
              <w:rPr>
                <w:rStyle w:val="Hyperlink"/>
                <w:noProof/>
              </w:rPr>
              <w:t>Introduction</w:t>
            </w:r>
            <w:r w:rsidR="006F1368">
              <w:rPr>
                <w:noProof/>
                <w:webHidden/>
              </w:rPr>
              <w:tab/>
            </w:r>
            <w:r w:rsidR="006F1368">
              <w:rPr>
                <w:noProof/>
                <w:webHidden/>
              </w:rPr>
              <w:fldChar w:fldCharType="begin"/>
            </w:r>
            <w:r w:rsidR="006F1368">
              <w:rPr>
                <w:noProof/>
                <w:webHidden/>
              </w:rPr>
              <w:instrText xml:space="preserve"> PAGEREF _Toc44585075 \h </w:instrText>
            </w:r>
            <w:r w:rsidR="006F1368">
              <w:rPr>
                <w:noProof/>
                <w:webHidden/>
              </w:rPr>
            </w:r>
            <w:r w:rsidR="006F1368">
              <w:rPr>
                <w:noProof/>
                <w:webHidden/>
              </w:rPr>
              <w:fldChar w:fldCharType="separate"/>
            </w:r>
            <w:r w:rsidR="006F1368">
              <w:rPr>
                <w:noProof/>
                <w:webHidden/>
              </w:rPr>
              <w:t>18</w:t>
            </w:r>
            <w:r w:rsidR="006F1368">
              <w:rPr>
                <w:noProof/>
                <w:webHidden/>
              </w:rPr>
              <w:fldChar w:fldCharType="end"/>
            </w:r>
          </w:hyperlink>
        </w:p>
        <w:p w14:paraId="762AA869" w14:textId="14624539" w:rsidR="006F1368" w:rsidRDefault="00444FB8">
          <w:pPr>
            <w:pStyle w:val="TOC2"/>
            <w:tabs>
              <w:tab w:val="left" w:pos="880"/>
              <w:tab w:val="right" w:leader="dot" w:pos="9350"/>
            </w:tabs>
            <w:rPr>
              <w:rFonts w:asciiTheme="minorHAnsi" w:hAnsiTheme="minorHAnsi"/>
              <w:noProof/>
              <w:lang w:eastAsia="en-US"/>
            </w:rPr>
          </w:pPr>
          <w:hyperlink w:anchor="_Toc44585076" w:history="1">
            <w:r w:rsidR="006F1368" w:rsidRPr="00A11E9B">
              <w:rPr>
                <w:rStyle w:val="Hyperlink"/>
                <w:noProof/>
              </w:rPr>
              <w:t>2.2</w:t>
            </w:r>
            <w:r w:rsidR="006F1368">
              <w:rPr>
                <w:rFonts w:asciiTheme="minorHAnsi" w:hAnsiTheme="minorHAnsi"/>
                <w:noProof/>
                <w:lang w:eastAsia="en-US"/>
              </w:rPr>
              <w:tab/>
            </w:r>
            <w:r w:rsidR="006F1368" w:rsidRPr="00A11E9B">
              <w:rPr>
                <w:rStyle w:val="Hyperlink"/>
                <w:noProof/>
              </w:rPr>
              <w:t>Data Sources</w:t>
            </w:r>
            <w:r w:rsidR="006F1368">
              <w:rPr>
                <w:noProof/>
                <w:webHidden/>
              </w:rPr>
              <w:tab/>
            </w:r>
            <w:r w:rsidR="006F1368">
              <w:rPr>
                <w:noProof/>
                <w:webHidden/>
              </w:rPr>
              <w:fldChar w:fldCharType="begin"/>
            </w:r>
            <w:r w:rsidR="006F1368">
              <w:rPr>
                <w:noProof/>
                <w:webHidden/>
              </w:rPr>
              <w:instrText xml:space="preserve"> PAGEREF _Toc44585076 \h </w:instrText>
            </w:r>
            <w:r w:rsidR="006F1368">
              <w:rPr>
                <w:noProof/>
                <w:webHidden/>
              </w:rPr>
            </w:r>
            <w:r w:rsidR="006F1368">
              <w:rPr>
                <w:noProof/>
                <w:webHidden/>
              </w:rPr>
              <w:fldChar w:fldCharType="separate"/>
            </w:r>
            <w:r w:rsidR="006F1368">
              <w:rPr>
                <w:noProof/>
                <w:webHidden/>
              </w:rPr>
              <w:t>19</w:t>
            </w:r>
            <w:r w:rsidR="006F1368">
              <w:rPr>
                <w:noProof/>
                <w:webHidden/>
              </w:rPr>
              <w:fldChar w:fldCharType="end"/>
            </w:r>
          </w:hyperlink>
        </w:p>
        <w:p w14:paraId="5D8BBAAE" w14:textId="72F5FDB8" w:rsidR="006F1368" w:rsidRDefault="00444FB8">
          <w:pPr>
            <w:pStyle w:val="TOC2"/>
            <w:tabs>
              <w:tab w:val="left" w:pos="880"/>
              <w:tab w:val="right" w:leader="dot" w:pos="9350"/>
            </w:tabs>
            <w:rPr>
              <w:rFonts w:asciiTheme="minorHAnsi" w:hAnsiTheme="minorHAnsi"/>
              <w:noProof/>
              <w:lang w:eastAsia="en-US"/>
            </w:rPr>
          </w:pPr>
          <w:hyperlink w:anchor="_Toc44585077" w:history="1">
            <w:r w:rsidR="006F1368" w:rsidRPr="00A11E9B">
              <w:rPr>
                <w:rStyle w:val="Hyperlink"/>
                <w:noProof/>
              </w:rPr>
              <w:t>2.3</w:t>
            </w:r>
            <w:r w:rsidR="006F1368">
              <w:rPr>
                <w:rFonts w:asciiTheme="minorHAnsi" w:hAnsiTheme="minorHAnsi"/>
                <w:noProof/>
                <w:lang w:eastAsia="en-US"/>
              </w:rPr>
              <w:tab/>
            </w:r>
            <w:r w:rsidR="006F1368" w:rsidRPr="00A11E9B">
              <w:rPr>
                <w:rStyle w:val="Hyperlink"/>
                <w:noProof/>
              </w:rPr>
              <w:t>Total Addressable Market</w:t>
            </w:r>
            <w:r w:rsidR="006F1368">
              <w:rPr>
                <w:noProof/>
                <w:webHidden/>
              </w:rPr>
              <w:tab/>
            </w:r>
            <w:r w:rsidR="006F1368">
              <w:rPr>
                <w:noProof/>
                <w:webHidden/>
              </w:rPr>
              <w:fldChar w:fldCharType="begin"/>
            </w:r>
            <w:r w:rsidR="006F1368">
              <w:rPr>
                <w:noProof/>
                <w:webHidden/>
              </w:rPr>
              <w:instrText xml:space="preserve"> PAGEREF _Toc44585077 \h </w:instrText>
            </w:r>
            <w:r w:rsidR="006F1368">
              <w:rPr>
                <w:noProof/>
                <w:webHidden/>
              </w:rPr>
            </w:r>
            <w:r w:rsidR="006F1368">
              <w:rPr>
                <w:noProof/>
                <w:webHidden/>
              </w:rPr>
              <w:fldChar w:fldCharType="separate"/>
            </w:r>
            <w:r w:rsidR="006F1368">
              <w:rPr>
                <w:noProof/>
                <w:webHidden/>
              </w:rPr>
              <w:t>20</w:t>
            </w:r>
            <w:r w:rsidR="006F1368">
              <w:rPr>
                <w:noProof/>
                <w:webHidden/>
              </w:rPr>
              <w:fldChar w:fldCharType="end"/>
            </w:r>
          </w:hyperlink>
        </w:p>
        <w:p w14:paraId="54858CD6" w14:textId="188CC46C" w:rsidR="006F1368" w:rsidRDefault="00444FB8">
          <w:pPr>
            <w:pStyle w:val="TOC2"/>
            <w:tabs>
              <w:tab w:val="left" w:pos="880"/>
              <w:tab w:val="right" w:leader="dot" w:pos="9350"/>
            </w:tabs>
            <w:rPr>
              <w:rFonts w:asciiTheme="minorHAnsi" w:hAnsiTheme="minorHAnsi"/>
              <w:noProof/>
              <w:lang w:eastAsia="en-US"/>
            </w:rPr>
          </w:pPr>
          <w:hyperlink w:anchor="_Toc44585078" w:history="1">
            <w:r w:rsidR="006F1368" w:rsidRPr="00A11E9B">
              <w:rPr>
                <w:rStyle w:val="Hyperlink"/>
                <w:noProof/>
              </w:rPr>
              <w:t>2.4</w:t>
            </w:r>
            <w:r w:rsidR="006F1368">
              <w:rPr>
                <w:rFonts w:asciiTheme="minorHAnsi" w:hAnsiTheme="minorHAnsi"/>
                <w:noProof/>
                <w:lang w:eastAsia="en-US"/>
              </w:rPr>
              <w:tab/>
            </w:r>
            <w:r w:rsidR="006F1368" w:rsidRPr="00A11E9B">
              <w:rPr>
                <w:rStyle w:val="Hyperlink"/>
                <w:noProof/>
              </w:rPr>
              <w:t>Adoption Scenarios</w:t>
            </w:r>
            <w:r w:rsidR="006F1368">
              <w:rPr>
                <w:noProof/>
                <w:webHidden/>
              </w:rPr>
              <w:tab/>
            </w:r>
            <w:r w:rsidR="006F1368">
              <w:rPr>
                <w:noProof/>
                <w:webHidden/>
              </w:rPr>
              <w:fldChar w:fldCharType="begin"/>
            </w:r>
            <w:r w:rsidR="006F1368">
              <w:rPr>
                <w:noProof/>
                <w:webHidden/>
              </w:rPr>
              <w:instrText xml:space="preserve"> PAGEREF _Toc44585078 \h </w:instrText>
            </w:r>
            <w:r w:rsidR="006F1368">
              <w:rPr>
                <w:noProof/>
                <w:webHidden/>
              </w:rPr>
            </w:r>
            <w:r w:rsidR="006F1368">
              <w:rPr>
                <w:noProof/>
                <w:webHidden/>
              </w:rPr>
              <w:fldChar w:fldCharType="separate"/>
            </w:r>
            <w:r w:rsidR="006F1368">
              <w:rPr>
                <w:noProof/>
                <w:webHidden/>
              </w:rPr>
              <w:t>20</w:t>
            </w:r>
            <w:r w:rsidR="006F1368">
              <w:rPr>
                <w:noProof/>
                <w:webHidden/>
              </w:rPr>
              <w:fldChar w:fldCharType="end"/>
            </w:r>
          </w:hyperlink>
        </w:p>
        <w:p w14:paraId="2278CF9A" w14:textId="52AEE710" w:rsidR="006F1368" w:rsidRDefault="00444FB8">
          <w:pPr>
            <w:pStyle w:val="TOC3"/>
            <w:tabs>
              <w:tab w:val="left" w:pos="1320"/>
              <w:tab w:val="right" w:leader="dot" w:pos="9350"/>
            </w:tabs>
            <w:rPr>
              <w:rFonts w:asciiTheme="minorHAnsi" w:hAnsiTheme="minorHAnsi"/>
              <w:noProof/>
              <w:lang w:eastAsia="en-US"/>
            </w:rPr>
          </w:pPr>
          <w:hyperlink w:anchor="_Toc44585079" w:history="1">
            <w:r w:rsidR="006F1368" w:rsidRPr="00A11E9B">
              <w:rPr>
                <w:rStyle w:val="Hyperlink"/>
                <w:noProof/>
              </w:rPr>
              <w:t>2.4.1</w:t>
            </w:r>
            <w:r w:rsidR="006F1368">
              <w:rPr>
                <w:rFonts w:asciiTheme="minorHAnsi" w:hAnsiTheme="minorHAnsi"/>
                <w:noProof/>
                <w:lang w:eastAsia="en-US"/>
              </w:rPr>
              <w:tab/>
            </w:r>
            <w:r w:rsidR="006F1368" w:rsidRPr="00A11E9B">
              <w:rPr>
                <w:rStyle w:val="Hyperlink"/>
                <w:noProof/>
              </w:rPr>
              <w:t>Reference Case / Current Adoption</w:t>
            </w:r>
            <w:r w:rsidR="006F1368">
              <w:rPr>
                <w:noProof/>
                <w:webHidden/>
              </w:rPr>
              <w:tab/>
            </w:r>
            <w:r w:rsidR="006F1368">
              <w:rPr>
                <w:noProof/>
                <w:webHidden/>
              </w:rPr>
              <w:fldChar w:fldCharType="begin"/>
            </w:r>
            <w:r w:rsidR="006F1368">
              <w:rPr>
                <w:noProof/>
                <w:webHidden/>
              </w:rPr>
              <w:instrText xml:space="preserve"> PAGEREF _Toc44585079 \h </w:instrText>
            </w:r>
            <w:r w:rsidR="006F1368">
              <w:rPr>
                <w:noProof/>
                <w:webHidden/>
              </w:rPr>
            </w:r>
            <w:r w:rsidR="006F1368">
              <w:rPr>
                <w:noProof/>
                <w:webHidden/>
              </w:rPr>
              <w:fldChar w:fldCharType="separate"/>
            </w:r>
            <w:r w:rsidR="006F1368">
              <w:rPr>
                <w:noProof/>
                <w:webHidden/>
              </w:rPr>
              <w:t>21</w:t>
            </w:r>
            <w:r w:rsidR="006F1368">
              <w:rPr>
                <w:noProof/>
                <w:webHidden/>
              </w:rPr>
              <w:fldChar w:fldCharType="end"/>
            </w:r>
          </w:hyperlink>
        </w:p>
        <w:p w14:paraId="0FC102F7" w14:textId="7CAAC469" w:rsidR="006F1368" w:rsidRDefault="00444FB8">
          <w:pPr>
            <w:pStyle w:val="TOC3"/>
            <w:tabs>
              <w:tab w:val="left" w:pos="1320"/>
              <w:tab w:val="right" w:leader="dot" w:pos="9350"/>
            </w:tabs>
            <w:rPr>
              <w:rFonts w:asciiTheme="minorHAnsi" w:hAnsiTheme="minorHAnsi"/>
              <w:noProof/>
              <w:lang w:eastAsia="en-US"/>
            </w:rPr>
          </w:pPr>
          <w:hyperlink w:anchor="_Toc44585080" w:history="1">
            <w:r w:rsidR="006F1368" w:rsidRPr="00A11E9B">
              <w:rPr>
                <w:rStyle w:val="Hyperlink"/>
                <w:noProof/>
              </w:rPr>
              <w:t>2.4.2</w:t>
            </w:r>
            <w:r w:rsidR="006F1368">
              <w:rPr>
                <w:rFonts w:asciiTheme="minorHAnsi" w:hAnsiTheme="minorHAnsi"/>
                <w:noProof/>
                <w:lang w:eastAsia="en-US"/>
              </w:rPr>
              <w:tab/>
            </w:r>
            <w:r w:rsidR="006F1368" w:rsidRPr="00A11E9B">
              <w:rPr>
                <w:rStyle w:val="Hyperlink"/>
                <w:noProof/>
              </w:rPr>
              <w:t>Project Drawdown Scenarios</w:t>
            </w:r>
            <w:r w:rsidR="006F1368">
              <w:rPr>
                <w:noProof/>
                <w:webHidden/>
              </w:rPr>
              <w:tab/>
            </w:r>
            <w:r w:rsidR="006F1368">
              <w:rPr>
                <w:noProof/>
                <w:webHidden/>
              </w:rPr>
              <w:fldChar w:fldCharType="begin"/>
            </w:r>
            <w:r w:rsidR="006F1368">
              <w:rPr>
                <w:noProof/>
                <w:webHidden/>
              </w:rPr>
              <w:instrText xml:space="preserve"> PAGEREF _Toc44585080 \h </w:instrText>
            </w:r>
            <w:r w:rsidR="006F1368">
              <w:rPr>
                <w:noProof/>
                <w:webHidden/>
              </w:rPr>
            </w:r>
            <w:r w:rsidR="006F1368">
              <w:rPr>
                <w:noProof/>
                <w:webHidden/>
              </w:rPr>
              <w:fldChar w:fldCharType="separate"/>
            </w:r>
            <w:r w:rsidR="006F1368">
              <w:rPr>
                <w:noProof/>
                <w:webHidden/>
              </w:rPr>
              <w:t>21</w:t>
            </w:r>
            <w:r w:rsidR="006F1368">
              <w:rPr>
                <w:noProof/>
                <w:webHidden/>
              </w:rPr>
              <w:fldChar w:fldCharType="end"/>
            </w:r>
          </w:hyperlink>
        </w:p>
        <w:p w14:paraId="7A9B8429" w14:textId="75A7D37F" w:rsidR="006F1368" w:rsidRDefault="00444FB8">
          <w:pPr>
            <w:pStyle w:val="TOC2"/>
            <w:tabs>
              <w:tab w:val="left" w:pos="880"/>
              <w:tab w:val="right" w:leader="dot" w:pos="9350"/>
            </w:tabs>
            <w:rPr>
              <w:rFonts w:asciiTheme="minorHAnsi" w:hAnsiTheme="minorHAnsi"/>
              <w:noProof/>
              <w:lang w:eastAsia="en-US"/>
            </w:rPr>
          </w:pPr>
          <w:hyperlink w:anchor="_Toc44585081" w:history="1">
            <w:r w:rsidR="006F1368" w:rsidRPr="00A11E9B">
              <w:rPr>
                <w:rStyle w:val="Hyperlink"/>
                <w:noProof/>
              </w:rPr>
              <w:t>2.5</w:t>
            </w:r>
            <w:r w:rsidR="006F1368">
              <w:rPr>
                <w:rFonts w:asciiTheme="minorHAnsi" w:hAnsiTheme="minorHAnsi"/>
                <w:noProof/>
                <w:lang w:eastAsia="en-US"/>
              </w:rPr>
              <w:tab/>
            </w:r>
            <w:r w:rsidR="006F1368" w:rsidRPr="00A11E9B">
              <w:rPr>
                <w:rStyle w:val="Hyperlink"/>
                <w:noProof/>
              </w:rPr>
              <w:t>Inputs</w:t>
            </w:r>
            <w:r w:rsidR="006F1368">
              <w:rPr>
                <w:noProof/>
                <w:webHidden/>
              </w:rPr>
              <w:tab/>
            </w:r>
            <w:r w:rsidR="006F1368">
              <w:rPr>
                <w:noProof/>
                <w:webHidden/>
              </w:rPr>
              <w:fldChar w:fldCharType="begin"/>
            </w:r>
            <w:r w:rsidR="006F1368">
              <w:rPr>
                <w:noProof/>
                <w:webHidden/>
              </w:rPr>
              <w:instrText xml:space="preserve"> PAGEREF _Toc44585081 \h </w:instrText>
            </w:r>
            <w:r w:rsidR="006F1368">
              <w:rPr>
                <w:noProof/>
                <w:webHidden/>
              </w:rPr>
            </w:r>
            <w:r w:rsidR="006F1368">
              <w:rPr>
                <w:noProof/>
                <w:webHidden/>
              </w:rPr>
              <w:fldChar w:fldCharType="separate"/>
            </w:r>
            <w:r w:rsidR="006F1368">
              <w:rPr>
                <w:noProof/>
                <w:webHidden/>
              </w:rPr>
              <w:t>21</w:t>
            </w:r>
            <w:r w:rsidR="006F1368">
              <w:rPr>
                <w:noProof/>
                <w:webHidden/>
              </w:rPr>
              <w:fldChar w:fldCharType="end"/>
            </w:r>
          </w:hyperlink>
        </w:p>
        <w:p w14:paraId="3B2A0F35" w14:textId="35CD0FC4" w:rsidR="006F1368" w:rsidRDefault="00444FB8">
          <w:pPr>
            <w:pStyle w:val="TOC3"/>
            <w:tabs>
              <w:tab w:val="left" w:pos="1320"/>
              <w:tab w:val="right" w:leader="dot" w:pos="9350"/>
            </w:tabs>
            <w:rPr>
              <w:rFonts w:asciiTheme="minorHAnsi" w:hAnsiTheme="minorHAnsi"/>
              <w:noProof/>
              <w:lang w:eastAsia="en-US"/>
            </w:rPr>
          </w:pPr>
          <w:hyperlink w:anchor="_Toc44585082" w:history="1">
            <w:r w:rsidR="006F1368" w:rsidRPr="00A11E9B">
              <w:rPr>
                <w:rStyle w:val="Hyperlink"/>
                <w:noProof/>
              </w:rPr>
              <w:t>2.5.1</w:t>
            </w:r>
            <w:r w:rsidR="006F1368">
              <w:rPr>
                <w:rFonts w:asciiTheme="minorHAnsi" w:hAnsiTheme="minorHAnsi"/>
                <w:noProof/>
                <w:lang w:eastAsia="en-US"/>
              </w:rPr>
              <w:tab/>
            </w:r>
            <w:r w:rsidR="006F1368" w:rsidRPr="00A11E9B">
              <w:rPr>
                <w:rStyle w:val="Hyperlink"/>
                <w:noProof/>
              </w:rPr>
              <w:t>Climate Inputs</w:t>
            </w:r>
            <w:r w:rsidR="006F1368">
              <w:rPr>
                <w:noProof/>
                <w:webHidden/>
              </w:rPr>
              <w:tab/>
            </w:r>
            <w:r w:rsidR="006F1368">
              <w:rPr>
                <w:noProof/>
                <w:webHidden/>
              </w:rPr>
              <w:fldChar w:fldCharType="begin"/>
            </w:r>
            <w:r w:rsidR="006F1368">
              <w:rPr>
                <w:noProof/>
                <w:webHidden/>
              </w:rPr>
              <w:instrText xml:space="preserve"> PAGEREF _Toc44585082 \h </w:instrText>
            </w:r>
            <w:r w:rsidR="006F1368">
              <w:rPr>
                <w:noProof/>
                <w:webHidden/>
              </w:rPr>
            </w:r>
            <w:r w:rsidR="006F1368">
              <w:rPr>
                <w:noProof/>
                <w:webHidden/>
              </w:rPr>
              <w:fldChar w:fldCharType="separate"/>
            </w:r>
            <w:r w:rsidR="006F1368">
              <w:rPr>
                <w:noProof/>
                <w:webHidden/>
              </w:rPr>
              <w:t>21</w:t>
            </w:r>
            <w:r w:rsidR="006F1368">
              <w:rPr>
                <w:noProof/>
                <w:webHidden/>
              </w:rPr>
              <w:fldChar w:fldCharType="end"/>
            </w:r>
          </w:hyperlink>
        </w:p>
        <w:p w14:paraId="579636E6" w14:textId="159B38A9" w:rsidR="006F1368" w:rsidRDefault="00444FB8">
          <w:pPr>
            <w:pStyle w:val="TOC3"/>
            <w:tabs>
              <w:tab w:val="left" w:pos="1320"/>
              <w:tab w:val="right" w:leader="dot" w:pos="9350"/>
            </w:tabs>
            <w:rPr>
              <w:rFonts w:asciiTheme="minorHAnsi" w:hAnsiTheme="minorHAnsi"/>
              <w:noProof/>
              <w:lang w:eastAsia="en-US"/>
            </w:rPr>
          </w:pPr>
          <w:hyperlink w:anchor="_Toc44585083" w:history="1">
            <w:r w:rsidR="006F1368" w:rsidRPr="00A11E9B">
              <w:rPr>
                <w:rStyle w:val="Hyperlink"/>
                <w:noProof/>
              </w:rPr>
              <w:t>2.5.2</w:t>
            </w:r>
            <w:r w:rsidR="006F1368">
              <w:rPr>
                <w:rFonts w:asciiTheme="minorHAnsi" w:hAnsiTheme="minorHAnsi"/>
                <w:noProof/>
                <w:lang w:eastAsia="en-US"/>
              </w:rPr>
              <w:tab/>
            </w:r>
            <w:r w:rsidR="006F1368" w:rsidRPr="00A11E9B">
              <w:rPr>
                <w:rStyle w:val="Hyperlink"/>
                <w:noProof/>
              </w:rPr>
              <w:t>Financial Inputs</w:t>
            </w:r>
            <w:r w:rsidR="006F1368">
              <w:rPr>
                <w:noProof/>
                <w:webHidden/>
              </w:rPr>
              <w:tab/>
            </w:r>
            <w:r w:rsidR="006F1368">
              <w:rPr>
                <w:noProof/>
                <w:webHidden/>
              </w:rPr>
              <w:fldChar w:fldCharType="begin"/>
            </w:r>
            <w:r w:rsidR="006F1368">
              <w:rPr>
                <w:noProof/>
                <w:webHidden/>
              </w:rPr>
              <w:instrText xml:space="preserve"> PAGEREF _Toc44585083 \h </w:instrText>
            </w:r>
            <w:r w:rsidR="006F1368">
              <w:rPr>
                <w:noProof/>
                <w:webHidden/>
              </w:rPr>
            </w:r>
            <w:r w:rsidR="006F1368">
              <w:rPr>
                <w:noProof/>
                <w:webHidden/>
              </w:rPr>
              <w:fldChar w:fldCharType="separate"/>
            </w:r>
            <w:r w:rsidR="006F1368">
              <w:rPr>
                <w:noProof/>
                <w:webHidden/>
              </w:rPr>
              <w:t>23</w:t>
            </w:r>
            <w:r w:rsidR="006F1368">
              <w:rPr>
                <w:noProof/>
                <w:webHidden/>
              </w:rPr>
              <w:fldChar w:fldCharType="end"/>
            </w:r>
          </w:hyperlink>
        </w:p>
        <w:p w14:paraId="38C4FCCE" w14:textId="6C54CDBE" w:rsidR="006F1368" w:rsidRDefault="00444FB8">
          <w:pPr>
            <w:pStyle w:val="TOC3"/>
            <w:tabs>
              <w:tab w:val="left" w:pos="1320"/>
              <w:tab w:val="right" w:leader="dot" w:pos="9350"/>
            </w:tabs>
            <w:rPr>
              <w:rFonts w:asciiTheme="minorHAnsi" w:hAnsiTheme="minorHAnsi"/>
              <w:noProof/>
              <w:lang w:eastAsia="en-US"/>
            </w:rPr>
          </w:pPr>
          <w:hyperlink w:anchor="_Toc44585084" w:history="1">
            <w:r w:rsidR="006F1368" w:rsidRPr="00A11E9B">
              <w:rPr>
                <w:rStyle w:val="Hyperlink"/>
                <w:noProof/>
              </w:rPr>
              <w:t>2.5.3</w:t>
            </w:r>
            <w:r w:rsidR="006F1368">
              <w:rPr>
                <w:rFonts w:asciiTheme="minorHAnsi" w:hAnsiTheme="minorHAnsi"/>
                <w:noProof/>
                <w:lang w:eastAsia="en-US"/>
              </w:rPr>
              <w:tab/>
            </w:r>
            <w:r w:rsidR="006F1368" w:rsidRPr="00A11E9B">
              <w:rPr>
                <w:rStyle w:val="Hyperlink"/>
                <w:noProof/>
              </w:rPr>
              <w:t>Technical Inputs</w:t>
            </w:r>
            <w:r w:rsidR="006F1368">
              <w:rPr>
                <w:noProof/>
                <w:webHidden/>
              </w:rPr>
              <w:tab/>
            </w:r>
            <w:r w:rsidR="006F1368">
              <w:rPr>
                <w:noProof/>
                <w:webHidden/>
              </w:rPr>
              <w:fldChar w:fldCharType="begin"/>
            </w:r>
            <w:r w:rsidR="006F1368">
              <w:rPr>
                <w:noProof/>
                <w:webHidden/>
              </w:rPr>
              <w:instrText xml:space="preserve"> PAGEREF _Toc44585084 \h </w:instrText>
            </w:r>
            <w:r w:rsidR="006F1368">
              <w:rPr>
                <w:noProof/>
                <w:webHidden/>
              </w:rPr>
            </w:r>
            <w:r w:rsidR="006F1368">
              <w:rPr>
                <w:noProof/>
                <w:webHidden/>
              </w:rPr>
              <w:fldChar w:fldCharType="separate"/>
            </w:r>
            <w:r w:rsidR="006F1368">
              <w:rPr>
                <w:noProof/>
                <w:webHidden/>
              </w:rPr>
              <w:t>24</w:t>
            </w:r>
            <w:r w:rsidR="006F1368">
              <w:rPr>
                <w:noProof/>
                <w:webHidden/>
              </w:rPr>
              <w:fldChar w:fldCharType="end"/>
            </w:r>
          </w:hyperlink>
        </w:p>
        <w:p w14:paraId="78235036" w14:textId="5A52C4BA" w:rsidR="006F1368" w:rsidRDefault="00444FB8">
          <w:pPr>
            <w:pStyle w:val="TOC2"/>
            <w:tabs>
              <w:tab w:val="left" w:pos="880"/>
              <w:tab w:val="right" w:leader="dot" w:pos="9350"/>
            </w:tabs>
            <w:rPr>
              <w:rFonts w:asciiTheme="minorHAnsi" w:hAnsiTheme="minorHAnsi"/>
              <w:noProof/>
              <w:lang w:eastAsia="en-US"/>
            </w:rPr>
          </w:pPr>
          <w:hyperlink w:anchor="_Toc44585085" w:history="1">
            <w:r w:rsidR="006F1368" w:rsidRPr="00A11E9B">
              <w:rPr>
                <w:rStyle w:val="Hyperlink"/>
                <w:noProof/>
              </w:rPr>
              <w:t>2.6</w:t>
            </w:r>
            <w:r w:rsidR="006F1368">
              <w:rPr>
                <w:rFonts w:asciiTheme="minorHAnsi" w:hAnsiTheme="minorHAnsi"/>
                <w:noProof/>
                <w:lang w:eastAsia="en-US"/>
              </w:rPr>
              <w:tab/>
            </w:r>
            <w:r w:rsidR="006F1368" w:rsidRPr="00A11E9B">
              <w:rPr>
                <w:rStyle w:val="Hyperlink"/>
                <w:noProof/>
              </w:rPr>
              <w:t>Assumptions</w:t>
            </w:r>
            <w:r w:rsidR="006F1368">
              <w:rPr>
                <w:noProof/>
                <w:webHidden/>
              </w:rPr>
              <w:tab/>
            </w:r>
            <w:r w:rsidR="006F1368">
              <w:rPr>
                <w:noProof/>
                <w:webHidden/>
              </w:rPr>
              <w:fldChar w:fldCharType="begin"/>
            </w:r>
            <w:r w:rsidR="006F1368">
              <w:rPr>
                <w:noProof/>
                <w:webHidden/>
              </w:rPr>
              <w:instrText xml:space="preserve"> PAGEREF _Toc44585085 \h </w:instrText>
            </w:r>
            <w:r w:rsidR="006F1368">
              <w:rPr>
                <w:noProof/>
                <w:webHidden/>
              </w:rPr>
            </w:r>
            <w:r w:rsidR="006F1368">
              <w:rPr>
                <w:noProof/>
                <w:webHidden/>
              </w:rPr>
              <w:fldChar w:fldCharType="separate"/>
            </w:r>
            <w:r w:rsidR="006F1368">
              <w:rPr>
                <w:noProof/>
                <w:webHidden/>
              </w:rPr>
              <w:t>25</w:t>
            </w:r>
            <w:r w:rsidR="006F1368">
              <w:rPr>
                <w:noProof/>
                <w:webHidden/>
              </w:rPr>
              <w:fldChar w:fldCharType="end"/>
            </w:r>
          </w:hyperlink>
        </w:p>
        <w:p w14:paraId="7DC91E9A" w14:textId="424650F5" w:rsidR="006F1368" w:rsidRDefault="00444FB8">
          <w:pPr>
            <w:pStyle w:val="TOC2"/>
            <w:tabs>
              <w:tab w:val="left" w:pos="880"/>
              <w:tab w:val="right" w:leader="dot" w:pos="9350"/>
            </w:tabs>
            <w:rPr>
              <w:rFonts w:asciiTheme="minorHAnsi" w:hAnsiTheme="minorHAnsi"/>
              <w:noProof/>
              <w:lang w:eastAsia="en-US"/>
            </w:rPr>
          </w:pPr>
          <w:hyperlink w:anchor="_Toc44585086" w:history="1">
            <w:r w:rsidR="006F1368" w:rsidRPr="00A11E9B">
              <w:rPr>
                <w:rStyle w:val="Hyperlink"/>
                <w:noProof/>
              </w:rPr>
              <w:t>2.7</w:t>
            </w:r>
            <w:r w:rsidR="006F1368">
              <w:rPr>
                <w:rFonts w:asciiTheme="minorHAnsi" w:hAnsiTheme="minorHAnsi"/>
                <w:noProof/>
                <w:lang w:eastAsia="en-US"/>
              </w:rPr>
              <w:tab/>
            </w:r>
            <w:r w:rsidR="006F1368" w:rsidRPr="00A11E9B">
              <w:rPr>
                <w:rStyle w:val="Hyperlink"/>
                <w:noProof/>
              </w:rPr>
              <w:t>Integration</w:t>
            </w:r>
            <w:r w:rsidR="006F1368">
              <w:rPr>
                <w:noProof/>
                <w:webHidden/>
              </w:rPr>
              <w:tab/>
            </w:r>
            <w:r w:rsidR="006F1368">
              <w:rPr>
                <w:noProof/>
                <w:webHidden/>
              </w:rPr>
              <w:fldChar w:fldCharType="begin"/>
            </w:r>
            <w:r w:rsidR="006F1368">
              <w:rPr>
                <w:noProof/>
                <w:webHidden/>
              </w:rPr>
              <w:instrText xml:space="preserve"> PAGEREF _Toc44585086 \h </w:instrText>
            </w:r>
            <w:r w:rsidR="006F1368">
              <w:rPr>
                <w:noProof/>
                <w:webHidden/>
              </w:rPr>
            </w:r>
            <w:r w:rsidR="006F1368">
              <w:rPr>
                <w:noProof/>
                <w:webHidden/>
              </w:rPr>
              <w:fldChar w:fldCharType="separate"/>
            </w:r>
            <w:r w:rsidR="006F1368">
              <w:rPr>
                <w:noProof/>
                <w:webHidden/>
              </w:rPr>
              <w:t>26</w:t>
            </w:r>
            <w:r w:rsidR="006F1368">
              <w:rPr>
                <w:noProof/>
                <w:webHidden/>
              </w:rPr>
              <w:fldChar w:fldCharType="end"/>
            </w:r>
          </w:hyperlink>
        </w:p>
        <w:p w14:paraId="27A7E4DF" w14:textId="4DCDB0B8" w:rsidR="006F1368" w:rsidRDefault="00444FB8">
          <w:pPr>
            <w:pStyle w:val="TOC2"/>
            <w:tabs>
              <w:tab w:val="left" w:pos="880"/>
              <w:tab w:val="right" w:leader="dot" w:pos="9350"/>
            </w:tabs>
            <w:rPr>
              <w:rFonts w:asciiTheme="minorHAnsi" w:hAnsiTheme="minorHAnsi"/>
              <w:noProof/>
              <w:lang w:eastAsia="en-US"/>
            </w:rPr>
          </w:pPr>
          <w:hyperlink w:anchor="_Toc44585087" w:history="1">
            <w:r w:rsidR="006F1368" w:rsidRPr="00A11E9B">
              <w:rPr>
                <w:rStyle w:val="Hyperlink"/>
                <w:noProof/>
              </w:rPr>
              <w:t>2.8</w:t>
            </w:r>
            <w:r w:rsidR="006F1368">
              <w:rPr>
                <w:rFonts w:asciiTheme="minorHAnsi" w:hAnsiTheme="minorHAnsi"/>
                <w:noProof/>
                <w:lang w:eastAsia="en-US"/>
              </w:rPr>
              <w:tab/>
            </w:r>
            <w:r w:rsidR="006F1368" w:rsidRPr="00A11E9B">
              <w:rPr>
                <w:rStyle w:val="Hyperlink"/>
                <w:noProof/>
              </w:rPr>
              <w:t>Limitations/Further Development</w:t>
            </w:r>
            <w:r w:rsidR="006F1368">
              <w:rPr>
                <w:noProof/>
                <w:webHidden/>
              </w:rPr>
              <w:tab/>
            </w:r>
            <w:r w:rsidR="006F1368">
              <w:rPr>
                <w:noProof/>
                <w:webHidden/>
              </w:rPr>
              <w:fldChar w:fldCharType="begin"/>
            </w:r>
            <w:r w:rsidR="006F1368">
              <w:rPr>
                <w:noProof/>
                <w:webHidden/>
              </w:rPr>
              <w:instrText xml:space="preserve"> PAGEREF _Toc44585087 \h </w:instrText>
            </w:r>
            <w:r w:rsidR="006F1368">
              <w:rPr>
                <w:noProof/>
                <w:webHidden/>
              </w:rPr>
            </w:r>
            <w:r w:rsidR="006F1368">
              <w:rPr>
                <w:noProof/>
                <w:webHidden/>
              </w:rPr>
              <w:fldChar w:fldCharType="separate"/>
            </w:r>
            <w:r w:rsidR="006F1368">
              <w:rPr>
                <w:noProof/>
                <w:webHidden/>
              </w:rPr>
              <w:t>27</w:t>
            </w:r>
            <w:r w:rsidR="006F1368">
              <w:rPr>
                <w:noProof/>
                <w:webHidden/>
              </w:rPr>
              <w:fldChar w:fldCharType="end"/>
            </w:r>
          </w:hyperlink>
        </w:p>
        <w:p w14:paraId="6F03FA47" w14:textId="00799BE7" w:rsidR="006F1368" w:rsidRDefault="00444FB8">
          <w:pPr>
            <w:pStyle w:val="TOC1"/>
            <w:tabs>
              <w:tab w:val="left" w:pos="440"/>
              <w:tab w:val="right" w:leader="dot" w:pos="9350"/>
            </w:tabs>
            <w:rPr>
              <w:rFonts w:asciiTheme="minorHAnsi" w:hAnsiTheme="minorHAnsi"/>
              <w:noProof/>
              <w:lang w:eastAsia="en-US"/>
            </w:rPr>
          </w:pPr>
          <w:hyperlink w:anchor="_Toc44585088" w:history="1">
            <w:r w:rsidR="006F1368" w:rsidRPr="00A11E9B">
              <w:rPr>
                <w:rStyle w:val="Hyperlink"/>
                <w:noProof/>
              </w:rPr>
              <w:t>3</w:t>
            </w:r>
            <w:r w:rsidR="006F1368">
              <w:rPr>
                <w:rFonts w:asciiTheme="minorHAnsi" w:hAnsiTheme="minorHAnsi"/>
                <w:noProof/>
                <w:lang w:eastAsia="en-US"/>
              </w:rPr>
              <w:tab/>
            </w:r>
            <w:r w:rsidR="006F1368" w:rsidRPr="00A11E9B">
              <w:rPr>
                <w:rStyle w:val="Hyperlink"/>
                <w:noProof/>
              </w:rPr>
              <w:t>Results</w:t>
            </w:r>
            <w:r w:rsidR="006F1368">
              <w:rPr>
                <w:noProof/>
                <w:webHidden/>
              </w:rPr>
              <w:tab/>
            </w:r>
            <w:r w:rsidR="006F1368">
              <w:rPr>
                <w:noProof/>
                <w:webHidden/>
              </w:rPr>
              <w:fldChar w:fldCharType="begin"/>
            </w:r>
            <w:r w:rsidR="006F1368">
              <w:rPr>
                <w:noProof/>
                <w:webHidden/>
              </w:rPr>
              <w:instrText xml:space="preserve"> PAGEREF _Toc44585088 \h </w:instrText>
            </w:r>
            <w:r w:rsidR="006F1368">
              <w:rPr>
                <w:noProof/>
                <w:webHidden/>
              </w:rPr>
            </w:r>
            <w:r w:rsidR="006F1368">
              <w:rPr>
                <w:noProof/>
                <w:webHidden/>
              </w:rPr>
              <w:fldChar w:fldCharType="separate"/>
            </w:r>
            <w:r w:rsidR="006F1368">
              <w:rPr>
                <w:noProof/>
                <w:webHidden/>
              </w:rPr>
              <w:t>28</w:t>
            </w:r>
            <w:r w:rsidR="006F1368">
              <w:rPr>
                <w:noProof/>
                <w:webHidden/>
              </w:rPr>
              <w:fldChar w:fldCharType="end"/>
            </w:r>
          </w:hyperlink>
        </w:p>
        <w:p w14:paraId="06A569A3" w14:textId="5D751403" w:rsidR="006F1368" w:rsidRDefault="00444FB8">
          <w:pPr>
            <w:pStyle w:val="TOC2"/>
            <w:tabs>
              <w:tab w:val="left" w:pos="880"/>
              <w:tab w:val="right" w:leader="dot" w:pos="9350"/>
            </w:tabs>
            <w:rPr>
              <w:rFonts w:asciiTheme="minorHAnsi" w:hAnsiTheme="minorHAnsi"/>
              <w:noProof/>
              <w:lang w:eastAsia="en-US"/>
            </w:rPr>
          </w:pPr>
          <w:hyperlink w:anchor="_Toc44585089" w:history="1">
            <w:r w:rsidR="006F1368" w:rsidRPr="00A11E9B">
              <w:rPr>
                <w:rStyle w:val="Hyperlink"/>
                <w:noProof/>
              </w:rPr>
              <w:t>3.1</w:t>
            </w:r>
            <w:r w:rsidR="006F1368">
              <w:rPr>
                <w:rFonts w:asciiTheme="minorHAnsi" w:hAnsiTheme="minorHAnsi"/>
                <w:noProof/>
                <w:lang w:eastAsia="en-US"/>
              </w:rPr>
              <w:tab/>
            </w:r>
            <w:r w:rsidR="006F1368" w:rsidRPr="00A11E9B">
              <w:rPr>
                <w:rStyle w:val="Hyperlink"/>
                <w:noProof/>
              </w:rPr>
              <w:t>Adoption</w:t>
            </w:r>
            <w:r w:rsidR="006F1368">
              <w:rPr>
                <w:noProof/>
                <w:webHidden/>
              </w:rPr>
              <w:tab/>
            </w:r>
            <w:r w:rsidR="006F1368">
              <w:rPr>
                <w:noProof/>
                <w:webHidden/>
              </w:rPr>
              <w:fldChar w:fldCharType="begin"/>
            </w:r>
            <w:r w:rsidR="006F1368">
              <w:rPr>
                <w:noProof/>
                <w:webHidden/>
              </w:rPr>
              <w:instrText xml:space="preserve"> PAGEREF _Toc44585089 \h </w:instrText>
            </w:r>
            <w:r w:rsidR="006F1368">
              <w:rPr>
                <w:noProof/>
                <w:webHidden/>
              </w:rPr>
            </w:r>
            <w:r w:rsidR="006F1368">
              <w:rPr>
                <w:noProof/>
                <w:webHidden/>
              </w:rPr>
              <w:fldChar w:fldCharType="separate"/>
            </w:r>
            <w:r w:rsidR="006F1368">
              <w:rPr>
                <w:noProof/>
                <w:webHidden/>
              </w:rPr>
              <w:t>28</w:t>
            </w:r>
            <w:r w:rsidR="006F1368">
              <w:rPr>
                <w:noProof/>
                <w:webHidden/>
              </w:rPr>
              <w:fldChar w:fldCharType="end"/>
            </w:r>
          </w:hyperlink>
        </w:p>
        <w:p w14:paraId="12D23ECD" w14:textId="7AE5ED7F" w:rsidR="006F1368" w:rsidRDefault="00444FB8">
          <w:pPr>
            <w:pStyle w:val="TOC2"/>
            <w:tabs>
              <w:tab w:val="left" w:pos="880"/>
              <w:tab w:val="right" w:leader="dot" w:pos="9350"/>
            </w:tabs>
            <w:rPr>
              <w:rFonts w:asciiTheme="minorHAnsi" w:hAnsiTheme="minorHAnsi"/>
              <w:noProof/>
              <w:lang w:eastAsia="en-US"/>
            </w:rPr>
          </w:pPr>
          <w:hyperlink w:anchor="_Toc44585090" w:history="1">
            <w:r w:rsidR="006F1368" w:rsidRPr="00A11E9B">
              <w:rPr>
                <w:rStyle w:val="Hyperlink"/>
                <w:noProof/>
              </w:rPr>
              <w:t>3.2</w:t>
            </w:r>
            <w:r w:rsidR="006F1368">
              <w:rPr>
                <w:rFonts w:asciiTheme="minorHAnsi" w:hAnsiTheme="minorHAnsi"/>
                <w:noProof/>
                <w:lang w:eastAsia="en-US"/>
              </w:rPr>
              <w:tab/>
            </w:r>
            <w:r w:rsidR="006F1368" w:rsidRPr="00A11E9B">
              <w:rPr>
                <w:rStyle w:val="Hyperlink"/>
                <w:noProof/>
              </w:rPr>
              <w:t>Climate Impacts</w:t>
            </w:r>
            <w:r w:rsidR="006F1368">
              <w:rPr>
                <w:noProof/>
                <w:webHidden/>
              </w:rPr>
              <w:tab/>
            </w:r>
            <w:r w:rsidR="006F1368">
              <w:rPr>
                <w:noProof/>
                <w:webHidden/>
              </w:rPr>
              <w:fldChar w:fldCharType="begin"/>
            </w:r>
            <w:r w:rsidR="006F1368">
              <w:rPr>
                <w:noProof/>
                <w:webHidden/>
              </w:rPr>
              <w:instrText xml:space="preserve"> PAGEREF _Toc44585090 \h </w:instrText>
            </w:r>
            <w:r w:rsidR="006F1368">
              <w:rPr>
                <w:noProof/>
                <w:webHidden/>
              </w:rPr>
            </w:r>
            <w:r w:rsidR="006F1368">
              <w:rPr>
                <w:noProof/>
                <w:webHidden/>
              </w:rPr>
              <w:fldChar w:fldCharType="separate"/>
            </w:r>
            <w:r w:rsidR="006F1368">
              <w:rPr>
                <w:noProof/>
                <w:webHidden/>
              </w:rPr>
              <w:t>29</w:t>
            </w:r>
            <w:r w:rsidR="006F1368">
              <w:rPr>
                <w:noProof/>
                <w:webHidden/>
              </w:rPr>
              <w:fldChar w:fldCharType="end"/>
            </w:r>
          </w:hyperlink>
        </w:p>
        <w:p w14:paraId="26BFF4DF" w14:textId="2A3C019F" w:rsidR="006F1368" w:rsidRDefault="00444FB8">
          <w:pPr>
            <w:pStyle w:val="TOC2"/>
            <w:tabs>
              <w:tab w:val="left" w:pos="880"/>
              <w:tab w:val="right" w:leader="dot" w:pos="9350"/>
            </w:tabs>
            <w:rPr>
              <w:rFonts w:asciiTheme="minorHAnsi" w:hAnsiTheme="minorHAnsi"/>
              <w:noProof/>
              <w:lang w:eastAsia="en-US"/>
            </w:rPr>
          </w:pPr>
          <w:hyperlink w:anchor="_Toc44585091" w:history="1">
            <w:r w:rsidR="006F1368" w:rsidRPr="00A11E9B">
              <w:rPr>
                <w:rStyle w:val="Hyperlink"/>
                <w:noProof/>
              </w:rPr>
              <w:t>3.3</w:t>
            </w:r>
            <w:r w:rsidR="006F1368">
              <w:rPr>
                <w:rFonts w:asciiTheme="minorHAnsi" w:hAnsiTheme="minorHAnsi"/>
                <w:noProof/>
                <w:lang w:eastAsia="en-US"/>
              </w:rPr>
              <w:tab/>
            </w:r>
            <w:r w:rsidR="006F1368" w:rsidRPr="00A11E9B">
              <w:rPr>
                <w:rStyle w:val="Hyperlink"/>
                <w:noProof/>
              </w:rPr>
              <w:t>Financial Impacts</w:t>
            </w:r>
            <w:r w:rsidR="006F1368">
              <w:rPr>
                <w:noProof/>
                <w:webHidden/>
              </w:rPr>
              <w:tab/>
            </w:r>
            <w:r w:rsidR="006F1368">
              <w:rPr>
                <w:noProof/>
                <w:webHidden/>
              </w:rPr>
              <w:fldChar w:fldCharType="begin"/>
            </w:r>
            <w:r w:rsidR="006F1368">
              <w:rPr>
                <w:noProof/>
                <w:webHidden/>
              </w:rPr>
              <w:instrText xml:space="preserve"> PAGEREF _Toc44585091 \h </w:instrText>
            </w:r>
            <w:r w:rsidR="006F1368">
              <w:rPr>
                <w:noProof/>
                <w:webHidden/>
              </w:rPr>
            </w:r>
            <w:r w:rsidR="006F1368">
              <w:rPr>
                <w:noProof/>
                <w:webHidden/>
              </w:rPr>
              <w:fldChar w:fldCharType="separate"/>
            </w:r>
            <w:r w:rsidR="006F1368">
              <w:rPr>
                <w:noProof/>
                <w:webHidden/>
              </w:rPr>
              <w:t>31</w:t>
            </w:r>
            <w:r w:rsidR="006F1368">
              <w:rPr>
                <w:noProof/>
                <w:webHidden/>
              </w:rPr>
              <w:fldChar w:fldCharType="end"/>
            </w:r>
          </w:hyperlink>
        </w:p>
        <w:p w14:paraId="2D21E3E8" w14:textId="6264DEBA" w:rsidR="006F1368" w:rsidRDefault="00444FB8">
          <w:pPr>
            <w:pStyle w:val="TOC1"/>
            <w:tabs>
              <w:tab w:val="left" w:pos="440"/>
              <w:tab w:val="right" w:leader="dot" w:pos="9350"/>
            </w:tabs>
            <w:rPr>
              <w:rFonts w:asciiTheme="minorHAnsi" w:hAnsiTheme="minorHAnsi"/>
              <w:noProof/>
              <w:lang w:eastAsia="en-US"/>
            </w:rPr>
          </w:pPr>
          <w:hyperlink w:anchor="_Toc44585092" w:history="1">
            <w:r w:rsidR="006F1368" w:rsidRPr="00A11E9B">
              <w:rPr>
                <w:rStyle w:val="Hyperlink"/>
                <w:noProof/>
              </w:rPr>
              <w:t>4</w:t>
            </w:r>
            <w:r w:rsidR="006F1368">
              <w:rPr>
                <w:rFonts w:asciiTheme="minorHAnsi" w:hAnsiTheme="minorHAnsi"/>
                <w:noProof/>
                <w:lang w:eastAsia="en-US"/>
              </w:rPr>
              <w:tab/>
            </w:r>
            <w:r w:rsidR="006F1368" w:rsidRPr="00A11E9B">
              <w:rPr>
                <w:rStyle w:val="Hyperlink"/>
                <w:noProof/>
              </w:rPr>
              <w:t>Discussion</w:t>
            </w:r>
            <w:r w:rsidR="006F1368">
              <w:rPr>
                <w:noProof/>
                <w:webHidden/>
              </w:rPr>
              <w:tab/>
            </w:r>
            <w:r w:rsidR="006F1368">
              <w:rPr>
                <w:noProof/>
                <w:webHidden/>
              </w:rPr>
              <w:fldChar w:fldCharType="begin"/>
            </w:r>
            <w:r w:rsidR="006F1368">
              <w:rPr>
                <w:noProof/>
                <w:webHidden/>
              </w:rPr>
              <w:instrText xml:space="preserve"> PAGEREF _Toc44585092 \h </w:instrText>
            </w:r>
            <w:r w:rsidR="006F1368">
              <w:rPr>
                <w:noProof/>
                <w:webHidden/>
              </w:rPr>
            </w:r>
            <w:r w:rsidR="006F1368">
              <w:rPr>
                <w:noProof/>
                <w:webHidden/>
              </w:rPr>
              <w:fldChar w:fldCharType="separate"/>
            </w:r>
            <w:r w:rsidR="006F1368">
              <w:rPr>
                <w:noProof/>
                <w:webHidden/>
              </w:rPr>
              <w:t>32</w:t>
            </w:r>
            <w:r w:rsidR="006F1368">
              <w:rPr>
                <w:noProof/>
                <w:webHidden/>
              </w:rPr>
              <w:fldChar w:fldCharType="end"/>
            </w:r>
          </w:hyperlink>
        </w:p>
        <w:p w14:paraId="08310D68" w14:textId="3F153B50" w:rsidR="006F1368" w:rsidRDefault="00444FB8">
          <w:pPr>
            <w:pStyle w:val="TOC2"/>
            <w:tabs>
              <w:tab w:val="left" w:pos="880"/>
              <w:tab w:val="right" w:leader="dot" w:pos="9350"/>
            </w:tabs>
            <w:rPr>
              <w:rFonts w:asciiTheme="minorHAnsi" w:hAnsiTheme="minorHAnsi"/>
              <w:noProof/>
              <w:lang w:eastAsia="en-US"/>
            </w:rPr>
          </w:pPr>
          <w:hyperlink w:anchor="_Toc44585093" w:history="1">
            <w:r w:rsidR="006F1368" w:rsidRPr="00A11E9B">
              <w:rPr>
                <w:rStyle w:val="Hyperlink"/>
                <w:noProof/>
              </w:rPr>
              <w:t>4.1</w:t>
            </w:r>
            <w:r w:rsidR="006F1368">
              <w:rPr>
                <w:rFonts w:asciiTheme="minorHAnsi" w:hAnsiTheme="minorHAnsi"/>
                <w:noProof/>
                <w:lang w:eastAsia="en-US"/>
              </w:rPr>
              <w:tab/>
            </w:r>
            <w:r w:rsidR="006F1368" w:rsidRPr="00A11E9B">
              <w:rPr>
                <w:rStyle w:val="Hyperlink"/>
                <w:noProof/>
              </w:rPr>
              <w:t>Limitations</w:t>
            </w:r>
            <w:r w:rsidR="006F1368">
              <w:rPr>
                <w:noProof/>
                <w:webHidden/>
              </w:rPr>
              <w:tab/>
            </w:r>
            <w:r w:rsidR="006F1368">
              <w:rPr>
                <w:noProof/>
                <w:webHidden/>
              </w:rPr>
              <w:fldChar w:fldCharType="begin"/>
            </w:r>
            <w:r w:rsidR="006F1368">
              <w:rPr>
                <w:noProof/>
                <w:webHidden/>
              </w:rPr>
              <w:instrText xml:space="preserve"> PAGEREF _Toc44585093 \h </w:instrText>
            </w:r>
            <w:r w:rsidR="006F1368">
              <w:rPr>
                <w:noProof/>
                <w:webHidden/>
              </w:rPr>
            </w:r>
            <w:r w:rsidR="006F1368">
              <w:rPr>
                <w:noProof/>
                <w:webHidden/>
              </w:rPr>
              <w:fldChar w:fldCharType="separate"/>
            </w:r>
            <w:r w:rsidR="006F1368">
              <w:rPr>
                <w:noProof/>
                <w:webHidden/>
              </w:rPr>
              <w:t>33</w:t>
            </w:r>
            <w:r w:rsidR="006F1368">
              <w:rPr>
                <w:noProof/>
                <w:webHidden/>
              </w:rPr>
              <w:fldChar w:fldCharType="end"/>
            </w:r>
          </w:hyperlink>
        </w:p>
        <w:p w14:paraId="5CDC0541" w14:textId="395D5DFF" w:rsidR="006F1368" w:rsidRDefault="00444FB8">
          <w:pPr>
            <w:pStyle w:val="TOC2"/>
            <w:tabs>
              <w:tab w:val="left" w:pos="880"/>
              <w:tab w:val="right" w:leader="dot" w:pos="9350"/>
            </w:tabs>
            <w:rPr>
              <w:rFonts w:asciiTheme="minorHAnsi" w:hAnsiTheme="minorHAnsi"/>
              <w:noProof/>
              <w:lang w:eastAsia="en-US"/>
            </w:rPr>
          </w:pPr>
          <w:hyperlink w:anchor="_Toc44585094" w:history="1">
            <w:r w:rsidR="006F1368" w:rsidRPr="00A11E9B">
              <w:rPr>
                <w:rStyle w:val="Hyperlink"/>
                <w:noProof/>
              </w:rPr>
              <w:t>4.2</w:t>
            </w:r>
            <w:r w:rsidR="006F1368">
              <w:rPr>
                <w:rFonts w:asciiTheme="minorHAnsi" w:hAnsiTheme="minorHAnsi"/>
                <w:noProof/>
                <w:lang w:eastAsia="en-US"/>
              </w:rPr>
              <w:tab/>
            </w:r>
            <w:r w:rsidR="006F1368" w:rsidRPr="00A11E9B">
              <w:rPr>
                <w:rStyle w:val="Hyperlink"/>
                <w:noProof/>
              </w:rPr>
              <w:t>Benchmarks</w:t>
            </w:r>
            <w:r w:rsidR="006F1368">
              <w:rPr>
                <w:noProof/>
                <w:webHidden/>
              </w:rPr>
              <w:tab/>
            </w:r>
            <w:r w:rsidR="006F1368">
              <w:rPr>
                <w:noProof/>
                <w:webHidden/>
              </w:rPr>
              <w:fldChar w:fldCharType="begin"/>
            </w:r>
            <w:r w:rsidR="006F1368">
              <w:rPr>
                <w:noProof/>
                <w:webHidden/>
              </w:rPr>
              <w:instrText xml:space="preserve"> PAGEREF _Toc44585094 \h </w:instrText>
            </w:r>
            <w:r w:rsidR="006F1368">
              <w:rPr>
                <w:noProof/>
                <w:webHidden/>
              </w:rPr>
            </w:r>
            <w:r w:rsidR="006F1368">
              <w:rPr>
                <w:noProof/>
                <w:webHidden/>
              </w:rPr>
              <w:fldChar w:fldCharType="separate"/>
            </w:r>
            <w:r w:rsidR="006F1368">
              <w:rPr>
                <w:noProof/>
                <w:webHidden/>
              </w:rPr>
              <w:t>33</w:t>
            </w:r>
            <w:r w:rsidR="006F1368">
              <w:rPr>
                <w:noProof/>
                <w:webHidden/>
              </w:rPr>
              <w:fldChar w:fldCharType="end"/>
            </w:r>
          </w:hyperlink>
        </w:p>
        <w:p w14:paraId="7FC26A79" w14:textId="0D110D4D" w:rsidR="006F1368" w:rsidRDefault="00444FB8">
          <w:pPr>
            <w:pStyle w:val="TOC1"/>
            <w:tabs>
              <w:tab w:val="left" w:pos="440"/>
              <w:tab w:val="right" w:leader="dot" w:pos="9350"/>
            </w:tabs>
            <w:rPr>
              <w:rFonts w:asciiTheme="minorHAnsi" w:hAnsiTheme="minorHAnsi"/>
              <w:noProof/>
              <w:lang w:eastAsia="en-US"/>
            </w:rPr>
          </w:pPr>
          <w:hyperlink w:anchor="_Toc44585095" w:history="1">
            <w:r w:rsidR="006F1368" w:rsidRPr="00A11E9B">
              <w:rPr>
                <w:rStyle w:val="Hyperlink"/>
                <w:noProof/>
              </w:rPr>
              <w:t>5</w:t>
            </w:r>
            <w:r w:rsidR="006F1368">
              <w:rPr>
                <w:rFonts w:asciiTheme="minorHAnsi" w:hAnsiTheme="minorHAnsi"/>
                <w:noProof/>
                <w:lang w:eastAsia="en-US"/>
              </w:rPr>
              <w:tab/>
            </w:r>
            <w:r w:rsidR="006F1368" w:rsidRPr="00A11E9B">
              <w:rPr>
                <w:rStyle w:val="Hyperlink"/>
                <w:noProof/>
              </w:rPr>
              <w:t>References</w:t>
            </w:r>
            <w:r w:rsidR="006F1368">
              <w:rPr>
                <w:noProof/>
                <w:webHidden/>
              </w:rPr>
              <w:tab/>
            </w:r>
            <w:r w:rsidR="006F1368">
              <w:rPr>
                <w:noProof/>
                <w:webHidden/>
              </w:rPr>
              <w:fldChar w:fldCharType="begin"/>
            </w:r>
            <w:r w:rsidR="006F1368">
              <w:rPr>
                <w:noProof/>
                <w:webHidden/>
              </w:rPr>
              <w:instrText xml:space="preserve"> PAGEREF _Toc44585095 \h </w:instrText>
            </w:r>
            <w:r w:rsidR="006F1368">
              <w:rPr>
                <w:noProof/>
                <w:webHidden/>
              </w:rPr>
            </w:r>
            <w:r w:rsidR="006F1368">
              <w:rPr>
                <w:noProof/>
                <w:webHidden/>
              </w:rPr>
              <w:fldChar w:fldCharType="separate"/>
            </w:r>
            <w:r w:rsidR="006F1368">
              <w:rPr>
                <w:noProof/>
                <w:webHidden/>
              </w:rPr>
              <w:t>33</w:t>
            </w:r>
            <w:r w:rsidR="006F1368">
              <w:rPr>
                <w:noProof/>
                <w:webHidden/>
              </w:rPr>
              <w:fldChar w:fldCharType="end"/>
            </w:r>
          </w:hyperlink>
        </w:p>
        <w:p w14:paraId="607B9852" w14:textId="085AFCED" w:rsidR="006F1368" w:rsidRDefault="00444FB8">
          <w:pPr>
            <w:pStyle w:val="TOC1"/>
            <w:tabs>
              <w:tab w:val="left" w:pos="440"/>
              <w:tab w:val="right" w:leader="dot" w:pos="9350"/>
            </w:tabs>
            <w:rPr>
              <w:rFonts w:asciiTheme="minorHAnsi" w:hAnsiTheme="minorHAnsi"/>
              <w:noProof/>
              <w:lang w:eastAsia="en-US"/>
            </w:rPr>
          </w:pPr>
          <w:hyperlink w:anchor="_Toc44585096" w:history="1">
            <w:r w:rsidR="006F1368" w:rsidRPr="00A11E9B">
              <w:rPr>
                <w:rStyle w:val="Hyperlink"/>
                <w:noProof/>
              </w:rPr>
              <w:t>6</w:t>
            </w:r>
            <w:r w:rsidR="006F1368">
              <w:rPr>
                <w:rFonts w:asciiTheme="minorHAnsi" w:hAnsiTheme="minorHAnsi"/>
                <w:noProof/>
                <w:lang w:eastAsia="en-US"/>
              </w:rPr>
              <w:tab/>
            </w:r>
            <w:r w:rsidR="006F1368" w:rsidRPr="00A11E9B">
              <w:rPr>
                <w:rStyle w:val="Hyperlink"/>
                <w:noProof/>
              </w:rPr>
              <w:t>Glossary</w:t>
            </w:r>
            <w:r w:rsidR="006F1368">
              <w:rPr>
                <w:noProof/>
                <w:webHidden/>
              </w:rPr>
              <w:tab/>
            </w:r>
            <w:r w:rsidR="006F1368">
              <w:rPr>
                <w:noProof/>
                <w:webHidden/>
              </w:rPr>
              <w:fldChar w:fldCharType="begin"/>
            </w:r>
            <w:r w:rsidR="006F1368">
              <w:rPr>
                <w:noProof/>
                <w:webHidden/>
              </w:rPr>
              <w:instrText xml:space="preserve"> PAGEREF _Toc44585096 \h </w:instrText>
            </w:r>
            <w:r w:rsidR="006F1368">
              <w:rPr>
                <w:noProof/>
                <w:webHidden/>
              </w:rPr>
            </w:r>
            <w:r w:rsidR="006F1368">
              <w:rPr>
                <w:noProof/>
                <w:webHidden/>
              </w:rPr>
              <w:fldChar w:fldCharType="separate"/>
            </w:r>
            <w:r w:rsidR="006F1368">
              <w:rPr>
                <w:noProof/>
                <w:webHidden/>
              </w:rPr>
              <w:t>36</w:t>
            </w:r>
            <w:r w:rsidR="006F1368">
              <w:rPr>
                <w:noProof/>
                <w:webHidden/>
              </w:rPr>
              <w:fldChar w:fldCharType="end"/>
            </w:r>
          </w:hyperlink>
        </w:p>
        <w:p w14:paraId="12C7DAF6" w14:textId="1D7A1482" w:rsidR="00640665" w:rsidRDefault="00640665" w:rsidP="00EB247F">
          <w:pPr>
            <w:spacing w:after="0"/>
          </w:pPr>
          <w:r w:rsidRPr="00C44058">
            <w:rPr>
              <w:b/>
              <w:bCs/>
              <w:noProof/>
            </w:rPr>
            <w:fldChar w:fldCharType="end"/>
          </w:r>
        </w:p>
      </w:sdtContent>
    </w:sdt>
    <w:p w14:paraId="1827C10C" w14:textId="3B09BCA5" w:rsidR="00F15AEE" w:rsidRDefault="00F15AEE" w:rsidP="00EB247F">
      <w:pPr>
        <w:spacing w:after="0"/>
      </w:pPr>
      <w:r>
        <w:br w:type="page"/>
      </w:r>
    </w:p>
    <w:p w14:paraId="325B3971" w14:textId="4DF0A92F" w:rsidR="2D56E7D4" w:rsidRDefault="00C23CAC" w:rsidP="00EB247F">
      <w:pPr>
        <w:pStyle w:val="Heading1"/>
        <w:numPr>
          <w:ilvl w:val="0"/>
          <w:numId w:val="0"/>
        </w:numPr>
        <w:rPr>
          <w:noProof/>
        </w:rPr>
      </w:pPr>
      <w:bookmarkStart w:id="1" w:name="_Toc44585056"/>
      <w:r>
        <w:rPr>
          <w:noProof/>
        </w:rPr>
        <w:lastRenderedPageBreak/>
        <w:t xml:space="preserve">List of </w:t>
      </w:r>
      <w:r w:rsidR="2D56E7D4" w:rsidRPr="2D56E7D4">
        <w:rPr>
          <w:noProof/>
        </w:rPr>
        <w:t>Figures</w:t>
      </w:r>
      <w:bookmarkEnd w:id="1"/>
    </w:p>
    <w:p w14:paraId="36FDD494" w14:textId="234C0BD2" w:rsidR="006F1368"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44585097" w:history="1">
        <w:r w:rsidR="006F1368" w:rsidRPr="00197DB1">
          <w:rPr>
            <w:rStyle w:val="Hyperlink"/>
            <w:noProof/>
          </w:rPr>
          <w:t>Figure 2.1 Lighting TAM for Global Building Stock</w:t>
        </w:r>
        <w:r w:rsidR="006F1368">
          <w:rPr>
            <w:noProof/>
            <w:webHidden/>
          </w:rPr>
          <w:tab/>
        </w:r>
        <w:r w:rsidR="006F1368">
          <w:rPr>
            <w:noProof/>
            <w:webHidden/>
          </w:rPr>
          <w:fldChar w:fldCharType="begin"/>
        </w:r>
        <w:r w:rsidR="006F1368">
          <w:rPr>
            <w:noProof/>
            <w:webHidden/>
          </w:rPr>
          <w:instrText xml:space="preserve"> PAGEREF _Toc44585097 \h </w:instrText>
        </w:r>
        <w:r w:rsidR="006F1368">
          <w:rPr>
            <w:noProof/>
            <w:webHidden/>
          </w:rPr>
        </w:r>
        <w:r w:rsidR="006F1368">
          <w:rPr>
            <w:noProof/>
            <w:webHidden/>
          </w:rPr>
          <w:fldChar w:fldCharType="separate"/>
        </w:r>
        <w:r w:rsidR="006F1368">
          <w:rPr>
            <w:noProof/>
            <w:webHidden/>
          </w:rPr>
          <w:t>20</w:t>
        </w:r>
        <w:r w:rsidR="006F1368">
          <w:rPr>
            <w:noProof/>
            <w:webHidden/>
          </w:rPr>
          <w:fldChar w:fldCharType="end"/>
        </w:r>
      </w:hyperlink>
    </w:p>
    <w:p w14:paraId="42D0F2BB" w14:textId="31A91177" w:rsidR="006F1368" w:rsidRDefault="00444FB8">
      <w:pPr>
        <w:pStyle w:val="TableofFigures"/>
        <w:tabs>
          <w:tab w:val="right" w:leader="dot" w:pos="9350"/>
        </w:tabs>
        <w:rPr>
          <w:rFonts w:asciiTheme="minorHAnsi" w:hAnsiTheme="minorHAnsi"/>
          <w:noProof/>
          <w:lang w:eastAsia="en-US"/>
        </w:rPr>
      </w:pPr>
      <w:hyperlink w:anchor="_Toc44585098" w:history="1">
        <w:r w:rsidR="006F1368" w:rsidRPr="00197DB1">
          <w:rPr>
            <w:rStyle w:val="Hyperlink"/>
            <w:noProof/>
          </w:rPr>
          <w:t>Figure 3.1 World Annual Adoption 2020-2050</w:t>
        </w:r>
        <w:r w:rsidR="006F1368">
          <w:rPr>
            <w:noProof/>
            <w:webHidden/>
          </w:rPr>
          <w:tab/>
        </w:r>
        <w:r w:rsidR="006F1368">
          <w:rPr>
            <w:noProof/>
            <w:webHidden/>
          </w:rPr>
          <w:fldChar w:fldCharType="begin"/>
        </w:r>
        <w:r w:rsidR="006F1368">
          <w:rPr>
            <w:noProof/>
            <w:webHidden/>
          </w:rPr>
          <w:instrText xml:space="preserve"> PAGEREF _Toc44585098 \h </w:instrText>
        </w:r>
        <w:r w:rsidR="006F1368">
          <w:rPr>
            <w:noProof/>
            <w:webHidden/>
          </w:rPr>
        </w:r>
        <w:r w:rsidR="006F1368">
          <w:rPr>
            <w:noProof/>
            <w:webHidden/>
          </w:rPr>
          <w:fldChar w:fldCharType="separate"/>
        </w:r>
        <w:r w:rsidR="006F1368">
          <w:rPr>
            <w:noProof/>
            <w:webHidden/>
          </w:rPr>
          <w:t>29</w:t>
        </w:r>
        <w:r w:rsidR="006F1368">
          <w:rPr>
            <w:noProof/>
            <w:webHidden/>
          </w:rPr>
          <w:fldChar w:fldCharType="end"/>
        </w:r>
      </w:hyperlink>
    </w:p>
    <w:p w14:paraId="64FCB5EA" w14:textId="584FC4C4" w:rsidR="006F1368" w:rsidRDefault="00444FB8">
      <w:pPr>
        <w:pStyle w:val="TableofFigures"/>
        <w:tabs>
          <w:tab w:val="right" w:leader="dot" w:pos="9350"/>
        </w:tabs>
        <w:rPr>
          <w:rFonts w:asciiTheme="minorHAnsi" w:hAnsiTheme="minorHAnsi"/>
          <w:noProof/>
          <w:lang w:eastAsia="en-US"/>
        </w:rPr>
      </w:pPr>
      <w:hyperlink w:anchor="_Toc44585099" w:history="1">
        <w:r w:rsidR="006F1368" w:rsidRPr="00197DB1">
          <w:rPr>
            <w:rStyle w:val="Hyperlink"/>
            <w:noProof/>
          </w:rPr>
          <w:t>Figure 3.2 World Annual</w:t>
        </w:r>
        <w:r w:rsidR="006F1368" w:rsidRPr="00197DB1">
          <w:rPr>
            <w:rStyle w:val="Hyperlink"/>
            <w:noProof/>
            <w:vertAlign w:val="subscript"/>
          </w:rPr>
          <w:t xml:space="preserve"> </w:t>
        </w:r>
        <w:r w:rsidR="006F1368" w:rsidRPr="00197DB1">
          <w:rPr>
            <w:rStyle w:val="Hyperlink"/>
            <w:noProof/>
          </w:rPr>
          <w:t>Greenhouse Gas Emissions Reduction</w:t>
        </w:r>
        <w:r w:rsidR="006F1368">
          <w:rPr>
            <w:noProof/>
            <w:webHidden/>
          </w:rPr>
          <w:tab/>
        </w:r>
        <w:r w:rsidR="006F1368">
          <w:rPr>
            <w:noProof/>
            <w:webHidden/>
          </w:rPr>
          <w:fldChar w:fldCharType="begin"/>
        </w:r>
        <w:r w:rsidR="006F1368">
          <w:rPr>
            <w:noProof/>
            <w:webHidden/>
          </w:rPr>
          <w:instrText xml:space="preserve"> PAGEREF _Toc44585099 \h </w:instrText>
        </w:r>
        <w:r w:rsidR="006F1368">
          <w:rPr>
            <w:noProof/>
            <w:webHidden/>
          </w:rPr>
        </w:r>
        <w:r w:rsidR="006F1368">
          <w:rPr>
            <w:noProof/>
            <w:webHidden/>
          </w:rPr>
          <w:fldChar w:fldCharType="separate"/>
        </w:r>
        <w:r w:rsidR="006F1368">
          <w:rPr>
            <w:noProof/>
            <w:webHidden/>
          </w:rPr>
          <w:t>31</w:t>
        </w:r>
        <w:r w:rsidR="006F1368">
          <w:rPr>
            <w:noProof/>
            <w:webHidden/>
          </w:rPr>
          <w:fldChar w:fldCharType="end"/>
        </w:r>
      </w:hyperlink>
    </w:p>
    <w:p w14:paraId="4DDBC4DF" w14:textId="57910036" w:rsidR="006F1368" w:rsidRDefault="00444FB8">
      <w:pPr>
        <w:pStyle w:val="TableofFigures"/>
        <w:tabs>
          <w:tab w:val="right" w:leader="dot" w:pos="9350"/>
        </w:tabs>
        <w:rPr>
          <w:rFonts w:asciiTheme="minorHAnsi" w:hAnsiTheme="minorHAnsi"/>
          <w:noProof/>
          <w:lang w:eastAsia="en-US"/>
        </w:rPr>
      </w:pPr>
      <w:hyperlink w:anchor="_Toc44585100" w:history="1">
        <w:r w:rsidR="006F1368" w:rsidRPr="00197DB1">
          <w:rPr>
            <w:rStyle w:val="Hyperlink"/>
            <w:noProof/>
          </w:rPr>
          <w:t>Figure 3.3 Operating Costs Over Time</w:t>
        </w:r>
        <w:r w:rsidR="006F1368">
          <w:rPr>
            <w:noProof/>
            <w:webHidden/>
          </w:rPr>
          <w:tab/>
        </w:r>
        <w:r w:rsidR="006F1368">
          <w:rPr>
            <w:noProof/>
            <w:webHidden/>
          </w:rPr>
          <w:fldChar w:fldCharType="begin"/>
        </w:r>
        <w:r w:rsidR="006F1368">
          <w:rPr>
            <w:noProof/>
            <w:webHidden/>
          </w:rPr>
          <w:instrText xml:space="preserve"> PAGEREF _Toc44585100 \h </w:instrText>
        </w:r>
        <w:r w:rsidR="006F1368">
          <w:rPr>
            <w:noProof/>
            <w:webHidden/>
          </w:rPr>
        </w:r>
        <w:r w:rsidR="006F1368">
          <w:rPr>
            <w:noProof/>
            <w:webHidden/>
          </w:rPr>
          <w:fldChar w:fldCharType="separate"/>
        </w:r>
        <w:r w:rsidR="006F1368">
          <w:rPr>
            <w:noProof/>
            <w:webHidden/>
          </w:rPr>
          <w:t>32</w:t>
        </w:r>
        <w:r w:rsidR="006F1368">
          <w:rPr>
            <w:noProof/>
            <w:webHidden/>
          </w:rPr>
          <w:fldChar w:fldCharType="end"/>
        </w:r>
      </w:hyperlink>
    </w:p>
    <w:p w14:paraId="5AD133BD" w14:textId="4BA93FB5" w:rsidR="00640665" w:rsidRPr="003A0234" w:rsidRDefault="00F15AEE" w:rsidP="00483FFA">
      <w:r w:rsidRPr="003A0234">
        <w:fldChar w:fldCharType="end"/>
      </w:r>
    </w:p>
    <w:p w14:paraId="6055DED9" w14:textId="24973E3A" w:rsidR="006A4A08" w:rsidRPr="003A0234" w:rsidRDefault="00C23CAC" w:rsidP="00EB247F">
      <w:pPr>
        <w:pStyle w:val="Heading1"/>
        <w:numPr>
          <w:ilvl w:val="0"/>
          <w:numId w:val="0"/>
        </w:numPr>
      </w:pPr>
      <w:bookmarkStart w:id="2" w:name="_Toc44585057"/>
      <w:r w:rsidRPr="003A0234">
        <w:t xml:space="preserve">List of </w:t>
      </w:r>
      <w:r w:rsidR="2D56E7D4" w:rsidRPr="003A0234">
        <w:t>Tables</w:t>
      </w:r>
      <w:bookmarkEnd w:id="2"/>
    </w:p>
    <w:p w14:paraId="22889099" w14:textId="70C5C62E" w:rsidR="006F1368"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44585101" w:history="1">
        <w:r w:rsidR="006F1368" w:rsidRPr="00662637">
          <w:rPr>
            <w:rStyle w:val="Hyperlink"/>
            <w:noProof/>
          </w:rPr>
          <w:t>Table 1.1</w:t>
        </w:r>
        <w:r w:rsidR="006F1368" w:rsidRPr="00662637">
          <w:rPr>
            <w:rStyle w:val="Hyperlink"/>
            <w:bCs/>
            <w:noProof/>
          </w:rPr>
          <w:t xml:space="preserve"> Shares of Lighting Technologies in Residential Market in Europe and US</w:t>
        </w:r>
        <w:r w:rsidR="006F1368">
          <w:rPr>
            <w:noProof/>
            <w:webHidden/>
          </w:rPr>
          <w:tab/>
        </w:r>
        <w:r w:rsidR="006F1368">
          <w:rPr>
            <w:noProof/>
            <w:webHidden/>
          </w:rPr>
          <w:fldChar w:fldCharType="begin"/>
        </w:r>
        <w:r w:rsidR="006F1368">
          <w:rPr>
            <w:noProof/>
            <w:webHidden/>
          </w:rPr>
          <w:instrText xml:space="preserve"> PAGEREF _Toc44585101 \h </w:instrText>
        </w:r>
        <w:r w:rsidR="006F1368">
          <w:rPr>
            <w:noProof/>
            <w:webHidden/>
          </w:rPr>
        </w:r>
        <w:r w:rsidR="006F1368">
          <w:rPr>
            <w:noProof/>
            <w:webHidden/>
          </w:rPr>
          <w:fldChar w:fldCharType="separate"/>
        </w:r>
        <w:r w:rsidR="006F1368">
          <w:rPr>
            <w:noProof/>
            <w:webHidden/>
          </w:rPr>
          <w:t>11</w:t>
        </w:r>
        <w:r w:rsidR="006F1368">
          <w:rPr>
            <w:noProof/>
            <w:webHidden/>
          </w:rPr>
          <w:fldChar w:fldCharType="end"/>
        </w:r>
      </w:hyperlink>
    </w:p>
    <w:p w14:paraId="6C1FFC38" w14:textId="3E5697DA" w:rsidR="006F1368" w:rsidRDefault="00444FB8">
      <w:pPr>
        <w:pStyle w:val="TableofFigures"/>
        <w:tabs>
          <w:tab w:val="right" w:leader="dot" w:pos="9350"/>
        </w:tabs>
        <w:rPr>
          <w:rFonts w:asciiTheme="minorHAnsi" w:hAnsiTheme="minorHAnsi"/>
          <w:noProof/>
          <w:lang w:eastAsia="en-US"/>
        </w:rPr>
      </w:pPr>
      <w:hyperlink w:anchor="_Toc44585102" w:history="1">
        <w:r w:rsidR="006F1368" w:rsidRPr="00662637">
          <w:rPr>
            <w:rStyle w:val="Hyperlink"/>
            <w:noProof/>
          </w:rPr>
          <w:t>Table 1.2 List of the main advantages and disadvantages of LED lighting in residential buildings.</w:t>
        </w:r>
        <w:r w:rsidR="006F1368">
          <w:rPr>
            <w:noProof/>
            <w:webHidden/>
          </w:rPr>
          <w:tab/>
        </w:r>
        <w:r w:rsidR="006F1368">
          <w:rPr>
            <w:noProof/>
            <w:webHidden/>
          </w:rPr>
          <w:fldChar w:fldCharType="begin"/>
        </w:r>
        <w:r w:rsidR="006F1368">
          <w:rPr>
            <w:noProof/>
            <w:webHidden/>
          </w:rPr>
          <w:instrText xml:space="preserve"> PAGEREF _Toc44585102 \h </w:instrText>
        </w:r>
        <w:r w:rsidR="006F1368">
          <w:rPr>
            <w:noProof/>
            <w:webHidden/>
          </w:rPr>
        </w:r>
        <w:r w:rsidR="006F1368">
          <w:rPr>
            <w:noProof/>
            <w:webHidden/>
          </w:rPr>
          <w:fldChar w:fldCharType="separate"/>
        </w:r>
        <w:r w:rsidR="006F1368">
          <w:rPr>
            <w:noProof/>
            <w:webHidden/>
          </w:rPr>
          <w:t>16</w:t>
        </w:r>
        <w:r w:rsidR="006F1368">
          <w:rPr>
            <w:noProof/>
            <w:webHidden/>
          </w:rPr>
          <w:fldChar w:fldCharType="end"/>
        </w:r>
      </w:hyperlink>
    </w:p>
    <w:p w14:paraId="221BEADB" w14:textId="09924D12" w:rsidR="006F1368" w:rsidRDefault="00444FB8">
      <w:pPr>
        <w:pStyle w:val="TableofFigures"/>
        <w:tabs>
          <w:tab w:val="right" w:leader="dot" w:pos="9350"/>
        </w:tabs>
        <w:rPr>
          <w:rFonts w:asciiTheme="minorHAnsi" w:hAnsiTheme="minorHAnsi"/>
          <w:noProof/>
          <w:lang w:eastAsia="en-US"/>
        </w:rPr>
      </w:pPr>
      <w:hyperlink w:anchor="_Toc44585103" w:history="1">
        <w:r w:rsidR="006F1368" w:rsidRPr="00662637">
          <w:rPr>
            <w:rStyle w:val="Hyperlink"/>
            <w:noProof/>
          </w:rPr>
          <w:t xml:space="preserve">Table 1.3 Technology  Comparison of various lighting sources </w:t>
        </w:r>
        <w:r w:rsidR="006F1368" w:rsidRPr="00662637">
          <w:rPr>
            <w:rStyle w:val="Hyperlink"/>
            <w:rFonts w:cs="Times New Roman"/>
            <w:noProof/>
          </w:rPr>
          <w:t>(Weisbuch, 2018)</w:t>
        </w:r>
        <w:r w:rsidR="006F1368">
          <w:rPr>
            <w:noProof/>
            <w:webHidden/>
          </w:rPr>
          <w:tab/>
        </w:r>
        <w:r w:rsidR="006F1368">
          <w:rPr>
            <w:noProof/>
            <w:webHidden/>
          </w:rPr>
          <w:fldChar w:fldCharType="begin"/>
        </w:r>
        <w:r w:rsidR="006F1368">
          <w:rPr>
            <w:noProof/>
            <w:webHidden/>
          </w:rPr>
          <w:instrText xml:space="preserve"> PAGEREF _Toc44585103 \h </w:instrText>
        </w:r>
        <w:r w:rsidR="006F1368">
          <w:rPr>
            <w:noProof/>
            <w:webHidden/>
          </w:rPr>
        </w:r>
        <w:r w:rsidR="006F1368">
          <w:rPr>
            <w:noProof/>
            <w:webHidden/>
          </w:rPr>
          <w:fldChar w:fldCharType="separate"/>
        </w:r>
        <w:r w:rsidR="006F1368">
          <w:rPr>
            <w:noProof/>
            <w:webHidden/>
          </w:rPr>
          <w:t>17</w:t>
        </w:r>
        <w:r w:rsidR="006F1368">
          <w:rPr>
            <w:noProof/>
            <w:webHidden/>
          </w:rPr>
          <w:fldChar w:fldCharType="end"/>
        </w:r>
      </w:hyperlink>
    </w:p>
    <w:p w14:paraId="240D8670" w14:textId="36F1EB36" w:rsidR="006F1368" w:rsidRDefault="00444FB8">
      <w:pPr>
        <w:pStyle w:val="TableofFigures"/>
        <w:tabs>
          <w:tab w:val="right" w:leader="dot" w:pos="9350"/>
        </w:tabs>
        <w:rPr>
          <w:rFonts w:asciiTheme="minorHAnsi" w:hAnsiTheme="minorHAnsi"/>
          <w:noProof/>
          <w:lang w:eastAsia="en-US"/>
        </w:rPr>
      </w:pPr>
      <w:hyperlink w:anchor="_Toc44585104" w:history="1">
        <w:r w:rsidR="006F1368" w:rsidRPr="00662637">
          <w:rPr>
            <w:rStyle w:val="Hyperlink"/>
            <w:noProof/>
          </w:rPr>
          <w:t>Table 2.1 Climate Inputs</w:t>
        </w:r>
        <w:r w:rsidR="006F1368">
          <w:rPr>
            <w:noProof/>
            <w:webHidden/>
          </w:rPr>
          <w:tab/>
        </w:r>
        <w:r w:rsidR="006F1368">
          <w:rPr>
            <w:noProof/>
            <w:webHidden/>
          </w:rPr>
          <w:fldChar w:fldCharType="begin"/>
        </w:r>
        <w:r w:rsidR="006F1368">
          <w:rPr>
            <w:noProof/>
            <w:webHidden/>
          </w:rPr>
          <w:instrText xml:space="preserve"> PAGEREF _Toc44585104 \h </w:instrText>
        </w:r>
        <w:r w:rsidR="006F1368">
          <w:rPr>
            <w:noProof/>
            <w:webHidden/>
          </w:rPr>
        </w:r>
        <w:r w:rsidR="006F1368">
          <w:rPr>
            <w:noProof/>
            <w:webHidden/>
          </w:rPr>
          <w:fldChar w:fldCharType="separate"/>
        </w:r>
        <w:r w:rsidR="006F1368">
          <w:rPr>
            <w:noProof/>
            <w:webHidden/>
          </w:rPr>
          <w:t>22</w:t>
        </w:r>
        <w:r w:rsidR="006F1368">
          <w:rPr>
            <w:noProof/>
            <w:webHidden/>
          </w:rPr>
          <w:fldChar w:fldCharType="end"/>
        </w:r>
      </w:hyperlink>
    </w:p>
    <w:p w14:paraId="35EB36FA" w14:textId="08F5A7AE" w:rsidR="006F1368" w:rsidRDefault="00444FB8">
      <w:pPr>
        <w:pStyle w:val="TableofFigures"/>
        <w:tabs>
          <w:tab w:val="right" w:leader="dot" w:pos="9350"/>
        </w:tabs>
        <w:rPr>
          <w:rFonts w:asciiTheme="minorHAnsi" w:hAnsiTheme="minorHAnsi"/>
          <w:noProof/>
          <w:lang w:eastAsia="en-US"/>
        </w:rPr>
      </w:pPr>
      <w:hyperlink w:anchor="_Toc44585105" w:history="1">
        <w:r w:rsidR="006F1368" w:rsidRPr="00662637">
          <w:rPr>
            <w:rStyle w:val="Hyperlink"/>
            <w:noProof/>
          </w:rPr>
          <w:t>Table 2.2 Financial Inputs for Conventional Technologies</w:t>
        </w:r>
        <w:r w:rsidR="006F1368">
          <w:rPr>
            <w:noProof/>
            <w:webHidden/>
          </w:rPr>
          <w:tab/>
        </w:r>
        <w:r w:rsidR="006F1368">
          <w:rPr>
            <w:noProof/>
            <w:webHidden/>
          </w:rPr>
          <w:fldChar w:fldCharType="begin"/>
        </w:r>
        <w:r w:rsidR="006F1368">
          <w:rPr>
            <w:noProof/>
            <w:webHidden/>
          </w:rPr>
          <w:instrText xml:space="preserve"> PAGEREF _Toc44585105 \h </w:instrText>
        </w:r>
        <w:r w:rsidR="006F1368">
          <w:rPr>
            <w:noProof/>
            <w:webHidden/>
          </w:rPr>
        </w:r>
        <w:r w:rsidR="006F1368">
          <w:rPr>
            <w:noProof/>
            <w:webHidden/>
          </w:rPr>
          <w:fldChar w:fldCharType="separate"/>
        </w:r>
        <w:r w:rsidR="006F1368">
          <w:rPr>
            <w:noProof/>
            <w:webHidden/>
          </w:rPr>
          <w:t>24</w:t>
        </w:r>
        <w:r w:rsidR="006F1368">
          <w:rPr>
            <w:noProof/>
            <w:webHidden/>
          </w:rPr>
          <w:fldChar w:fldCharType="end"/>
        </w:r>
      </w:hyperlink>
    </w:p>
    <w:p w14:paraId="1BA8E8D1" w14:textId="38FD9EF0" w:rsidR="006F1368" w:rsidRDefault="00444FB8">
      <w:pPr>
        <w:pStyle w:val="TableofFigures"/>
        <w:tabs>
          <w:tab w:val="right" w:leader="dot" w:pos="9350"/>
        </w:tabs>
        <w:rPr>
          <w:rFonts w:asciiTheme="minorHAnsi" w:hAnsiTheme="minorHAnsi"/>
          <w:noProof/>
          <w:lang w:eastAsia="en-US"/>
        </w:rPr>
      </w:pPr>
      <w:hyperlink w:anchor="_Toc44585106" w:history="1">
        <w:r w:rsidR="006F1368" w:rsidRPr="00662637">
          <w:rPr>
            <w:rStyle w:val="Hyperlink"/>
            <w:noProof/>
          </w:rPr>
          <w:t>Table 2.3 Financial Inputs for Solution</w:t>
        </w:r>
        <w:r w:rsidR="006F1368">
          <w:rPr>
            <w:noProof/>
            <w:webHidden/>
          </w:rPr>
          <w:tab/>
        </w:r>
        <w:r w:rsidR="006F1368">
          <w:rPr>
            <w:noProof/>
            <w:webHidden/>
          </w:rPr>
          <w:fldChar w:fldCharType="begin"/>
        </w:r>
        <w:r w:rsidR="006F1368">
          <w:rPr>
            <w:noProof/>
            <w:webHidden/>
          </w:rPr>
          <w:instrText xml:space="preserve"> PAGEREF _Toc44585106 \h </w:instrText>
        </w:r>
        <w:r w:rsidR="006F1368">
          <w:rPr>
            <w:noProof/>
            <w:webHidden/>
          </w:rPr>
        </w:r>
        <w:r w:rsidR="006F1368">
          <w:rPr>
            <w:noProof/>
            <w:webHidden/>
          </w:rPr>
          <w:fldChar w:fldCharType="separate"/>
        </w:r>
        <w:r w:rsidR="006F1368">
          <w:rPr>
            <w:noProof/>
            <w:webHidden/>
          </w:rPr>
          <w:t>24</w:t>
        </w:r>
        <w:r w:rsidR="006F1368">
          <w:rPr>
            <w:noProof/>
            <w:webHidden/>
          </w:rPr>
          <w:fldChar w:fldCharType="end"/>
        </w:r>
      </w:hyperlink>
    </w:p>
    <w:p w14:paraId="39F86528" w14:textId="2D869337" w:rsidR="006F1368" w:rsidRDefault="00444FB8">
      <w:pPr>
        <w:pStyle w:val="TableofFigures"/>
        <w:tabs>
          <w:tab w:val="right" w:leader="dot" w:pos="9350"/>
        </w:tabs>
        <w:rPr>
          <w:rFonts w:asciiTheme="minorHAnsi" w:hAnsiTheme="minorHAnsi"/>
          <w:noProof/>
          <w:lang w:eastAsia="en-US"/>
        </w:rPr>
      </w:pPr>
      <w:hyperlink w:anchor="_Toc44585107" w:history="1">
        <w:r w:rsidR="006F1368" w:rsidRPr="00662637">
          <w:rPr>
            <w:rStyle w:val="Hyperlink"/>
            <w:noProof/>
          </w:rPr>
          <w:t>Table 2.4 Technical  Inputs Conventional Technologies</w:t>
        </w:r>
        <w:r w:rsidR="006F1368">
          <w:rPr>
            <w:noProof/>
            <w:webHidden/>
          </w:rPr>
          <w:tab/>
        </w:r>
        <w:r w:rsidR="006F1368">
          <w:rPr>
            <w:noProof/>
            <w:webHidden/>
          </w:rPr>
          <w:fldChar w:fldCharType="begin"/>
        </w:r>
        <w:r w:rsidR="006F1368">
          <w:rPr>
            <w:noProof/>
            <w:webHidden/>
          </w:rPr>
          <w:instrText xml:space="preserve"> PAGEREF _Toc44585107 \h </w:instrText>
        </w:r>
        <w:r w:rsidR="006F1368">
          <w:rPr>
            <w:noProof/>
            <w:webHidden/>
          </w:rPr>
        </w:r>
        <w:r w:rsidR="006F1368">
          <w:rPr>
            <w:noProof/>
            <w:webHidden/>
          </w:rPr>
          <w:fldChar w:fldCharType="separate"/>
        </w:r>
        <w:r w:rsidR="006F1368">
          <w:rPr>
            <w:noProof/>
            <w:webHidden/>
          </w:rPr>
          <w:t>24</w:t>
        </w:r>
        <w:r w:rsidR="006F1368">
          <w:rPr>
            <w:noProof/>
            <w:webHidden/>
          </w:rPr>
          <w:fldChar w:fldCharType="end"/>
        </w:r>
      </w:hyperlink>
    </w:p>
    <w:p w14:paraId="094D7119" w14:textId="2A79EBF6" w:rsidR="006F1368" w:rsidRDefault="00444FB8">
      <w:pPr>
        <w:pStyle w:val="TableofFigures"/>
        <w:tabs>
          <w:tab w:val="right" w:leader="dot" w:pos="9350"/>
        </w:tabs>
        <w:rPr>
          <w:rFonts w:asciiTheme="minorHAnsi" w:hAnsiTheme="minorHAnsi"/>
          <w:noProof/>
          <w:lang w:eastAsia="en-US"/>
        </w:rPr>
      </w:pPr>
      <w:hyperlink w:anchor="_Toc44585108" w:history="1">
        <w:r w:rsidR="006F1368" w:rsidRPr="00662637">
          <w:rPr>
            <w:rStyle w:val="Hyperlink"/>
            <w:noProof/>
          </w:rPr>
          <w:t>Table 2.5 Technical Inputs Solution</w:t>
        </w:r>
        <w:r w:rsidR="006F1368">
          <w:rPr>
            <w:noProof/>
            <w:webHidden/>
          </w:rPr>
          <w:tab/>
        </w:r>
        <w:r w:rsidR="006F1368">
          <w:rPr>
            <w:noProof/>
            <w:webHidden/>
          </w:rPr>
          <w:fldChar w:fldCharType="begin"/>
        </w:r>
        <w:r w:rsidR="006F1368">
          <w:rPr>
            <w:noProof/>
            <w:webHidden/>
          </w:rPr>
          <w:instrText xml:space="preserve"> PAGEREF _Toc44585108 \h </w:instrText>
        </w:r>
        <w:r w:rsidR="006F1368">
          <w:rPr>
            <w:noProof/>
            <w:webHidden/>
          </w:rPr>
        </w:r>
        <w:r w:rsidR="006F1368">
          <w:rPr>
            <w:noProof/>
            <w:webHidden/>
          </w:rPr>
          <w:fldChar w:fldCharType="separate"/>
        </w:r>
        <w:r w:rsidR="006F1368">
          <w:rPr>
            <w:noProof/>
            <w:webHidden/>
          </w:rPr>
          <w:t>25</w:t>
        </w:r>
        <w:r w:rsidR="006F1368">
          <w:rPr>
            <w:noProof/>
            <w:webHidden/>
          </w:rPr>
          <w:fldChar w:fldCharType="end"/>
        </w:r>
      </w:hyperlink>
    </w:p>
    <w:p w14:paraId="7AF87D15" w14:textId="380C508F" w:rsidR="006F1368" w:rsidRDefault="00444FB8">
      <w:pPr>
        <w:pStyle w:val="TableofFigures"/>
        <w:tabs>
          <w:tab w:val="right" w:leader="dot" w:pos="9350"/>
        </w:tabs>
        <w:rPr>
          <w:rFonts w:asciiTheme="minorHAnsi" w:hAnsiTheme="minorHAnsi"/>
          <w:noProof/>
          <w:lang w:eastAsia="en-US"/>
        </w:rPr>
      </w:pPr>
      <w:hyperlink w:anchor="_Toc44585109" w:history="1">
        <w:r w:rsidR="006F1368" w:rsidRPr="00662637">
          <w:rPr>
            <w:rStyle w:val="Hyperlink"/>
            <w:noProof/>
          </w:rPr>
          <w:t>Table 3.1 World Adoption of the Solution</w:t>
        </w:r>
        <w:r w:rsidR="006F1368">
          <w:rPr>
            <w:noProof/>
            <w:webHidden/>
          </w:rPr>
          <w:tab/>
        </w:r>
        <w:r w:rsidR="006F1368">
          <w:rPr>
            <w:noProof/>
            <w:webHidden/>
          </w:rPr>
          <w:fldChar w:fldCharType="begin"/>
        </w:r>
        <w:r w:rsidR="006F1368">
          <w:rPr>
            <w:noProof/>
            <w:webHidden/>
          </w:rPr>
          <w:instrText xml:space="preserve"> PAGEREF _Toc44585109 \h </w:instrText>
        </w:r>
        <w:r w:rsidR="006F1368">
          <w:rPr>
            <w:noProof/>
            <w:webHidden/>
          </w:rPr>
        </w:r>
        <w:r w:rsidR="006F1368">
          <w:rPr>
            <w:noProof/>
            <w:webHidden/>
          </w:rPr>
          <w:fldChar w:fldCharType="separate"/>
        </w:r>
        <w:r w:rsidR="006F1368">
          <w:rPr>
            <w:noProof/>
            <w:webHidden/>
          </w:rPr>
          <w:t>28</w:t>
        </w:r>
        <w:r w:rsidR="006F1368">
          <w:rPr>
            <w:noProof/>
            <w:webHidden/>
          </w:rPr>
          <w:fldChar w:fldCharType="end"/>
        </w:r>
      </w:hyperlink>
    </w:p>
    <w:p w14:paraId="29E386E4" w14:textId="2F0A0C04" w:rsidR="006F1368" w:rsidRDefault="00444FB8">
      <w:pPr>
        <w:pStyle w:val="TableofFigures"/>
        <w:tabs>
          <w:tab w:val="right" w:leader="dot" w:pos="9350"/>
        </w:tabs>
        <w:rPr>
          <w:rFonts w:asciiTheme="minorHAnsi" w:hAnsiTheme="minorHAnsi"/>
          <w:noProof/>
          <w:lang w:eastAsia="en-US"/>
        </w:rPr>
      </w:pPr>
      <w:hyperlink w:anchor="_Toc44585110" w:history="1">
        <w:r w:rsidR="006F1368" w:rsidRPr="00662637">
          <w:rPr>
            <w:rStyle w:val="Hyperlink"/>
            <w:noProof/>
          </w:rPr>
          <w:t>Table 3.2 Climate Impacts</w:t>
        </w:r>
        <w:r w:rsidR="006F1368">
          <w:rPr>
            <w:noProof/>
            <w:webHidden/>
          </w:rPr>
          <w:tab/>
        </w:r>
        <w:r w:rsidR="006F1368">
          <w:rPr>
            <w:noProof/>
            <w:webHidden/>
          </w:rPr>
          <w:fldChar w:fldCharType="begin"/>
        </w:r>
        <w:r w:rsidR="006F1368">
          <w:rPr>
            <w:noProof/>
            <w:webHidden/>
          </w:rPr>
          <w:instrText xml:space="preserve"> PAGEREF _Toc44585110 \h </w:instrText>
        </w:r>
        <w:r w:rsidR="006F1368">
          <w:rPr>
            <w:noProof/>
            <w:webHidden/>
          </w:rPr>
        </w:r>
        <w:r w:rsidR="006F1368">
          <w:rPr>
            <w:noProof/>
            <w:webHidden/>
          </w:rPr>
          <w:fldChar w:fldCharType="separate"/>
        </w:r>
        <w:r w:rsidR="006F1368">
          <w:rPr>
            <w:noProof/>
            <w:webHidden/>
          </w:rPr>
          <w:t>29</w:t>
        </w:r>
        <w:r w:rsidR="006F1368">
          <w:rPr>
            <w:noProof/>
            <w:webHidden/>
          </w:rPr>
          <w:fldChar w:fldCharType="end"/>
        </w:r>
      </w:hyperlink>
    </w:p>
    <w:p w14:paraId="18BAA0D6" w14:textId="7C7275E1" w:rsidR="006F1368" w:rsidRDefault="00444FB8">
      <w:pPr>
        <w:pStyle w:val="TableofFigures"/>
        <w:tabs>
          <w:tab w:val="right" w:leader="dot" w:pos="9350"/>
        </w:tabs>
        <w:rPr>
          <w:rFonts w:asciiTheme="minorHAnsi" w:hAnsiTheme="minorHAnsi"/>
          <w:noProof/>
          <w:lang w:eastAsia="en-US"/>
        </w:rPr>
      </w:pPr>
      <w:hyperlink w:anchor="_Toc44585111" w:history="1">
        <w:r w:rsidR="006F1368" w:rsidRPr="00662637">
          <w:rPr>
            <w:rStyle w:val="Hyperlink"/>
            <w:noProof/>
          </w:rPr>
          <w:t>Table 3.3 Impacts on Atmospheric Concentrations of CO</w:t>
        </w:r>
        <w:r w:rsidR="006F1368" w:rsidRPr="00662637">
          <w:rPr>
            <w:rStyle w:val="Hyperlink"/>
            <w:noProof/>
            <w:vertAlign w:val="subscript"/>
          </w:rPr>
          <w:t>2</w:t>
        </w:r>
        <w:r w:rsidR="006F1368" w:rsidRPr="00662637">
          <w:rPr>
            <w:rStyle w:val="Hyperlink"/>
            <w:noProof/>
          </w:rPr>
          <w:t>-eq</w:t>
        </w:r>
        <w:r w:rsidR="006F1368">
          <w:rPr>
            <w:noProof/>
            <w:webHidden/>
          </w:rPr>
          <w:tab/>
        </w:r>
        <w:r w:rsidR="006F1368">
          <w:rPr>
            <w:noProof/>
            <w:webHidden/>
          </w:rPr>
          <w:fldChar w:fldCharType="begin"/>
        </w:r>
        <w:r w:rsidR="006F1368">
          <w:rPr>
            <w:noProof/>
            <w:webHidden/>
          </w:rPr>
          <w:instrText xml:space="preserve"> PAGEREF _Toc44585111 \h </w:instrText>
        </w:r>
        <w:r w:rsidR="006F1368">
          <w:rPr>
            <w:noProof/>
            <w:webHidden/>
          </w:rPr>
        </w:r>
        <w:r w:rsidR="006F1368">
          <w:rPr>
            <w:noProof/>
            <w:webHidden/>
          </w:rPr>
          <w:fldChar w:fldCharType="separate"/>
        </w:r>
        <w:r w:rsidR="006F1368">
          <w:rPr>
            <w:noProof/>
            <w:webHidden/>
          </w:rPr>
          <w:t>30</w:t>
        </w:r>
        <w:r w:rsidR="006F1368">
          <w:rPr>
            <w:noProof/>
            <w:webHidden/>
          </w:rPr>
          <w:fldChar w:fldCharType="end"/>
        </w:r>
      </w:hyperlink>
    </w:p>
    <w:p w14:paraId="4AB8FA92" w14:textId="20A31349" w:rsidR="006F1368" w:rsidRDefault="00444FB8">
      <w:pPr>
        <w:pStyle w:val="TableofFigures"/>
        <w:tabs>
          <w:tab w:val="right" w:leader="dot" w:pos="9350"/>
        </w:tabs>
        <w:rPr>
          <w:rFonts w:asciiTheme="minorHAnsi" w:hAnsiTheme="minorHAnsi"/>
          <w:noProof/>
          <w:lang w:eastAsia="en-US"/>
        </w:rPr>
      </w:pPr>
      <w:hyperlink w:anchor="_Toc44585112" w:history="1">
        <w:r w:rsidR="006F1368" w:rsidRPr="00662637">
          <w:rPr>
            <w:rStyle w:val="Hyperlink"/>
            <w:noProof/>
          </w:rPr>
          <w:t>Table 3.4 Financial Impacts</w:t>
        </w:r>
        <w:r w:rsidR="006F1368">
          <w:rPr>
            <w:noProof/>
            <w:webHidden/>
          </w:rPr>
          <w:tab/>
        </w:r>
        <w:r w:rsidR="006F1368">
          <w:rPr>
            <w:noProof/>
            <w:webHidden/>
          </w:rPr>
          <w:fldChar w:fldCharType="begin"/>
        </w:r>
        <w:r w:rsidR="006F1368">
          <w:rPr>
            <w:noProof/>
            <w:webHidden/>
          </w:rPr>
          <w:instrText xml:space="preserve"> PAGEREF _Toc44585112 \h </w:instrText>
        </w:r>
        <w:r w:rsidR="006F1368">
          <w:rPr>
            <w:noProof/>
            <w:webHidden/>
          </w:rPr>
        </w:r>
        <w:r w:rsidR="006F1368">
          <w:rPr>
            <w:noProof/>
            <w:webHidden/>
          </w:rPr>
          <w:fldChar w:fldCharType="separate"/>
        </w:r>
        <w:r w:rsidR="006F1368">
          <w:rPr>
            <w:noProof/>
            <w:webHidden/>
          </w:rPr>
          <w:t>31</w:t>
        </w:r>
        <w:r w:rsidR="006F1368">
          <w:rPr>
            <w:noProof/>
            <w:webHidden/>
          </w:rPr>
          <w:fldChar w:fldCharType="end"/>
        </w:r>
      </w:hyperlink>
    </w:p>
    <w:p w14:paraId="59531BD3" w14:textId="1910548E"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EB247F">
      <w:pPr>
        <w:pStyle w:val="Heading1"/>
        <w:numPr>
          <w:ilvl w:val="0"/>
          <w:numId w:val="0"/>
        </w:numPr>
        <w:ind w:left="720" w:hanging="360"/>
      </w:pPr>
      <w:bookmarkStart w:id="3" w:name="_Toc44585058"/>
      <w:r>
        <w:lastRenderedPageBreak/>
        <w:t>Acronyms and Symbols Used</w:t>
      </w:r>
      <w:bookmarkEnd w:id="3"/>
    </w:p>
    <w:p w14:paraId="7DCEE1CD" w14:textId="000D3203" w:rsidR="00E876F9" w:rsidRDefault="00E876F9" w:rsidP="00EE5035">
      <w:pPr>
        <w:ind w:left="360"/>
      </w:pPr>
      <w:r w:rsidRPr="00EE5035">
        <w:rPr>
          <w:b/>
        </w:rPr>
        <w:t xml:space="preserve">CFL </w:t>
      </w:r>
      <w:r w:rsidRPr="00476FC7">
        <w:t>– Compact Fluorescent Lamp</w:t>
      </w:r>
    </w:p>
    <w:p w14:paraId="15445FEE" w14:textId="234F0F37" w:rsidR="009B3EE0" w:rsidRPr="00476FC7" w:rsidRDefault="009B3EE0" w:rsidP="00EE5035">
      <w:pPr>
        <w:ind w:left="360"/>
      </w:pPr>
      <w:r>
        <w:rPr>
          <w:b/>
        </w:rPr>
        <w:t xml:space="preserve">DC </w:t>
      </w:r>
      <w:r>
        <w:t>– Direct Current</w:t>
      </w:r>
    </w:p>
    <w:p w14:paraId="2FE7400F" w14:textId="55AD0204" w:rsidR="00FB2C53" w:rsidRDefault="0035261B" w:rsidP="00EE5035">
      <w:pPr>
        <w:ind w:left="360"/>
      </w:pPr>
      <w:r w:rsidRPr="00EE5035">
        <w:rPr>
          <w:b/>
        </w:rPr>
        <w:t>GBPN</w:t>
      </w:r>
      <w:r w:rsidR="00FB2C53" w:rsidRPr="00476FC7">
        <w:t xml:space="preserve"> – </w:t>
      </w:r>
      <w:r w:rsidRPr="00476FC7">
        <w:t>Global Building Performance Network</w:t>
      </w:r>
    </w:p>
    <w:p w14:paraId="693323ED" w14:textId="54BC4930" w:rsidR="004A11E3" w:rsidRPr="00476FC7" w:rsidRDefault="004A11E3" w:rsidP="00EE5035">
      <w:pPr>
        <w:ind w:left="360"/>
      </w:pPr>
      <w:r>
        <w:rPr>
          <w:b/>
        </w:rPr>
        <w:t xml:space="preserve">GHG </w:t>
      </w:r>
      <w:r>
        <w:t>– Greenhouse Gas</w:t>
      </w:r>
    </w:p>
    <w:p w14:paraId="7C44AC59" w14:textId="20B55118" w:rsidR="00E876F9" w:rsidRPr="00476FC7" w:rsidRDefault="00E876F9" w:rsidP="00EE5035">
      <w:pPr>
        <w:ind w:left="360"/>
      </w:pPr>
      <w:r w:rsidRPr="00EE5035">
        <w:rPr>
          <w:b/>
        </w:rPr>
        <w:t xml:space="preserve">HID </w:t>
      </w:r>
      <w:r w:rsidRPr="00476FC7">
        <w:t>– High Intensity Discharge Lamp</w:t>
      </w:r>
    </w:p>
    <w:p w14:paraId="137AF43E" w14:textId="609BD402" w:rsidR="00E876F9" w:rsidRPr="00476FC7" w:rsidRDefault="00E876F9" w:rsidP="00EE5035">
      <w:pPr>
        <w:ind w:left="360"/>
      </w:pPr>
      <w:r w:rsidRPr="00EE5035">
        <w:rPr>
          <w:b/>
        </w:rPr>
        <w:t xml:space="preserve">IEA </w:t>
      </w:r>
      <w:r w:rsidRPr="00476FC7">
        <w:t>– International Energy Agency</w:t>
      </w:r>
    </w:p>
    <w:p w14:paraId="55212C37" w14:textId="5378A382" w:rsidR="000C4F0D" w:rsidRDefault="00CF7311" w:rsidP="00EE5035">
      <w:pPr>
        <w:ind w:left="360"/>
      </w:pPr>
      <w:r w:rsidRPr="00EE5035">
        <w:rPr>
          <w:b/>
        </w:rPr>
        <w:t>klm</w:t>
      </w:r>
      <w:r w:rsidR="000C4F0D" w:rsidRPr="00EE5035">
        <w:rPr>
          <w:b/>
        </w:rPr>
        <w:t xml:space="preserve"> </w:t>
      </w:r>
      <w:r w:rsidR="00EE5035">
        <w:t>–</w:t>
      </w:r>
      <w:r w:rsidR="000C4F0D" w:rsidRPr="00476FC7">
        <w:t xml:space="preserve"> Kilolumen</w:t>
      </w:r>
      <w:r w:rsidR="00EE5035">
        <w:t xml:space="preserve"> </w:t>
      </w:r>
    </w:p>
    <w:p w14:paraId="56259249" w14:textId="225FEDE0" w:rsidR="00EE5035" w:rsidRPr="00476FC7" w:rsidRDefault="00EE5035" w:rsidP="00EE5035">
      <w:pPr>
        <w:ind w:left="360"/>
      </w:pPr>
      <w:r>
        <w:rPr>
          <w:b/>
        </w:rPr>
        <w:t xml:space="preserve">LCA </w:t>
      </w:r>
      <w:r>
        <w:t>– Life</w:t>
      </w:r>
      <w:r w:rsidR="004A11E3">
        <w:t>-Cycle Assessment</w:t>
      </w:r>
    </w:p>
    <w:p w14:paraId="55915684" w14:textId="7545ACC3" w:rsidR="00FB2C53" w:rsidRPr="00476FC7" w:rsidRDefault="0035261B" w:rsidP="00EE5035">
      <w:pPr>
        <w:ind w:left="360"/>
      </w:pPr>
      <w:r w:rsidRPr="00EE5035">
        <w:rPr>
          <w:b/>
        </w:rPr>
        <w:t>LED</w:t>
      </w:r>
      <w:r w:rsidRPr="00476FC7">
        <w:t xml:space="preserve"> – Light Emitting Diode</w:t>
      </w:r>
    </w:p>
    <w:p w14:paraId="0D01BB1D" w14:textId="3BE7059C" w:rsidR="00E876F9" w:rsidRPr="00476FC7" w:rsidRDefault="00E876F9" w:rsidP="00EE5035">
      <w:pPr>
        <w:ind w:left="360"/>
      </w:pPr>
      <w:r w:rsidRPr="00EE5035">
        <w:rPr>
          <w:b/>
        </w:rPr>
        <w:t xml:space="preserve">LFL </w:t>
      </w:r>
      <w:r w:rsidRPr="00476FC7">
        <w:t>– Linear Fluorescent Lamp</w:t>
      </w:r>
    </w:p>
    <w:p w14:paraId="28CEFA48" w14:textId="51717C50" w:rsidR="000C4F0D" w:rsidRDefault="000C4F0D" w:rsidP="00EE5035">
      <w:pPr>
        <w:ind w:left="360"/>
      </w:pPr>
      <w:r w:rsidRPr="00EE5035">
        <w:rPr>
          <w:b/>
        </w:rPr>
        <w:t xml:space="preserve">Lm/W </w:t>
      </w:r>
      <w:r w:rsidRPr="00476FC7">
        <w:t>– Lumen per Watt</w:t>
      </w:r>
    </w:p>
    <w:p w14:paraId="09BADD23" w14:textId="7EDB9916" w:rsidR="009C5B28" w:rsidRDefault="009C5B28" w:rsidP="00EE5035">
      <w:pPr>
        <w:ind w:left="360"/>
      </w:pPr>
      <w:r>
        <w:rPr>
          <w:b/>
        </w:rPr>
        <w:t xml:space="preserve">Lmh </w:t>
      </w:r>
      <w:r>
        <w:t>– Lumen hour</w:t>
      </w:r>
    </w:p>
    <w:p w14:paraId="498CEBFC" w14:textId="3CFC4235" w:rsidR="000F747F" w:rsidRDefault="000F747F" w:rsidP="00EE5035">
      <w:pPr>
        <w:ind w:left="360"/>
      </w:pPr>
      <w:r>
        <w:rPr>
          <w:b/>
        </w:rPr>
        <w:t xml:space="preserve">MT </w:t>
      </w:r>
      <w:r>
        <w:t>– Million metric tonnes</w:t>
      </w:r>
    </w:p>
    <w:p w14:paraId="404F8131" w14:textId="58F14A22" w:rsidR="003776B1" w:rsidRDefault="003776B1" w:rsidP="00EE5035">
      <w:pPr>
        <w:ind w:left="360"/>
      </w:pPr>
      <w:r>
        <w:rPr>
          <w:b/>
        </w:rPr>
        <w:t xml:space="preserve">nm </w:t>
      </w:r>
      <w:r>
        <w:t>– nanometer (= 1 billionth of a meter)</w:t>
      </w:r>
    </w:p>
    <w:p w14:paraId="64F37532" w14:textId="7B8360B1" w:rsidR="00EE5035" w:rsidRDefault="00EE5035" w:rsidP="00EE5035">
      <w:pPr>
        <w:ind w:left="360"/>
      </w:pPr>
      <w:r>
        <w:rPr>
          <w:b/>
        </w:rPr>
        <w:t xml:space="preserve">OECD </w:t>
      </w:r>
      <w:r>
        <w:t xml:space="preserve">– Organisation for Economic Cooperation and Development </w:t>
      </w:r>
    </w:p>
    <w:p w14:paraId="7A215A10" w14:textId="0FA5D1AE" w:rsidR="00F456FD" w:rsidRPr="00476FC7" w:rsidRDefault="00F456FD" w:rsidP="00EE5035">
      <w:pPr>
        <w:ind w:left="360"/>
      </w:pPr>
      <w:r>
        <w:rPr>
          <w:b/>
        </w:rPr>
        <w:t xml:space="preserve">OLED </w:t>
      </w:r>
      <w:r>
        <w:t>– Organic LED</w:t>
      </w:r>
    </w:p>
    <w:p w14:paraId="43B0E257" w14:textId="66F4D3A4" w:rsidR="00FB2C53" w:rsidRPr="00476FC7" w:rsidRDefault="0035261B" w:rsidP="00EE5035">
      <w:pPr>
        <w:ind w:left="360"/>
      </w:pPr>
      <w:r w:rsidRPr="00EE5035">
        <w:rPr>
          <w:b/>
        </w:rPr>
        <w:t>PDS</w:t>
      </w:r>
      <w:r w:rsidRPr="00476FC7">
        <w:t xml:space="preserve"> – Project Drawdown Scenario</w:t>
      </w:r>
    </w:p>
    <w:p w14:paraId="5968372F" w14:textId="008DDF8E" w:rsidR="00E876F9" w:rsidRPr="00F92985" w:rsidRDefault="00476FC7" w:rsidP="00EE5035">
      <w:pPr>
        <w:ind w:left="360"/>
        <w:rPr>
          <w:lang w:val="de-DE"/>
        </w:rPr>
      </w:pPr>
      <w:r w:rsidRPr="00F92985">
        <w:rPr>
          <w:b/>
          <w:lang w:val="de-DE"/>
        </w:rPr>
        <w:t>Plm</w:t>
      </w:r>
      <w:r w:rsidR="00E876F9" w:rsidRPr="00F92985">
        <w:rPr>
          <w:b/>
          <w:lang w:val="de-DE"/>
        </w:rPr>
        <w:t xml:space="preserve"> </w:t>
      </w:r>
      <w:r w:rsidR="00E876F9" w:rsidRPr="00F92985">
        <w:rPr>
          <w:lang w:val="de-DE"/>
        </w:rPr>
        <w:t xml:space="preserve">– Petalumen </w:t>
      </w:r>
      <w:r w:rsidR="00822FB0" w:rsidRPr="00F92985">
        <w:rPr>
          <w:lang w:val="de-DE"/>
        </w:rPr>
        <w:t xml:space="preserve">(1 </w:t>
      </w:r>
      <w:r w:rsidR="00822FB0" w:rsidRPr="00F92985">
        <w:rPr>
          <w:i/>
          <w:lang w:val="de-DE"/>
        </w:rPr>
        <w:t>million</w:t>
      </w:r>
      <w:r w:rsidR="00822FB0" w:rsidRPr="00F92985">
        <w:rPr>
          <w:lang w:val="de-DE"/>
        </w:rPr>
        <w:t xml:space="preserve"> billion lumens)</w:t>
      </w:r>
    </w:p>
    <w:p w14:paraId="13CACED5" w14:textId="6315519A" w:rsidR="00E876F9" w:rsidRPr="00572349" w:rsidRDefault="00476FC7" w:rsidP="00EE5035">
      <w:pPr>
        <w:ind w:left="360"/>
      </w:pPr>
      <w:r w:rsidRPr="00572349">
        <w:rPr>
          <w:b/>
        </w:rPr>
        <w:t>Plmh</w:t>
      </w:r>
      <w:r w:rsidR="00E876F9" w:rsidRPr="00572349">
        <w:rPr>
          <w:b/>
        </w:rPr>
        <w:t xml:space="preserve"> </w:t>
      </w:r>
      <w:r w:rsidR="00E876F9" w:rsidRPr="00572349">
        <w:t>– Petalumen-Hour</w:t>
      </w:r>
      <w:r w:rsidR="00572349" w:rsidRPr="00572349">
        <w:t xml:space="preserve"> (1 </w:t>
      </w:r>
      <w:r w:rsidR="00572349" w:rsidRPr="00572349">
        <w:rPr>
          <w:i/>
        </w:rPr>
        <w:t>million</w:t>
      </w:r>
      <w:r w:rsidR="00572349" w:rsidRPr="00572349">
        <w:t xml:space="preserve"> billion lumen-hours)</w:t>
      </w:r>
    </w:p>
    <w:p w14:paraId="0AA794A9" w14:textId="4E457EEC" w:rsidR="0035261B" w:rsidRDefault="0035261B" w:rsidP="00EE5035">
      <w:pPr>
        <w:ind w:left="360"/>
      </w:pPr>
      <w:r w:rsidRPr="00EE5035">
        <w:rPr>
          <w:b/>
        </w:rPr>
        <w:t>REF</w:t>
      </w:r>
      <w:r w:rsidRPr="00476FC7">
        <w:t xml:space="preserve"> – Reference Scenario (of Project Drawdown)</w:t>
      </w:r>
    </w:p>
    <w:p w14:paraId="5B230118" w14:textId="471A5509" w:rsidR="00EB4F0E" w:rsidRPr="00476FC7" w:rsidRDefault="00EB4F0E" w:rsidP="00EE5035">
      <w:pPr>
        <w:ind w:left="360"/>
      </w:pPr>
      <w:r>
        <w:rPr>
          <w:b/>
        </w:rPr>
        <w:t xml:space="preserve">SSL </w:t>
      </w:r>
      <w:r>
        <w:t>– Solid State Lighting</w:t>
      </w:r>
    </w:p>
    <w:p w14:paraId="3E662419" w14:textId="78F72DBA" w:rsidR="00822FB0" w:rsidRDefault="00E876F9" w:rsidP="007015D4">
      <w:pPr>
        <w:ind w:left="360"/>
      </w:pPr>
      <w:r w:rsidRPr="00EE5035">
        <w:rPr>
          <w:b/>
        </w:rPr>
        <w:t>TAM</w:t>
      </w:r>
      <w:r w:rsidRPr="00476FC7">
        <w:t xml:space="preserve"> – Total Addressable Market</w:t>
      </w:r>
    </w:p>
    <w:p w14:paraId="3DA2406A" w14:textId="091FEB7E" w:rsidR="00D64EA3" w:rsidRPr="00476FC7" w:rsidRDefault="00D64EA3" w:rsidP="007015D4">
      <w:pPr>
        <w:ind w:left="360"/>
      </w:pPr>
      <w:r>
        <w:rPr>
          <w:b/>
        </w:rPr>
        <w:t xml:space="preserve">TCO </w:t>
      </w:r>
      <w:r>
        <w:t>– Total Cost of Ownership</w:t>
      </w:r>
    </w:p>
    <w:p w14:paraId="25BC328C" w14:textId="77777777" w:rsidR="00FB2C53"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3990A925" w14:textId="6E4B4CFC" w:rsidR="00F52595" w:rsidRPr="00352F94" w:rsidRDefault="551A77D0" w:rsidP="00932548">
      <w:pPr>
        <w:pStyle w:val="Heading1"/>
        <w:numPr>
          <w:ilvl w:val="0"/>
          <w:numId w:val="0"/>
        </w:numPr>
      </w:pPr>
      <w:bookmarkStart w:id="4" w:name="_Toc44585059"/>
      <w:r w:rsidRPr="00352F94">
        <w:lastRenderedPageBreak/>
        <w:t>Executive Summary</w:t>
      </w:r>
      <w:bookmarkEnd w:id="4"/>
    </w:p>
    <w:p w14:paraId="147EC751" w14:textId="24E2ADB1" w:rsidR="00932548" w:rsidRPr="00352F94" w:rsidRDefault="00932548" w:rsidP="00932548">
      <w:r w:rsidRPr="00352F94">
        <w:t>LED lighting offers a great possibility to reduce the GHG emissions in residential lighting. Traditionally, there have been four types of lamps used in residential lighting: incandescent lamp, halogen lamp, compact fluorescent lamp (CFL) and linear fluorescent lamp (LFL). Globally, the lamps of the lowest luminous efficacy, i.e., incandescent and halogen lamps, have been the most widely used, but the trend is currently changing: in 201</w:t>
      </w:r>
      <w:r w:rsidR="00D37120">
        <w:t>4</w:t>
      </w:r>
      <w:r w:rsidRPr="00352F94">
        <w:t>, the market share of incandescent and halogen lamps accounted for approximately 5</w:t>
      </w:r>
      <w:r w:rsidR="00D37120">
        <w:t>1</w:t>
      </w:r>
      <w:r w:rsidR="001B2805" w:rsidRPr="00352F94">
        <w:t>%</w:t>
      </w:r>
      <w:r w:rsidRPr="00352F94">
        <w:t xml:space="preserve"> of global residential lighting, but in</w:t>
      </w:r>
      <w:r w:rsidR="00D37120">
        <w:t xml:space="preserve"> the</w:t>
      </w:r>
      <w:r w:rsidRPr="00352F94">
        <w:t xml:space="preserve"> 2020</w:t>
      </w:r>
      <w:r w:rsidR="00D37120">
        <w:t>’s</w:t>
      </w:r>
      <w:r w:rsidRPr="00352F94">
        <w:t>, their market share is expected to be decreased to 10</w:t>
      </w:r>
      <w:r w:rsidR="001B2805" w:rsidRPr="00352F94">
        <w:t>%</w:t>
      </w:r>
      <w:r w:rsidRPr="00352F94">
        <w:t xml:space="preserve">. In some areas, incandescent lamps are replaced by halogen lamps that are a bit more energy efficient: the luminous efficacy of incandescent lamp is around 14 lm/W whereas that of halogen lamp is around 22 lm/W. If the challenges are overcome in the product quality, reducing the purchase price and increasing the luminous efficacy even further, the LED lighting is expected to take over the residential sector nearly entirely by </w:t>
      </w:r>
      <w:r w:rsidR="00C72A90" w:rsidRPr="00352F94">
        <w:t>2050</w:t>
      </w:r>
      <w:r w:rsidRPr="00352F94">
        <w:t>.</w:t>
      </w:r>
    </w:p>
    <w:p w14:paraId="50092313" w14:textId="5B6AD25A" w:rsidR="00932548" w:rsidRPr="00352F94" w:rsidRDefault="00A13717" w:rsidP="00932548">
      <w:r w:rsidRPr="00352F94">
        <w:t xml:space="preserve">LED lighting products offer high luminous efficacy and thus high energy efficiency, emission reductions, and reduced costs during operation. </w:t>
      </w:r>
      <w:r w:rsidR="00932548" w:rsidRPr="00352F94">
        <w:t xml:space="preserve">Despite the high purchase price, the total life cycle costs of LED residential lighting are typically lower than those of conventional technologies due to the low operating costs. </w:t>
      </w:r>
      <w:r w:rsidR="009C5B28" w:rsidRPr="00352F94">
        <w:t>The high energy efficiency</w:t>
      </w:r>
      <w:r w:rsidR="00932548" w:rsidRPr="00352F94">
        <w:t xml:space="preserve"> reduced operating costs and reduced amount of GHG emissions are considered to be the main benefits of LED lighting. Also, LED lighting products have much longer service life, usually 50 000 hours, which reduces the need for replacement.</w:t>
      </w:r>
    </w:p>
    <w:p w14:paraId="1679E0D5" w14:textId="2700F660" w:rsidR="00932548" w:rsidRPr="00352F94" w:rsidRDefault="00932548" w:rsidP="00932548">
      <w:r w:rsidRPr="00352F94">
        <w:t xml:space="preserve">The LED technology is expected to save a significant amount of energy in residential buildings. According to the calculations </w:t>
      </w:r>
      <w:r w:rsidR="000B4C13" w:rsidRPr="00352F94">
        <w:t>in the model developed</w:t>
      </w:r>
      <w:r w:rsidRPr="00352F94">
        <w:t xml:space="preserve">, the LED lighting solution consume approximately 14 TWh per Plmh, whereas the conventional technologies (incandescent lamp, halogen lamp, CFL, and LFL) consume </w:t>
      </w:r>
      <w:r w:rsidR="0006454E">
        <w:t>42</w:t>
      </w:r>
      <w:r w:rsidRPr="00352F94">
        <w:t xml:space="preserve"> TWh per Plmh. This is also seen in the average luminous efficacies of the various technologies: LED lamp is estimated to have a luminous efficacy of 73 lm/W, whereas the conventional technologies have generally lower efficacies (incandescent lamp approximately 14 lm/W, halogen lamp 22 lm/W, CFL 61 lm/W, and LFL 80 lm/W).</w:t>
      </w:r>
    </w:p>
    <w:p w14:paraId="591612AC" w14:textId="502BB317" w:rsidR="00932548" w:rsidRPr="00352F94" w:rsidRDefault="00932548" w:rsidP="00932548">
      <w:r w:rsidRPr="00352F94">
        <w:t xml:space="preserve">With the expected high adoption rate of LED lighting in residential buildings in </w:t>
      </w:r>
      <w:r w:rsidR="00C72A90" w:rsidRPr="00352F94">
        <w:t>2050</w:t>
      </w:r>
      <w:r w:rsidRPr="00352F94">
        <w:t xml:space="preserve">, the GHG emission reduction is estimated to be approximately </w:t>
      </w:r>
      <w:r w:rsidR="0006454E">
        <w:t>631 MMt</w:t>
      </w:r>
      <w:r w:rsidRPr="00352F94">
        <w:t xml:space="preserve"> CO2-eq. globally</w:t>
      </w:r>
      <w:r w:rsidR="0006454E">
        <w:t xml:space="preserve"> in 2050</w:t>
      </w:r>
      <w:r w:rsidRPr="00352F94">
        <w:t xml:space="preserve">. As a cumulative emission reduction </w:t>
      </w:r>
      <w:r w:rsidR="0006454E">
        <w:t>for</w:t>
      </w:r>
      <w:r w:rsidRPr="00352F94">
        <w:t xml:space="preserve"> </w:t>
      </w:r>
      <w:r w:rsidR="00C72A90" w:rsidRPr="00352F94">
        <w:t>2020</w:t>
      </w:r>
      <w:r w:rsidRPr="00352F94">
        <w:t>-</w:t>
      </w:r>
      <w:r w:rsidR="00C72A90" w:rsidRPr="00352F94">
        <w:t>2050</w:t>
      </w:r>
      <w:r w:rsidRPr="00352F94">
        <w:t xml:space="preserve">, the LED residential lighting is estimated to result </w:t>
      </w:r>
      <w:r w:rsidR="0006454E">
        <w:t>in</w:t>
      </w:r>
      <w:r w:rsidRPr="00352F94">
        <w:t xml:space="preserve"> a reduction of approximately </w:t>
      </w:r>
      <w:r w:rsidR="0006454E">
        <w:t>12.1</w:t>
      </w:r>
      <w:r w:rsidRPr="00352F94">
        <w:t xml:space="preserve"> Gt CO2 globally.</w:t>
      </w:r>
      <w:r w:rsidR="0006454E">
        <w:t xml:space="preserve"> When combined with commercial LED adoption, total reduction over this period should be around 20.3 Gt CO2e.</w:t>
      </w:r>
    </w:p>
    <w:p w14:paraId="34916870" w14:textId="1F782053" w:rsidR="00E815C8" w:rsidRPr="00352F94" w:rsidRDefault="551A77D0" w:rsidP="00EB247F">
      <w:pPr>
        <w:pStyle w:val="Heading1"/>
      </w:pPr>
      <w:bookmarkStart w:id="5" w:name="_Toc9619486"/>
      <w:bookmarkStart w:id="6" w:name="_Toc9619582"/>
      <w:bookmarkStart w:id="7" w:name="_Toc9619656"/>
      <w:bookmarkStart w:id="8" w:name="_Toc44585060"/>
      <w:bookmarkEnd w:id="5"/>
      <w:bookmarkEnd w:id="6"/>
      <w:bookmarkEnd w:id="7"/>
      <w:r w:rsidRPr="00352F94">
        <w:t>Literature Review</w:t>
      </w:r>
      <w:bookmarkEnd w:id="8"/>
    </w:p>
    <w:p w14:paraId="5E7CCE0B" w14:textId="3B9561EE" w:rsidR="004678DC" w:rsidRPr="00352F94" w:rsidRDefault="004678DC" w:rsidP="004678DC">
      <w:pPr>
        <w:rPr>
          <w:color w:val="FF0000"/>
        </w:rPr>
      </w:pPr>
      <w:r w:rsidRPr="00352F94">
        <w:t>Globally, the buildings sector is one of the largest end-use sectors, accounting for 30% of global final energy usage. Including building construction increases this to 36%. These two together account for 39% of energy-related CO</w:t>
      </w:r>
      <w:r w:rsidRPr="00352F94">
        <w:rPr>
          <w:vertAlign w:val="subscript"/>
        </w:rPr>
        <w:t>2</w:t>
      </w:r>
      <w:r w:rsidRPr="00352F94">
        <w:t xml:space="preserve"> emissions (UN Environment &amp; IEA, 2017). Thus, the global building 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uses are cooking energy (22%), water heating (19%), appliances and equipment (16%), and lighting (6%) (IEA, 2017).</w:t>
      </w:r>
      <w:r w:rsidRPr="00352F94">
        <w:fldChar w:fldCharType="begin"/>
      </w:r>
      <w:r w:rsidRPr="00352F94">
        <w:instrText xml:space="preserve"> ADDIN ZOTERO_TEMP </w:instrText>
      </w:r>
      <w:r w:rsidRPr="00352F94">
        <w:fldChar w:fldCharType="end"/>
      </w:r>
      <w:r w:rsidRPr="00352F94">
        <w:t xml:space="preserve"> Clearly there are many opportunities across the building sector for energy efficiency. Space and water heating energy is affected by windows, walls and heat source, cooking energy is affected by source and cooking technology, appliance energy by appliance efficiency and use, and lighting is affected by light technology and use. </w:t>
      </w:r>
    </w:p>
    <w:p w14:paraId="26CC9C15" w14:textId="75FA6BA3" w:rsidR="00FB2C53" w:rsidRPr="00352F94" w:rsidRDefault="551A77D0" w:rsidP="00B12F40">
      <w:pPr>
        <w:pStyle w:val="Heading2"/>
      </w:pPr>
      <w:bookmarkStart w:id="9" w:name="_Toc44585061"/>
      <w:r w:rsidRPr="00352F94">
        <w:t xml:space="preserve">State of </w:t>
      </w:r>
      <w:r w:rsidR="00932548" w:rsidRPr="00352F94">
        <w:t>Residential LED</w:t>
      </w:r>
      <w:bookmarkEnd w:id="9"/>
    </w:p>
    <w:p w14:paraId="305C058D" w14:textId="0BBA5B73" w:rsidR="00F15AEE" w:rsidRPr="00352F94" w:rsidRDefault="00932548" w:rsidP="00B12F40">
      <w:pPr>
        <w:pStyle w:val="Heading3"/>
      </w:pPr>
      <w:bookmarkStart w:id="10" w:name="_Toc44585062"/>
      <w:bookmarkStart w:id="11" w:name="_Hlk4361899"/>
      <w:r w:rsidRPr="00352F94">
        <w:t>Light-Emitting Diode Basics</w:t>
      </w:r>
      <w:bookmarkEnd w:id="10"/>
      <w:r w:rsidR="00B312CF" w:rsidRPr="00352F94">
        <w:t xml:space="preserve"> </w:t>
      </w:r>
    </w:p>
    <w:bookmarkEnd w:id="11"/>
    <w:p w14:paraId="43D42FFB" w14:textId="76CA238D" w:rsidR="00B312CF" w:rsidRPr="00352F94" w:rsidRDefault="00B312CF" w:rsidP="00B312CF">
      <w:r w:rsidRPr="00352F94">
        <w:t xml:space="preserve">The light emitting diode (LED) technology, also known as “Solid State Lighting” </w:t>
      </w:r>
      <w:r w:rsidRPr="00352F94">
        <w:fldChar w:fldCharType="begin"/>
      </w:r>
      <w:r w:rsidRPr="00352F94">
        <w:instrText xml:space="preserve"> ADDIN ZOTERO_ITEM CSL_CITATION {"citationID":"52ZWLoJg","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352F94">
        <w:fldChar w:fldCharType="separate"/>
      </w:r>
      <w:r w:rsidRPr="00352F94">
        <w:rPr>
          <w:rFonts w:cs="Times New Roman"/>
          <w:szCs w:val="24"/>
        </w:rPr>
        <w:t>(US DOE SSL, 2017b)</w:t>
      </w:r>
      <w:r w:rsidRPr="00352F94">
        <w:fldChar w:fldCharType="end"/>
      </w:r>
      <w:r w:rsidRPr="00352F94">
        <w:t>,  is used to convert electrical energy into visible radiation, i.e., light. In</w:t>
      </w:r>
      <w:r w:rsidR="00EA659A" w:rsidRPr="00352F94">
        <w:t xml:space="preserve"> </w:t>
      </w:r>
      <w:r w:rsidRPr="00352F94">
        <w:t>buildings, the LED lighting products provide illumination especially for visual performance but also for visibility, safety and atmosphere. The LED technology is especially suitable for decorative lighting as there are LEDs of various colors in the market and the size of the LED is small so that it can be attached or integrated, for example, into furniture. The LED lighting products can also be easily controlled, which enables further energy savings without decreasing the user satisfaction or even improving the alertness and comfort of the user by modifying the intensity and the color of the light.</w:t>
      </w:r>
    </w:p>
    <w:p w14:paraId="3E418C45" w14:textId="440B2199" w:rsidR="00B312CF" w:rsidRPr="00352F94" w:rsidRDefault="00B312CF" w:rsidP="00B312CF">
      <w:r w:rsidRPr="00352F94">
        <w:t xml:space="preserve"> LEDs are the latest of many lighting revolutions, </w:t>
      </w:r>
      <w:r w:rsidR="00ED272A">
        <w:t>albeit</w:t>
      </w:r>
      <w:r w:rsidR="00FE43F2" w:rsidRPr="00352F94">
        <w:t xml:space="preserve"> </w:t>
      </w:r>
      <w:r w:rsidRPr="00352F94">
        <w:t xml:space="preserve">still </w:t>
      </w:r>
      <w:r w:rsidR="00ED272A">
        <w:t>relying</w:t>
      </w:r>
      <w:r w:rsidRPr="00352F94">
        <w:t xml:space="preserve"> on electricity. LED technology direct</w:t>
      </w:r>
      <w:r w:rsidR="00ED272A">
        <w:t>ly</w:t>
      </w:r>
      <w:r w:rsidRPr="00352F94">
        <w:t xml:space="preserve"> conver</w:t>
      </w:r>
      <w:r w:rsidR="00ED272A">
        <w:t>t</w:t>
      </w:r>
      <w:r w:rsidRPr="00352F94">
        <w:t>s electricity in</w:t>
      </w:r>
      <w:r w:rsidR="00ED272A">
        <w:t>to</w:t>
      </w:r>
      <w:r w:rsidRPr="00352F94">
        <w:t xml:space="preserve"> light</w:t>
      </w:r>
      <w:r w:rsidR="00D83B36" w:rsidRPr="00352F94">
        <w:t xml:space="preserve">, </w:t>
      </w:r>
      <w:r w:rsidRPr="00352F94">
        <w:t>by radiative electron</w:t>
      </w:r>
      <w:r w:rsidR="00ED272A">
        <w:t xml:space="preserve"> and </w:t>
      </w:r>
      <w:r w:rsidRPr="00352F94">
        <w:t xml:space="preserve">hole </w:t>
      </w:r>
      <w:r w:rsidR="00770D3B" w:rsidRPr="00352F94">
        <w:t>recombination</w:t>
      </w:r>
      <w:r w:rsidRPr="00352F94">
        <w:t xml:space="preserve"> in semiconductor junctions </w:t>
      </w:r>
      <w:r w:rsidRPr="00352F94">
        <w:fldChar w:fldCharType="begin"/>
      </w:r>
      <w:r w:rsidRPr="00352F94">
        <w:instrText xml:space="preserve"> ADDIN ZOTERO_ITEM CSL_CITATION {"citationID":"B1Jtzn8G","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Pr="00352F94">
        <w:fldChar w:fldCharType="separate"/>
      </w:r>
      <w:r w:rsidRPr="00352F94">
        <w:rPr>
          <w:rFonts w:cs="Times New Roman"/>
          <w:szCs w:val="24"/>
        </w:rPr>
        <w:t>(Weisbuch, 2018)</w:t>
      </w:r>
      <w:r w:rsidRPr="00352F94">
        <w:fldChar w:fldCharType="end"/>
      </w:r>
      <w:r w:rsidRPr="00352F94">
        <w:t xml:space="preserve">. </w:t>
      </w:r>
      <w:r w:rsidRPr="008F0AA6">
        <w:t xml:space="preserve">When the electrons and holes recombine in the junction, a quantum of energy (a photon) is emitted. </w:t>
      </w:r>
      <w:r w:rsidRPr="00352F94">
        <w:t>Semiconductors are materials characterized by a small band gap (the energy difference between isolat</w:t>
      </w:r>
      <w:r w:rsidR="009A3D28">
        <w:t>e</w:t>
      </w:r>
      <w:r w:rsidR="008837B5">
        <w:t>d</w:t>
      </w:r>
      <w:r w:rsidRPr="00352F94">
        <w:t xml:space="preserve"> and conducting states) </w:t>
      </w:r>
      <w:r w:rsidRPr="00352F94">
        <w:fldChar w:fldCharType="begin"/>
      </w:r>
      <w:r w:rsidR="00D479DA" w:rsidRPr="00352F94">
        <w:instrText xml:space="preserve"> ADDIN ZOTERO_ITEM CSL_CITATION {"citationID":"xz9g9Ltd","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352F94">
        <w:fldChar w:fldCharType="separate"/>
      </w:r>
      <w:r w:rsidR="00887012" w:rsidRPr="008F0AA6">
        <w:rPr>
          <w:rFonts w:cs="Times New Roman"/>
          <w:szCs w:val="24"/>
        </w:rPr>
        <w:t>(Franz &amp; Wenzl, 2017)</w:t>
      </w:r>
      <w:r w:rsidRPr="00352F94">
        <w:fldChar w:fldCharType="end"/>
      </w:r>
      <w:r w:rsidRPr="00352F94">
        <w:t>.</w:t>
      </w:r>
      <w:r w:rsidRPr="008F0AA6">
        <w:t xml:space="preserve">The </w:t>
      </w:r>
      <w:r w:rsidR="008837B5" w:rsidRPr="008F0AA6">
        <w:t xml:space="preserve">wavelength of the photon </w:t>
      </w:r>
      <w:r w:rsidR="008837B5">
        <w:t xml:space="preserve">released determines the </w:t>
      </w:r>
      <w:r w:rsidRPr="008F0AA6">
        <w:t xml:space="preserve">color of the light </w:t>
      </w:r>
      <w:r w:rsidR="008837B5">
        <w:t xml:space="preserve">emitted. This wavelength </w:t>
      </w:r>
      <w:r w:rsidRPr="008F0AA6">
        <w:t xml:space="preserve"> depends on the characteristics of the semiconductor material.</w:t>
      </w:r>
      <w:r w:rsidRPr="00352F94">
        <w:t xml:space="preserve"> LED solid-state lighting offers great versatility and </w:t>
      </w:r>
      <w:r w:rsidR="00ED272A">
        <w:t>fulfils a broad range of lighting needs</w:t>
      </w:r>
      <w:r w:rsidRPr="00352F94">
        <w:t xml:space="preserve"> </w:t>
      </w:r>
      <w:r w:rsidR="00ED272A">
        <w:t>considering</w:t>
      </w:r>
      <w:r w:rsidRPr="00352F94">
        <w:t xml:space="preserve"> its quality, ease of use, reliability, and its </w:t>
      </w:r>
      <w:r w:rsidR="00ED272A">
        <w:t>very high efficiency</w:t>
      </w:r>
      <w:r w:rsidRPr="00352F94">
        <w:t xml:space="preserve"> </w:t>
      </w:r>
      <w:r w:rsidRPr="00352F94">
        <w:fldChar w:fldCharType="begin"/>
      </w:r>
      <w:r w:rsidRPr="00352F94">
        <w:instrText xml:space="preserve"> ADDIN ZOTERO_ITEM CSL_CITATION {"citationID":"teoBv3LK","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Pr="00352F94">
        <w:fldChar w:fldCharType="separate"/>
      </w:r>
      <w:r w:rsidRPr="00352F94">
        <w:rPr>
          <w:rFonts w:cs="Times New Roman"/>
          <w:szCs w:val="24"/>
        </w:rPr>
        <w:t>(Weisbuch, 2018)</w:t>
      </w:r>
      <w:r w:rsidRPr="00352F94">
        <w:fldChar w:fldCharType="end"/>
      </w:r>
      <w:r w:rsidRPr="00352F94">
        <w:t>.</w:t>
      </w:r>
    </w:p>
    <w:p w14:paraId="73AF15F8" w14:textId="14903D1C" w:rsidR="00B312CF" w:rsidRPr="00352F94" w:rsidRDefault="00B312CF" w:rsidP="00B312CF">
      <w:r w:rsidRPr="00352F94">
        <w:t>The phenomenon of a semiconductor junction to produce light was first reported by H. J. Round in 1907 in England. The phenomenon was also investigated by O. Losev in Russia in the 1920’s, but it was only in the 1962 when an American engineer N. Holonyak Jr developed the first practical LED of visible spectrum, succeeding in observing laser emission at 710 nm</w:t>
      </w:r>
      <w:r w:rsidR="003776B1" w:rsidRPr="00352F94">
        <w:t xml:space="preserve"> wavelength</w:t>
      </w:r>
      <w:r w:rsidRPr="00352F94">
        <w:t xml:space="preserve"> (red</w:t>
      </w:r>
      <w:r w:rsidR="003776B1" w:rsidRPr="00352F94">
        <w:t xml:space="preserve"> light</w:t>
      </w:r>
      <w:r w:rsidRPr="00352F94">
        <w:t xml:space="preserve">) </w:t>
      </w:r>
      <w:r w:rsidRPr="00352F94">
        <w:fldChar w:fldCharType="begin"/>
      </w:r>
      <w:r w:rsidRPr="00352F94">
        <w:instrText xml:space="preserve"> ADDIN ZOTERO_ITEM CSL_CITATION {"citationID":"LPqlKmEG","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Pr="00352F94">
        <w:fldChar w:fldCharType="separate"/>
      </w:r>
      <w:r w:rsidRPr="00352F94">
        <w:rPr>
          <w:rFonts w:cs="Times New Roman"/>
          <w:szCs w:val="24"/>
        </w:rPr>
        <w:t>(Weisbuch, 2018)</w:t>
      </w:r>
      <w:r w:rsidRPr="00352F94">
        <w:fldChar w:fldCharType="end"/>
      </w:r>
      <w:r w:rsidRPr="00352F94">
        <w:t>. Since then, colored LEDs were used as indicator lights in electronic devices. In the 1990’s, after the development of blue LED by S. Nakamura, which was crucial for the production of white light, the use of LED products spread from indicator and decorative lighting to various lighting applications, such as general and task lighting in buildings and road and park lighting in outdoor areas. LED lighting only developed into the major market from 2012 on</w:t>
      </w:r>
      <w:r w:rsidR="00ED272A">
        <w:t>wards</w:t>
      </w:r>
      <w:r w:rsidRPr="00352F94">
        <w:t>, when e</w:t>
      </w:r>
      <w:r w:rsidRPr="00352F94">
        <w:rPr>
          <w:rFonts w:ascii="Cambria Math" w:hAnsi="Cambria Math" w:cs="Cambria Math"/>
        </w:rPr>
        <w:t>ﬃ</w:t>
      </w:r>
      <w:r w:rsidRPr="00352F94">
        <w:rPr>
          <w:rFonts w:cs="Times New Roman"/>
        </w:rPr>
        <w:t xml:space="preserve">ciency and cost made them </w:t>
      </w:r>
      <w:r w:rsidR="00ED272A">
        <w:rPr>
          <w:rFonts w:cs="Times New Roman"/>
        </w:rPr>
        <w:t xml:space="preserve">cost </w:t>
      </w:r>
      <w:r w:rsidRPr="00352F94">
        <w:rPr>
          <w:rFonts w:cs="Times New Roman"/>
        </w:rPr>
        <w:t xml:space="preserve">competitive with </w:t>
      </w:r>
      <w:r w:rsidR="00ED272A">
        <w:rPr>
          <w:rFonts w:cs="Times New Roman"/>
        </w:rPr>
        <w:t xml:space="preserve">alternatives </w:t>
      </w:r>
      <w:r w:rsidRPr="00352F94">
        <w:rPr>
          <w:rFonts w:cs="Times New Roman"/>
        </w:rPr>
        <w:fldChar w:fldCharType="begin"/>
      </w:r>
      <w:r w:rsidRPr="00352F94">
        <w:rPr>
          <w:rFonts w:cs="Times New Roman"/>
        </w:rPr>
        <w:instrText xml:space="preserve"> ADDIN ZOTERO_ITEM CSL_CITATION {"citationID":"g0fCGfMj","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Pr="00352F94">
        <w:rPr>
          <w:rFonts w:cs="Times New Roman"/>
        </w:rPr>
        <w:fldChar w:fldCharType="separate"/>
      </w:r>
      <w:r w:rsidRPr="00352F94">
        <w:rPr>
          <w:rFonts w:cs="Times New Roman"/>
          <w:szCs w:val="24"/>
        </w:rPr>
        <w:t>(Weisbuch, 2018)</w:t>
      </w:r>
      <w:r w:rsidRPr="00352F94">
        <w:rPr>
          <w:rFonts w:cs="Times New Roman"/>
        </w:rPr>
        <w:fldChar w:fldCharType="end"/>
      </w:r>
      <w:r w:rsidRPr="00352F94">
        <w:rPr>
          <w:rFonts w:cs="Times New Roman"/>
        </w:rPr>
        <w:t>. In 2014 the Nobel Prize in Physics was awarded to Akasaki, Amano, and Nakamura for “the invention of e</w:t>
      </w:r>
      <w:r w:rsidRPr="00352F94">
        <w:rPr>
          <w:rFonts w:ascii="Cambria Math" w:hAnsi="Cambria Math" w:cs="Cambria Math"/>
        </w:rPr>
        <w:t>ﬃ</w:t>
      </w:r>
      <w:r w:rsidRPr="00352F94">
        <w:rPr>
          <w:rFonts w:cs="Times New Roman"/>
        </w:rPr>
        <w:t xml:space="preserve">cient blue light-emitting diodes which has enabled bright and energy-saving white light sources” </w:t>
      </w:r>
      <w:r w:rsidRPr="00352F94">
        <w:rPr>
          <w:rFonts w:cs="Times New Roman"/>
        </w:rPr>
        <w:fldChar w:fldCharType="begin"/>
      </w:r>
      <w:r w:rsidR="005B5BA6" w:rsidRPr="00352F94">
        <w:rPr>
          <w:rFonts w:cs="Times New Roman"/>
        </w:rPr>
        <w:instrText xml:space="preserve"> ADDIN ZOTERO_ITEM CSL_CITATION {"citationID":"auxws4Uf","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title-short":"LEDs for lighting","language":"en","author":[{"family":"Gayral","given":"Bruno"}],"issued":{"date-parts":[["2017",9]]},"accessed":{"date-parts":[["2019",2,14]]}}}],"schema":"https://github.com/citation-style-language/schema/raw/master/csl-citation.json"} </w:instrText>
      </w:r>
      <w:r w:rsidRPr="00352F94">
        <w:rPr>
          <w:rFonts w:cs="Times New Roman"/>
        </w:rPr>
        <w:fldChar w:fldCharType="separate"/>
      </w:r>
      <w:r w:rsidRPr="00352F94">
        <w:rPr>
          <w:rFonts w:cs="Times New Roman"/>
          <w:szCs w:val="24"/>
        </w:rPr>
        <w:t>(Gayral, 2017)</w:t>
      </w:r>
      <w:r w:rsidRPr="00352F94">
        <w:rPr>
          <w:rFonts w:cs="Times New Roman"/>
        </w:rPr>
        <w:fldChar w:fldCharType="end"/>
      </w:r>
      <w:r w:rsidRPr="00352F94">
        <w:rPr>
          <w:rFonts w:cs="Times New Roman"/>
        </w:rPr>
        <w:t>.</w:t>
      </w:r>
    </w:p>
    <w:p w14:paraId="1EEAC24F" w14:textId="363487F9" w:rsidR="00B312CF" w:rsidRPr="00352F94" w:rsidRDefault="00B312CF" w:rsidP="00B312CF">
      <w:r w:rsidRPr="00352F94">
        <w:t xml:space="preserve">White light, which is especially needed for general lighting applications, may be produced by LED technology in two basic methods: </w:t>
      </w:r>
      <w:r w:rsidR="00ED272A">
        <w:t xml:space="preserve">1. </w:t>
      </w:r>
      <w:r w:rsidR="00FD6A6F">
        <w:t>mixing</w:t>
      </w:r>
      <w:r w:rsidRPr="00352F94">
        <w:t xml:space="preserve"> monochromatic LEDs </w:t>
      </w:r>
      <w:r w:rsidR="00FD6A6F">
        <w:t>(such as red + blue + green)</w:t>
      </w:r>
      <w:r w:rsidRPr="00352F94">
        <w:t xml:space="preserve">) or </w:t>
      </w:r>
      <w:r w:rsidR="00ED272A">
        <w:t xml:space="preserve">2. </w:t>
      </w:r>
      <w:r w:rsidR="00DE5F7C">
        <w:t>converting</w:t>
      </w:r>
      <w:r w:rsidRPr="00352F94">
        <w:t xml:space="preserve"> blue or UV </w:t>
      </w:r>
      <w:r w:rsidR="00DE5F7C">
        <w:t>light using a phosphor layer</w:t>
      </w:r>
      <w:r w:rsidRPr="00352F94">
        <w:t xml:space="preserve"> (phosphor-conversion)</w:t>
      </w:r>
      <w:r w:rsidR="00FF68CE">
        <w:t xml:space="preserve"> </w:t>
      </w:r>
      <w:r w:rsidRPr="00352F94">
        <w:fldChar w:fldCharType="begin"/>
      </w:r>
      <w:r w:rsidR="00D479DA" w:rsidRPr="00352F94">
        <w:instrText xml:space="preserve"> ADDIN ZOTERO_ITEM CSL_CITATION {"citationID":"HN9KojdM","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352F94">
        <w:fldChar w:fldCharType="separate"/>
      </w:r>
      <w:r w:rsidR="00887012" w:rsidRPr="008F0AA6">
        <w:rPr>
          <w:rFonts w:cs="Times New Roman"/>
          <w:szCs w:val="24"/>
        </w:rPr>
        <w:t>(Franz &amp; Wenzl, 2017)</w:t>
      </w:r>
      <w:r w:rsidRPr="00352F94">
        <w:fldChar w:fldCharType="end"/>
      </w:r>
      <w:r w:rsidRPr="00352F94">
        <w:t xml:space="preserve">. In phosphor conversion, the radiation from a blue or ultra violet (UV) LED is converted into white light by using </w:t>
      </w:r>
      <w:r w:rsidR="009F7B5E" w:rsidRPr="00352F94">
        <w:t>phosphors</w:t>
      </w:r>
      <w:r w:rsidR="00DE5F7C">
        <w:t>, however t</w:t>
      </w:r>
      <w:r w:rsidRPr="00352F94">
        <w:t>he color mixing method makes is possible to tune the color of the light, for example, if a colored or cooler or warmer white light is needed.</w:t>
      </w:r>
    </w:p>
    <w:p w14:paraId="6CFA8489" w14:textId="5CE1400F" w:rsidR="00B312CF" w:rsidRPr="00352F94" w:rsidRDefault="00B312CF" w:rsidP="00B312CF">
      <w:r w:rsidRPr="00352F94">
        <w:t xml:space="preserve">A LED component is rarely used in lighting </w:t>
      </w:r>
      <w:r w:rsidR="009F7B5E" w:rsidRPr="00352F94">
        <w:t>alone</w:t>
      </w:r>
      <w:r w:rsidRPr="00352F94">
        <w:t xml:space="preserve"> </w:t>
      </w:r>
      <w:r w:rsidR="009F7B5E" w:rsidRPr="00352F94">
        <w:t>as</w:t>
      </w:r>
      <w:r w:rsidRPr="00352F94">
        <w:t xml:space="preserve"> it needs auxiliary components to operate properly, such as optical, thermal, mechanical and electrical interfaces. The light from the LED chip may need to be controlled by adding lens(es) on it. The LED package, i.e., the LED component with possible additional interfaces, is attached on a printed circuit board, which forms a single or multichip (array) LED module</w:t>
      </w:r>
      <w:r w:rsidRPr="00352F94">
        <w:fldChar w:fldCharType="begin"/>
      </w:r>
      <w:r w:rsidR="00D479DA" w:rsidRPr="00352F94">
        <w:instrText xml:space="preserve"> ADDIN ZOTERO_ITEM CSL_CITATION {"citationID":"DNZ5dtbE","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352F94">
        <w:fldChar w:fldCharType="separate"/>
      </w:r>
      <w:r w:rsidR="00887012" w:rsidRPr="008F0AA6">
        <w:rPr>
          <w:rFonts w:cs="Times New Roman"/>
          <w:szCs w:val="24"/>
        </w:rPr>
        <w:t>(Franz &amp; Wenzl, 2017)</w:t>
      </w:r>
      <w:r w:rsidRPr="00352F94">
        <w:fldChar w:fldCharType="end"/>
      </w:r>
      <w:r w:rsidRPr="00352F94">
        <w:t>. One or</w:t>
      </w:r>
      <w:r w:rsidR="00753CB8" w:rsidRPr="00352F94">
        <w:t xml:space="preserve"> </w:t>
      </w:r>
      <w:r w:rsidRPr="00352F94">
        <w:t xml:space="preserve">several LED modules may form a LED lamp with an integrated control gear and a cap for easy installation. LED module(s) may also form a LED luminaire with a separate control gear. Control gear, consisting the power supply and control unit, serves to supply the rated voltage or current for the LED package and may enable the dimming, power-factor correcting and other control functions. LED luminaires are the LED lighting products typically used in commercial buildings, whereas residential lighting is assumed to be based on LED lamps. LED lamps and LED tubes are may also be used in commercial lighting to replace conventional light sources, such as a linear fluorescent lamp (FL) or an incandescent lamp. </w:t>
      </w:r>
      <w:r w:rsidR="00ED272A">
        <w:t>L</w:t>
      </w:r>
      <w:r w:rsidRPr="00352F94">
        <w:t xml:space="preserve">amp </w:t>
      </w:r>
      <w:r w:rsidR="00ED272A">
        <w:t xml:space="preserve">design </w:t>
      </w:r>
      <w:r w:rsidRPr="00352F94">
        <w:t>has</w:t>
      </w:r>
      <w:r w:rsidR="00ED272A">
        <w:t xml:space="preserve"> a</w:t>
      </w:r>
      <w:r w:rsidRPr="00352F94">
        <w:t xml:space="preserve"> large influence on </w:t>
      </w:r>
      <w:r w:rsidR="00ED272A">
        <w:t xml:space="preserve">lamp </w:t>
      </w:r>
      <w:r w:rsidRPr="00352F94">
        <w:t>performance. For instance, retrofit lamps</w:t>
      </w:r>
      <w:r w:rsidR="00623AC4">
        <w:t xml:space="preserve"> may</w:t>
      </w:r>
      <w:r w:rsidRPr="00352F94">
        <w:t xml:space="preserve"> have less favorable </w:t>
      </w:r>
      <w:r w:rsidR="00623AC4" w:rsidRPr="00352F94">
        <w:t>thermal management and lifetime</w:t>
      </w:r>
      <w:r w:rsidR="00623AC4">
        <w:t xml:space="preserve"> performance</w:t>
      </w:r>
      <w:r w:rsidRPr="00352F94">
        <w:t xml:space="preserve">, but they can fit into existing luminaires and sockets </w:t>
      </w:r>
      <w:r w:rsidRPr="00352F94">
        <w:fldChar w:fldCharType="begin"/>
      </w:r>
      <w:r w:rsidR="00D479DA" w:rsidRPr="00352F94">
        <w:instrText xml:space="preserve"> ADDIN ZOTERO_ITEM CSL_CITATION {"citationID":"Md9RccPv","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352F94">
        <w:fldChar w:fldCharType="separate"/>
      </w:r>
      <w:r w:rsidR="00887012" w:rsidRPr="008F0AA6">
        <w:rPr>
          <w:rFonts w:cs="Times New Roman"/>
          <w:szCs w:val="24"/>
        </w:rPr>
        <w:t>(Franz &amp; Wenzl, 2017)</w:t>
      </w:r>
      <w:r w:rsidRPr="00352F94">
        <w:fldChar w:fldCharType="end"/>
      </w:r>
      <w:r w:rsidRPr="00352F94">
        <w:t>.</w:t>
      </w:r>
    </w:p>
    <w:p w14:paraId="04F3D6BD" w14:textId="77777777" w:rsidR="008F0AA6" w:rsidRDefault="00B312CF" w:rsidP="008F0AA6">
      <w:r w:rsidRPr="00352F94">
        <w:t>A LED lamp can directly replace any lamp of the same cap type. For example, a LED lamp with an E27 cap can directly replace a compact fluorescent lamp (CFL) or a halogen lamp of the same cap type. This kind of direct replacement is typical in residential lighting where the luminaire usually remains the same and only the light source inside is replaced. LED luminaires are less frequently used in residential lighting, whereas the LED lamps are assumed to be the solution for households. An LED luminaire may replace a luminaire of some other lighting technology, e.g., a fluorescent lamp (FL) luminaire or a high-intensity discharge (HID) luminaire. Control gear, consisting the power supply and control unit, serves to supply the rated voltage or current for the LED package and may enable the dimming, power-factor correcting and other control functions.</w:t>
      </w:r>
      <w:bookmarkStart w:id="12" w:name="_Hlk4362027"/>
    </w:p>
    <w:p w14:paraId="7347A686" w14:textId="7506122A" w:rsidR="00932548" w:rsidRPr="00352F94" w:rsidRDefault="00932548">
      <w:pPr>
        <w:pStyle w:val="Heading3"/>
      </w:pPr>
      <w:bookmarkStart w:id="13" w:name="_Toc44585063"/>
      <w:r w:rsidRPr="00352F94">
        <w:t xml:space="preserve">Energy </w:t>
      </w:r>
      <w:r w:rsidR="00790B3F" w:rsidRPr="00352F94">
        <w:t xml:space="preserve">Efficiency </w:t>
      </w:r>
      <w:r w:rsidRPr="00352F94">
        <w:t xml:space="preserve">of LED </w:t>
      </w:r>
      <w:r w:rsidR="00790B3F" w:rsidRPr="00352F94">
        <w:t>Technology</w:t>
      </w:r>
      <w:bookmarkEnd w:id="13"/>
    </w:p>
    <w:bookmarkEnd w:id="12"/>
    <w:p w14:paraId="4161BD14" w14:textId="6B1039CE" w:rsidR="00817BFA" w:rsidRPr="00352F94" w:rsidRDefault="00A8423D" w:rsidP="00817BFA">
      <w:r w:rsidRPr="00352F94">
        <w:t xml:space="preserve">LED products are currently one of the most energy efficient light sources on the market. The energy efficiency of lighting products is measured in luminous efficacy. </w:t>
      </w:r>
      <w:r w:rsidR="000065AC">
        <w:t xml:space="preserve">1 lumen is the amount of </w:t>
      </w:r>
      <w:r w:rsidR="000065AC" w:rsidRPr="000065AC">
        <w:rPr>
          <w:i/>
        </w:rPr>
        <w:t>visible</w:t>
      </w:r>
      <w:r w:rsidR="000065AC">
        <w:t xml:space="preserve"> light emitted from a source per unit time, and t</w:t>
      </w:r>
      <w:r w:rsidRPr="00352F94">
        <w:t xml:space="preserve">he unit of </w:t>
      </w:r>
      <w:r w:rsidR="00411585" w:rsidRPr="00352F94">
        <w:t xml:space="preserve">luminous </w:t>
      </w:r>
      <w:r w:rsidRPr="00352F94">
        <w:t xml:space="preserve">efficiency is lumens per watt i.e., the ratio of luminous flux (unit lumen, lm) produced by the light source and respective electrical power (unit watt, W) required for the operation. </w:t>
      </w:r>
      <w:r w:rsidR="000065AC">
        <w:t>Since introduction, t</w:t>
      </w:r>
      <w:r w:rsidR="00817BFA" w:rsidRPr="00352F94">
        <w:t>he luminous efficacy of LED lighting products ha</w:t>
      </w:r>
      <w:r w:rsidR="000065AC">
        <w:t>s</w:t>
      </w:r>
      <w:r w:rsidR="00817BFA" w:rsidRPr="00352F94">
        <w:t xml:space="preserve"> improved from around 25 lm/W to over 160 lm/W, depending on color quality and drive conditions </w:t>
      </w:r>
      <w:r w:rsidR="00817BFA" w:rsidRPr="00352F94">
        <w:fldChar w:fldCharType="begin"/>
      </w:r>
      <w:r w:rsidR="005B5BA6" w:rsidRPr="00352F94">
        <w:instrText xml:space="preserve"> ADDIN ZOTERO_ITEM CSL_CITATION {"citationID":"isCIxGwj","properties":{"formattedCitation":"(Morgan Pattison, Hansen, &amp; Tsao, 2018)","plainCitation":"(Morgan Pattison, Hansen, &amp; Tsao, 2018)","noteIndex":0},"citationItems":[{"id":95,"uris":["http://zotero.org/groups/2241931/items/PDGCC668"],"uri":["http://zotero.org/groups/2241931/items/PDGCC668"],"itemData":{"id":95,"type":"article-journal","title":"LED lighting efficacy: Status and directions","container-title":"Comptes Rendus Physique","collection-title":"LEDs: The new revolution in lighting / Les LED : la nouvelle révolution de l’éclairage","page":"134-145","volume":"19","issue":"3","source":"ScienceDirect","abstract":"A monumental shift from conventional lighting technologies (incandescent, fluorescent, high intensity discharge) to LED lighting is currently transpiring. The primary driver for this shift has been energy efficiency and associated cost savings. LED lighting is now more efficacious than any of the conventional lighting technologies with room to still improve. Near term, phosphor-converted LED packages have the potential for efficacy improvement between 160 lm/W (now) to 255 lm/W. Longer term, color-mixed LED packages have the potential for efficacy levels conceivably as high as 330 lm/W, though reaching these performance levels requires breakthroughs in green and amber LED efficiency. LED package efficacy sets the upper limit to luminaire efficacy, with the luminaire containing its own efficacy loss channels. In this paper, based on analyses performed through the U.S. Department of Energy Solid State Lighting Program, various LED and luminaire loss channels are elucidated, and critical areas for improvement identified. Beyond massive energy savings, LED technology enables a host of new applications and added value not possible or economical with previous lighting technologies. These include connected lighting, lighting tailored for human physiological responses, horticultural lighting, and ecologically conscious lighting. None of these new applications would be viable if not for the high efficacies that have been achieved, and are themselves just the beginning of what LED lighting can do.\nRésumé\nUn passage radical des techniques d'éclairage conventionnelles (incandescent, fluorescent, décharge de haute intensité) aux technologies LED est en train de s'opérer. La première raison de cette mutation est à rechercher dans l'efficacité énergétique de ces dernières et dans les économies associées. L'éclairage LED est maintenant plus efficace qu'aucune des technologies d'éclairage conventionnelles, mais il reste de l'espace pour des améliorations. À court terme, les ensembles à LED converties au phosphore peuvent encore voir leur efficacité améliorée de 160 lm/W à 255 lm/W. À long terme, il est concevable que les ensembles à LED à mélange de LED de différentes couleurs puissent atteindre des niveaux d'efficacité de 330 lm/W, quoiqu'atteindre de telles performances demande des avancées majeures du côté des LED de couleurs verte et ambre. L'efficacité des ensembles à LED détermine la limite supérieure du luminaire, ce dernier contenant ses propres canaux de perte d'efficacité. Dans cet article, sur la base d'analyses réalisées au Department of Energy au sein du Solid State Lighting Program américain, différents canaux de perte des LED et des luminaires ont été élucidés, et des domaines critiques permettant leur amélioration ont été identifiés. Au-delà d'économies d'énergie massives, la technologie LED permet de nouvelles applications et une valeur ajoutée non possible ou non économiquement faisable avec les anciennes technologies d'éclairage. Celles-ci incluent l'éclairage connecté, l'éclairage adapté aux réponses physiologiques humaines, l'éclairage horticole et l'éclairage respectueux de l'écologie. Aucune de ces nouvelles applications ne serait viable sans les hautes efficacités qui ont été atteintes, et qui ne sont elles-mêmes que les prémices de ce que l'éclairage LED peut faire.","URL":"http://www.sciencedirect.com/science/article/pii/S1631070517300932","DOI":"10.1016/j.crhy.2017.10.013","ISSN":"1631-0705","title-short":"LED lighting efficacy","journalAbbreviation":"Comptes Rendus Physique","author":[{"family":"Morgan Pattison","given":"Paul"},{"family":"Hansen","given":"Monica"},{"family":"Tsao","given":"Jeffrey Y."}],"issued":{"date-parts":[["2018",3,1]]},"accessed":{"date-parts":[["2019",2,23]]}}}],"schema":"https://github.com/citation-style-language/schema/raw/master/csl-citation.json"} </w:instrText>
      </w:r>
      <w:r w:rsidR="00817BFA" w:rsidRPr="00352F94">
        <w:fldChar w:fldCharType="separate"/>
      </w:r>
      <w:r w:rsidR="00887012" w:rsidRPr="00352F94">
        <w:rPr>
          <w:rFonts w:cs="Times New Roman"/>
        </w:rPr>
        <w:t>(Morgan Pattison, Hansen, &amp; Tsao, 2018)</w:t>
      </w:r>
      <w:r w:rsidR="00817BFA" w:rsidRPr="00352F94">
        <w:fldChar w:fldCharType="end"/>
      </w:r>
      <w:r w:rsidR="00817BFA" w:rsidRPr="00352F94">
        <w:t xml:space="preserve"> and  is increasing more rapidly than any other light source technology. The luminous efficacy of a top performing LED lamp or luminaire has been reported to range between 86 and 149 lm/W in 2017 while the long-term future goal for LED package luminous efficacy is set at 255 lm/W and luminaire luminous efficacy at 218 lm/W</w:t>
      </w:r>
      <w:bookmarkStart w:id="14" w:name="_Ref536777846"/>
      <w:r w:rsidR="00817BFA" w:rsidRPr="00352F94">
        <w:fldChar w:fldCharType="begin"/>
      </w:r>
      <w:r w:rsidR="00817BFA" w:rsidRPr="00352F94">
        <w:instrText xml:space="preserve"> ADDIN ZOTERO_ITEM CSL_CITATION {"citationID":"ThUJmvof","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00817BFA" w:rsidRPr="00352F94">
        <w:fldChar w:fldCharType="separate"/>
      </w:r>
      <w:r w:rsidR="00817BFA" w:rsidRPr="00352F94">
        <w:rPr>
          <w:rFonts w:cs="Times New Roman"/>
          <w:szCs w:val="24"/>
        </w:rPr>
        <w:t>(US DOE SSL, 2017a)</w:t>
      </w:r>
      <w:r w:rsidR="00817BFA" w:rsidRPr="00352F94">
        <w:fldChar w:fldCharType="end"/>
      </w:r>
      <w:bookmarkEnd w:id="14"/>
      <w:r w:rsidR="00817BFA" w:rsidRPr="00352F94">
        <w:t xml:space="preserve">. In contrast, conventional lighting products are </w:t>
      </w:r>
      <w:r w:rsidR="00817BFA" w:rsidRPr="008F0AA6">
        <w:rPr>
          <w:i/>
        </w:rPr>
        <w:t>not</w:t>
      </w:r>
      <w:r w:rsidR="00817BFA" w:rsidRPr="00352F94">
        <w:t xml:space="preserve"> expected to be developed as drastically. </w:t>
      </w:r>
    </w:p>
    <w:p w14:paraId="49F34721" w14:textId="77777777" w:rsidR="00817BFA" w:rsidRPr="00352F94" w:rsidRDefault="00817BFA">
      <w:r w:rsidRPr="00352F94">
        <w:t xml:space="preserve">The efficiency of a luminaire is determined as the light output ratio (LOR). LOR is defined as the ratio of the total luminous flux of the luminaire to the sum of the individual luminous fluxes of the light sources (lamps) when operated outside the luminaire with the same control gear needed. The LOR value depends on the shape and materials of the luminaire and varies a lot. Generally, the LOR ranges around 50-80%. </w:t>
      </w:r>
    </w:p>
    <w:p w14:paraId="14FC964E" w14:textId="6DF0AE4A" w:rsidR="00817BFA" w:rsidRPr="00352F94" w:rsidRDefault="00817BFA">
      <w:r w:rsidRPr="00352F94">
        <w:t xml:space="preserve">The LED lighting has good potential to reduce the GHG emissions from </w:t>
      </w:r>
      <w:r w:rsidR="00C534B7" w:rsidRPr="00352F94">
        <w:t>residential</w:t>
      </w:r>
      <w:r w:rsidRPr="00352F94">
        <w:t xml:space="preserve"> sector, since its operation may be more energy efficient compared to most other lighting technologies There is a great potential to further develop the luminous efficacy of LED products, as the ultimate goal is set at 255 lm/W for a LED </w:t>
      </w:r>
      <w:r w:rsidR="00C534B7" w:rsidRPr="00352F94">
        <w:t xml:space="preserve">luminaire </w:t>
      </w:r>
      <w:r w:rsidRPr="00352F94">
        <w:fldChar w:fldCharType="begin"/>
      </w:r>
      <w:r w:rsidRPr="00352F94">
        <w:instrText xml:space="preserve"> ADDIN ZOTERO_ITEM CSL_CITATION {"citationID":"xxtIAjd7","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Pr="00352F94">
        <w:fldChar w:fldCharType="separate"/>
      </w:r>
      <w:r w:rsidRPr="00352F94">
        <w:rPr>
          <w:rFonts w:cs="Times New Roman"/>
          <w:szCs w:val="24"/>
        </w:rPr>
        <w:t>(US DOE SSL, 2017a)</w:t>
      </w:r>
      <w:r w:rsidRPr="00352F94">
        <w:fldChar w:fldCharType="end"/>
      </w:r>
      <w:r w:rsidR="00EB1CBC" w:rsidRPr="00352F94">
        <w:t xml:space="preserve">. </w:t>
      </w:r>
      <w:r w:rsidRPr="00352F94">
        <w:t xml:space="preserve">In contrast, the efficacy of other light source technologies is not expected to have such a development potential.  For instance, kerosene lamps account </w:t>
      </w:r>
      <w:r w:rsidR="00EB1CBC" w:rsidRPr="00352F94">
        <w:t>for</w:t>
      </w:r>
      <w:r w:rsidRPr="00352F94">
        <w:t xml:space="preserve"> 3% of total lighting, yet are responsible for 20% of CO2e emissions due to lighting</w:t>
      </w:r>
      <w:r w:rsidRPr="00352F94">
        <w:fldChar w:fldCharType="begin"/>
      </w:r>
      <w:r w:rsidR="005B5BA6" w:rsidRPr="00352F94">
        <w:instrText xml:space="preserve"> ADDIN ZOTERO_ITEM CSL_CITATION {"citationID":"PoJtWeQm","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title-short":"LEDs for lighting","language":"en","author":[{"family":"Gayral","given":"Bruno"}],"issued":{"date-parts":[["2017",9]]},"accessed":{"date-parts":[["2019",2,14]]}}}],"schema":"https://github.com/citation-style-language/schema/raw/master/csl-citation.json"} </w:instrText>
      </w:r>
      <w:r w:rsidRPr="00352F94">
        <w:fldChar w:fldCharType="separate"/>
      </w:r>
      <w:r w:rsidRPr="00352F94">
        <w:rPr>
          <w:rFonts w:cs="Times New Roman"/>
          <w:szCs w:val="24"/>
        </w:rPr>
        <w:t>(Gayral, 2017)</w:t>
      </w:r>
      <w:r w:rsidRPr="00352F94">
        <w:fldChar w:fldCharType="end"/>
      </w:r>
      <w:r w:rsidRPr="00352F94">
        <w:t xml:space="preserve">. However, daylighting, as a non-electric type of lighting, could be another clearly sustainable lighting technology, but it’s not sufficient as the </w:t>
      </w:r>
      <w:r w:rsidRPr="00352F94">
        <w:rPr>
          <w:i/>
        </w:rPr>
        <w:t>only</w:t>
      </w:r>
      <w:r w:rsidRPr="00352F94">
        <w:t xml:space="preserve"> type of lighting due to its limitations, such as the restrictions of availability.</w:t>
      </w:r>
    </w:p>
    <w:p w14:paraId="000FA6A9" w14:textId="75B0D698" w:rsidR="00932548" w:rsidRPr="00352F94" w:rsidRDefault="00932548" w:rsidP="008F0AA6">
      <w:pPr>
        <w:pStyle w:val="Heading3"/>
      </w:pPr>
      <w:bookmarkStart w:id="15" w:name="_Toc9619493"/>
      <w:bookmarkStart w:id="16" w:name="_Toc9619589"/>
      <w:bookmarkStart w:id="17" w:name="_Toc9619663"/>
      <w:bookmarkStart w:id="18" w:name="_Toc9619494"/>
      <w:bookmarkStart w:id="19" w:name="_Toc9619590"/>
      <w:bookmarkStart w:id="20" w:name="_Toc9619664"/>
      <w:bookmarkStart w:id="21" w:name="_Toc9619495"/>
      <w:bookmarkStart w:id="22" w:name="_Toc9619591"/>
      <w:bookmarkStart w:id="23" w:name="_Toc9619665"/>
      <w:bookmarkStart w:id="24" w:name="bookmark0"/>
      <w:bookmarkStart w:id="25" w:name="_Toc470809691"/>
      <w:bookmarkStart w:id="26" w:name="_Toc470809693"/>
      <w:bookmarkStart w:id="27" w:name="_Toc470809694"/>
      <w:bookmarkStart w:id="28" w:name="_Toc9619496"/>
      <w:bookmarkStart w:id="29" w:name="_Toc9619592"/>
      <w:bookmarkStart w:id="30" w:name="_Toc9619666"/>
      <w:bookmarkStart w:id="31" w:name="_Toc470809765"/>
      <w:bookmarkStart w:id="32" w:name="_Toc4458506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352F94">
        <w:t xml:space="preserve">Lighting </w:t>
      </w:r>
      <w:r w:rsidR="00C33A39" w:rsidRPr="00352F94">
        <w:t>Service and Energy Consumption</w:t>
      </w:r>
      <w:bookmarkEnd w:id="31"/>
      <w:bookmarkEnd w:id="32"/>
    </w:p>
    <w:p w14:paraId="6243919F" w14:textId="57B42787" w:rsidR="00932548" w:rsidRPr="00352F94" w:rsidRDefault="00932548" w:rsidP="008F0AA6">
      <w:pPr>
        <w:spacing w:after="0"/>
      </w:pPr>
      <w:r w:rsidRPr="00352F94">
        <w:rPr>
          <w:bCs/>
        </w:rPr>
        <w:t xml:space="preserve">The residential lighting was estimated to account for 19.2 Plmh in 2005 and to increase to 49 Plmh in 2030. In 2005, average households in International Energy Agency (IEA) member countries were estimated to have 27.5 lamps, </w:t>
      </w:r>
      <w:r w:rsidR="00C33A39" w:rsidRPr="00352F94">
        <w:rPr>
          <w:bCs/>
        </w:rPr>
        <w:t>including</w:t>
      </w:r>
      <w:r w:rsidRPr="00352F94">
        <w:rPr>
          <w:bCs/>
        </w:rPr>
        <w:t xml:space="preserve"> 19.9 incandescent lamps, 5.2 linear fluorescent lamps (LFL), 0.8 halogen lamps and 1.7 compact fluorescent lamps (CFL) globally but regional differences were estimated to be significant</w:t>
      </w:r>
      <w:r w:rsidR="00D479DA" w:rsidRPr="00352F94">
        <w:rPr>
          <w:bCs/>
        </w:rPr>
        <w:t xml:space="preserve"> </w:t>
      </w:r>
      <w:r w:rsidR="00D479DA" w:rsidRPr="00352F94">
        <w:rPr>
          <w:bCs/>
        </w:rPr>
        <w:fldChar w:fldCharType="begin"/>
      </w:r>
      <w:r w:rsidR="005B5BA6" w:rsidRPr="00352F94">
        <w:rPr>
          <w:bCs/>
        </w:rPr>
        <w:instrText xml:space="preserve"> ADDIN ZOTERO_ITEM CSL_CITATION {"citationID":"TsI2x9nK","properties":{"formattedCitation":"(IEA, 2006)","plainCitation":"(IEA, 2006)","noteIndex":0},"citationItems":[{"id":3243,"uris":["http://zotero.org/groups/2241931/items/8Q5FZZAN"],"uri":["http://zotero.org/groups/2241931/items/8Q5FZZAN"],"itemData":{"id":3243,"type":"report","title":"Light's labour's lost: Policies for Energy-Efficient Lighting","publisher":"OECD","source":"Crossref","URL":"https://www.oecd-ilibrary.org/energy/light-s-labour-s-lost_9789264109520-en","note":"DOI: 10.1787/9789264109520-en","title-short":"Light's labour's lost","language":"en","author":[{"literal":"IEA"}],"issued":{"date-parts":[["2006"]]},"accessed":{"date-parts":[["2019",3,20]]}}}],"schema":"https://github.com/citation-style-language/schema/raw/master/csl-citation.json"} </w:instrText>
      </w:r>
      <w:r w:rsidR="00D479DA" w:rsidRPr="00352F94">
        <w:rPr>
          <w:bCs/>
        </w:rPr>
        <w:fldChar w:fldCharType="separate"/>
      </w:r>
      <w:r w:rsidR="00D479DA" w:rsidRPr="00352F94">
        <w:rPr>
          <w:rFonts w:cs="Times New Roman"/>
        </w:rPr>
        <w:t>(IEA, 2006)</w:t>
      </w:r>
      <w:r w:rsidR="00D479DA" w:rsidRPr="00352F94">
        <w:rPr>
          <w:bCs/>
        </w:rPr>
        <w:fldChar w:fldCharType="end"/>
      </w:r>
      <w:r w:rsidRPr="00352F94">
        <w:rPr>
          <w:bCs/>
        </w:rPr>
        <w:t xml:space="preserve">. </w:t>
      </w:r>
    </w:p>
    <w:p w14:paraId="111F4010" w14:textId="43A6976C" w:rsidR="00434F61" w:rsidRPr="00352F94" w:rsidRDefault="551A77D0" w:rsidP="00EB247F">
      <w:pPr>
        <w:pStyle w:val="Heading2"/>
      </w:pPr>
      <w:bookmarkStart w:id="33" w:name="_Toc44585065"/>
      <w:r w:rsidRPr="00352F94">
        <w:t>Adoption Path</w:t>
      </w:r>
      <w:bookmarkEnd w:id="33"/>
    </w:p>
    <w:p w14:paraId="2DE714B4" w14:textId="1AC1BC5E" w:rsidR="00112479" w:rsidRPr="00352F94" w:rsidRDefault="551A77D0" w:rsidP="00EB247F">
      <w:pPr>
        <w:pStyle w:val="Heading3"/>
      </w:pPr>
      <w:bookmarkStart w:id="34" w:name="_Toc44585066"/>
      <w:r w:rsidRPr="00352F94">
        <w:t>Current Adoption</w:t>
      </w:r>
      <w:bookmarkEnd w:id="34"/>
    </w:p>
    <w:p w14:paraId="54F0A79E" w14:textId="4FFE147B" w:rsidR="00184A1D" w:rsidRPr="00352F94" w:rsidRDefault="00A05C4C" w:rsidP="00184A1D">
      <w:bookmarkStart w:id="35" w:name="_Hlk5188283"/>
      <w:r w:rsidRPr="00352F94">
        <w:t>Since</w:t>
      </w:r>
      <w:r w:rsidR="00184A1D" w:rsidRPr="00352F94">
        <w:t xml:space="preserve"> LEDs are more expensive than traditional technologies, </w:t>
      </w:r>
      <w:r w:rsidR="004647E5">
        <w:t xml:space="preserve">the </w:t>
      </w:r>
      <w:r w:rsidR="00184A1D" w:rsidRPr="00352F94">
        <w:t xml:space="preserve">market share </w:t>
      </w:r>
      <w:r w:rsidR="000065AC">
        <w:t>if based on</w:t>
      </w:r>
      <w:r w:rsidR="00184A1D" w:rsidRPr="00352F94">
        <w:t xml:space="preserve"> sales will be greater </w:t>
      </w:r>
      <w:r w:rsidR="000065AC">
        <w:t xml:space="preserve">than if based on </w:t>
      </w:r>
      <w:r w:rsidR="00184A1D" w:rsidRPr="00352F94">
        <w:t xml:space="preserve"> units. LED penetration of the </w:t>
      </w:r>
      <w:r w:rsidR="000065AC">
        <w:t xml:space="preserve">unit </w:t>
      </w:r>
      <w:r w:rsidR="00184A1D" w:rsidRPr="00352F94">
        <w:t>install</w:t>
      </w:r>
      <w:r w:rsidR="000065AC">
        <w:t>ations</w:t>
      </w:r>
      <w:r w:rsidR="00184A1D" w:rsidRPr="00352F94">
        <w:t xml:space="preserve"> will </w:t>
      </w:r>
      <w:r w:rsidR="004647E5">
        <w:t>grow</w:t>
      </w:r>
      <w:r w:rsidR="00184A1D" w:rsidRPr="00352F94">
        <w:t xml:space="preserve"> more slowly</w:t>
      </w:r>
      <w:r w:rsidR="000065AC">
        <w:t xml:space="preserve"> than of sales or revenue</w:t>
      </w:r>
      <w:r w:rsidR="00184A1D" w:rsidRPr="00352F94">
        <w:t xml:space="preserve">, as LEDs become the majority of sales and </w:t>
      </w:r>
      <w:r w:rsidR="004647E5">
        <w:t xml:space="preserve">replace </w:t>
      </w:r>
      <w:r w:rsidR="00184A1D" w:rsidRPr="00352F94">
        <w:t xml:space="preserve">existing installations </w:t>
      </w:r>
      <w:r w:rsidR="00184A1D" w:rsidRPr="00352F94">
        <w:fldChar w:fldCharType="begin"/>
      </w:r>
      <w:r w:rsidR="00184A1D" w:rsidRPr="00352F94">
        <w:instrText xml:space="preserve"> ADDIN ZOTERO_ITEM CSL_CITATION {"citationID":"6cSVlG91","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00184A1D" w:rsidRPr="00352F94">
        <w:fldChar w:fldCharType="separate"/>
      </w:r>
      <w:r w:rsidR="00184A1D" w:rsidRPr="00352F94">
        <w:rPr>
          <w:rFonts w:cs="Times New Roman"/>
        </w:rPr>
        <w:t>(US DOE SSL, 2017a)</w:t>
      </w:r>
      <w:r w:rsidR="00184A1D" w:rsidRPr="00352F94">
        <w:fldChar w:fldCharType="end"/>
      </w:r>
      <w:r w:rsidR="00184A1D" w:rsidRPr="00352F94">
        <w:t>.</w:t>
      </w:r>
    </w:p>
    <w:bookmarkEnd w:id="35"/>
    <w:p w14:paraId="1E1CABCA" w14:textId="582672E0" w:rsidR="00184A1D" w:rsidRPr="00352F94" w:rsidRDefault="00A05C4C" w:rsidP="00F92888">
      <w:r w:rsidRPr="0024787A">
        <w:t>The US DOE</w:t>
      </w:r>
      <w:r w:rsidR="004F14B6" w:rsidRPr="0024787A">
        <w:t xml:space="preserve"> </w:t>
      </w:r>
      <w:r w:rsidRPr="0024787A">
        <w:t xml:space="preserve">estimated that LED technology accounted for approximately 3% of global installed base in 2014, 11% at the end of 2016, and forecasts that the penetration of the global installed lamp base will reach 50% around 2022 and 74% by 2030  </w:t>
      </w:r>
      <w:r w:rsidRPr="0024787A">
        <w:fldChar w:fldCharType="begin"/>
      </w:r>
      <w:r w:rsidRPr="0024787A">
        <w:instrText xml:space="preserve"> ADDIN ZOTERO_ITEM CSL_CITATION {"citationID":"PP2ZQ8Nc","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24787A">
        <w:fldChar w:fldCharType="separate"/>
      </w:r>
      <w:r w:rsidRPr="0024787A">
        <w:rPr>
          <w:rFonts w:cs="Times New Roman"/>
          <w:szCs w:val="24"/>
        </w:rPr>
        <w:t>(US DOE SSL, 2017b)</w:t>
      </w:r>
      <w:r w:rsidRPr="0024787A">
        <w:fldChar w:fldCharType="end"/>
      </w:r>
      <w:r w:rsidRPr="0024787A">
        <w:t>. This covers all lighting sectors.</w:t>
      </w:r>
      <w:r w:rsidRPr="00352F94">
        <w:t xml:space="preserve"> The global estimates for LED adoption vary significantly, and some sources double the estimate for the lamp sales (from 3% to 6%)</w:t>
      </w:r>
      <w:r w:rsidRPr="00352F94">
        <w:fldChar w:fldCharType="begin"/>
      </w:r>
      <w:r w:rsidRPr="00352F94">
        <w:instrText xml:space="preserve"> ADDIN ZOTERO_ITEM CSL_CITATION {"citationID":"nymMwgYB","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Pr="00352F94">
        <w:fldChar w:fldCharType="separate"/>
      </w:r>
      <w:r w:rsidRPr="00352F94">
        <w:rPr>
          <w:rFonts w:cs="Times New Roman"/>
          <w:szCs w:val="24"/>
        </w:rPr>
        <w:t>(US DOE SSL, 2014)</w:t>
      </w:r>
      <w:r w:rsidRPr="00352F94">
        <w:fldChar w:fldCharType="end"/>
      </w:r>
      <w:r w:rsidRPr="00352F94">
        <w:t>, but it’s generally agreed that the revenue from and the market penetration of LED technology are increasing.</w:t>
      </w:r>
    </w:p>
    <w:p w14:paraId="3CFFFCE4" w14:textId="4591BE17" w:rsidR="00F92888" w:rsidRPr="00352F94" w:rsidRDefault="00F92888" w:rsidP="00740468">
      <w:r w:rsidRPr="00352F94">
        <w:t xml:space="preserve">The penetration rate of LED technology </w:t>
      </w:r>
      <w:r w:rsidR="00A32796" w:rsidRPr="00352F94">
        <w:t xml:space="preserve">has been largest in the </w:t>
      </w:r>
      <w:r w:rsidRPr="00352F94">
        <w:t>residential lighting</w:t>
      </w:r>
      <w:r w:rsidR="00A32796" w:rsidRPr="00352F94">
        <w:t xml:space="preserve"> sector. I</w:t>
      </w:r>
      <w:r w:rsidRPr="00352F94">
        <w:t>n the U.S.</w:t>
      </w:r>
      <w:r w:rsidR="00446653" w:rsidRPr="00352F94">
        <w:t xml:space="preserve"> it</w:t>
      </w:r>
      <w:r w:rsidRPr="00352F94">
        <w:t xml:space="preserve"> was estimated to be the greatest</w:t>
      </w:r>
      <w:r w:rsidR="00A32796" w:rsidRPr="00352F94">
        <w:t xml:space="preserve"> in terms of number of lamp and luminaire installations. In 2015, residences accounted for 71 percent of all lighting installations nationwide, at 6.2 billion</w:t>
      </w:r>
      <w:r w:rsidR="0014163E" w:rsidRPr="00352F94">
        <w:t xml:space="preserve"> </w:t>
      </w:r>
      <w:r w:rsidR="0014163E" w:rsidRPr="00352F94">
        <w:fldChar w:fldCharType="begin"/>
      </w:r>
      <w:r w:rsidR="0014163E" w:rsidRPr="00352F94">
        <w:instrText xml:space="preserve"> ADDIN ZOTERO_ITEM CSL_CITATION {"citationID":"YsBQADPP","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14163E" w:rsidRPr="00352F94">
        <w:fldChar w:fldCharType="separate"/>
      </w:r>
      <w:r w:rsidR="0014163E" w:rsidRPr="00352F94">
        <w:rPr>
          <w:rFonts w:cs="Times New Roman"/>
        </w:rPr>
        <w:t>(US DOE SSL, 2014)</w:t>
      </w:r>
      <w:r w:rsidR="0014163E" w:rsidRPr="00352F94">
        <w:fldChar w:fldCharType="end"/>
      </w:r>
      <w:r w:rsidR="00A32796" w:rsidRPr="00352F94">
        <w:t>.</w:t>
      </w:r>
      <w:r w:rsidRPr="00352F94">
        <w:t xml:space="preserve"> </w:t>
      </w:r>
      <w:r w:rsidR="00740468" w:rsidRPr="00352F94">
        <w:t>Although the annual installation of residential LED bulbs increased six-fold to 78 million between 2012 and 2014 (there were fewer than 400,000 installations in 2009), LED bulbs account</w:t>
      </w:r>
      <w:r w:rsidR="002E6026">
        <w:t>ed</w:t>
      </w:r>
      <w:r w:rsidR="00740468" w:rsidRPr="00352F94">
        <w:t xml:space="preserve"> for only 3 percent of the</w:t>
      </w:r>
      <w:r w:rsidR="00446653" w:rsidRPr="00352F94">
        <w:t xml:space="preserve"> </w:t>
      </w:r>
      <w:r w:rsidR="00740468" w:rsidRPr="00352F94">
        <w:t xml:space="preserve">installed base of indoor lighting and 14 percent of outdoor </w:t>
      </w:r>
      <w:r w:rsidR="00807270">
        <w:t xml:space="preserve">in 2014 </w:t>
      </w:r>
      <w:r w:rsidR="00740468" w:rsidRPr="00352F94">
        <w:fldChar w:fldCharType="begin"/>
      </w:r>
      <w:r w:rsidR="00740468" w:rsidRPr="00352F94">
        <w:instrText xml:space="preserve"> ADDIN ZOTERO_ITEM CSL_CITATION {"citationID":"VHsd6AHN","properties":{"formattedCitation":"(National Academies of Sciences, Engineering, and Medicine, 2017)","plainCitation":"(National Academies of Sciences, Engineering, and Medicine, 2017)","noteIndex":0},"citationItems":[{"id":3592,"uris":["http://zotero.org/groups/2241931/items/IE6SQSQE"],"uri":["http://zotero.org/groups/2241931/items/IE6SQSQE"],"itemData":{"id":3592,"type":"book","title":"Assessment of Solid-State Lighting, Phase Two","publisher":"National Academies Press","publisher-place":"Washington, D.C.","source":"Crossref","event-place":"Washington, D.C.","URL":"https://www.nap.edu/catalog/24619","ISBN":"978-0-309-45257-1","note":"reviewed","language":"en","author":[{"family":"National Academies of Sciences, Engineering, and Medicine","given":""}],"issued":{"date-parts":[["2017"]]},"accessed":{"date-parts":[["2019",4,3]]}}}],"schema":"https://github.com/citation-style-language/schema/raw/master/csl-citation.json"} </w:instrText>
      </w:r>
      <w:r w:rsidR="00740468" w:rsidRPr="00352F94">
        <w:fldChar w:fldCharType="separate"/>
      </w:r>
      <w:r w:rsidR="00740468" w:rsidRPr="00352F94">
        <w:rPr>
          <w:rFonts w:cs="Times New Roman"/>
        </w:rPr>
        <w:t>(National Academies of Sciences, Engineering, and Medicine, 2017)</w:t>
      </w:r>
      <w:r w:rsidR="00740468" w:rsidRPr="00352F94">
        <w:fldChar w:fldCharType="end"/>
      </w:r>
      <w:r w:rsidR="00740468" w:rsidRPr="00352F94">
        <w:t>.</w:t>
      </w:r>
      <w:r w:rsidRPr="00352F94">
        <w:t>This is also in line with the McKinsey estimates of linear fluorescent lamps (LFL) still remaining approximately at 16</w:t>
      </w:r>
      <w:r w:rsidR="001B2805" w:rsidRPr="00352F94">
        <w:t>%</w:t>
      </w:r>
      <w:r w:rsidRPr="00352F94">
        <w:t xml:space="preserve"> of value-based market share in all general lighting in 2020. The reason for LED technology to replace LFL technology more slowly compared to other conventional lighting technologies is the robustness, maturity, energy efficiency (approx. 100 lm/W) and cost efficiency of LFL. Residential lighting uses </w:t>
      </w:r>
      <w:r w:rsidR="004647E5">
        <w:t>few</w:t>
      </w:r>
      <w:r w:rsidRPr="00352F94">
        <w:t xml:space="preserve"> LFLs (</w:t>
      </w:r>
      <w:r w:rsidRPr="00352F94">
        <w:fldChar w:fldCharType="begin"/>
      </w:r>
      <w:r w:rsidRPr="00352F94">
        <w:instrText xml:space="preserve"> REF _Ref536640791 \h  \* MERGEFORMAT </w:instrText>
      </w:r>
      <w:r w:rsidRPr="00352F94">
        <w:fldChar w:fldCharType="separate"/>
      </w:r>
      <w:r w:rsidR="006F1368" w:rsidRPr="00352F94">
        <w:t xml:space="preserve">Table </w:t>
      </w:r>
      <w:r w:rsidR="006F1368">
        <w:t>1.1</w:t>
      </w:r>
      <w:r w:rsidRPr="00352F94">
        <w:fldChar w:fldCharType="end"/>
      </w:r>
      <w:r w:rsidRPr="00352F94">
        <w:t>)</w:t>
      </w:r>
      <w:r w:rsidR="00A32796" w:rsidRPr="00352F94">
        <w:t xml:space="preserve"> and the</w:t>
      </w:r>
      <w:r w:rsidR="00A32796" w:rsidRPr="008F0AA6">
        <w:t xml:space="preserve"> uptake for compact fluorescent lighting (CFL) in </w:t>
      </w:r>
      <w:r w:rsidR="004647E5">
        <w:t>residences</w:t>
      </w:r>
      <w:r w:rsidR="00A32796" w:rsidRPr="008F0AA6">
        <w:t xml:space="preserve"> was relatively slow until the 1990s, </w:t>
      </w:r>
      <w:r w:rsidR="004647E5">
        <w:t>led by</w:t>
      </w:r>
      <w:r w:rsidR="00A32796" w:rsidRPr="008F0AA6">
        <w:t xml:space="preserve"> Western European market</w:t>
      </w:r>
      <w:r w:rsidR="004647E5">
        <w:t>s</w:t>
      </w:r>
      <w:r w:rsidR="00A32796" w:rsidRPr="008F0AA6">
        <w:t xml:space="preserve"> </w:t>
      </w:r>
      <w:r w:rsidR="00A32796" w:rsidRPr="00352F94">
        <w:fldChar w:fldCharType="begin"/>
      </w:r>
      <w:r w:rsidR="00A32796" w:rsidRPr="00352F94">
        <w:instrText xml:space="preserve"> ADDIN ZOTERO_ITEM CSL_CITATION {"citationID":"sWLBKqHl","properties":{"formattedCitation":"(Luth, 2012)","plainCitation":"(Luth, 2012)","noteIndex":0},"citationItems":[{"id":3507,"uris":["http://zotero.org/groups/2241931/items/8N5QLSF6"],"uri":["http://zotero.org/groups/2241931/items/8N5QLSF6"],"itemData":{"id":3507,"type":"thesis","title":"Extended Producer Responsibility for Closing Material Loops: Lessons from energy-efficient lighting products","URL":"https://www.iiiee.lu.se/sites/iiiee.lu.se/files/jessika_luth_richter_hela.pdf","author":[{"family":"Luth","given":"Jessika"}],"issued":{"date-parts":[["2012"]]},"accessed":{"date-parts":[["2019",3,30]]}}}],"schema":"https://github.com/citation-style-language/schema/raw/master/csl-citation.json"} </w:instrText>
      </w:r>
      <w:r w:rsidR="00A32796" w:rsidRPr="00352F94">
        <w:fldChar w:fldCharType="separate"/>
      </w:r>
      <w:r w:rsidR="00A32796" w:rsidRPr="00352F94">
        <w:t>(Luth, 2012)</w:t>
      </w:r>
      <w:r w:rsidR="00A32796" w:rsidRPr="00352F94">
        <w:fldChar w:fldCharType="end"/>
      </w:r>
      <w:r w:rsidRPr="00352F94">
        <w:t xml:space="preserve">. </w:t>
      </w:r>
    </w:p>
    <w:p w14:paraId="5A9130AA" w14:textId="6C3C4905" w:rsidR="00F92888" w:rsidRPr="00352F94" w:rsidRDefault="00F92888" w:rsidP="007015D4">
      <w:r w:rsidRPr="00352F94">
        <w:t>LED lighting is already in use in households. On the basis of McKinsey data for 2012 and 2016 (</w:t>
      </w:r>
      <w:r w:rsidRPr="00352F94">
        <w:fldChar w:fldCharType="begin"/>
      </w:r>
      <w:r w:rsidRPr="00352F94">
        <w:instrText xml:space="preserve"> REF _Ref536640791 \h  \* MERGEFORMAT </w:instrText>
      </w:r>
      <w:r w:rsidRPr="00352F94">
        <w:fldChar w:fldCharType="separate"/>
      </w:r>
      <w:r w:rsidR="006F1368" w:rsidRPr="00352F94">
        <w:t xml:space="preserve">Table </w:t>
      </w:r>
      <w:r w:rsidR="006F1368">
        <w:rPr>
          <w:noProof/>
        </w:rPr>
        <w:t>1.1</w:t>
      </w:r>
      <w:r w:rsidRPr="00352F94">
        <w:fldChar w:fldCharType="end"/>
      </w:r>
      <w:r w:rsidRPr="00352F94">
        <w:t>), the market share of LED lighting is estimated to be approximately 31</w:t>
      </w:r>
      <w:r w:rsidR="001B2805" w:rsidRPr="00352F94">
        <w:t>%</w:t>
      </w:r>
      <w:r w:rsidRPr="00352F94">
        <w:t xml:space="preserve"> in 2014 (linear interpolation), but it is noted that this is the market share of </w:t>
      </w:r>
      <w:r w:rsidRPr="00352F94">
        <w:rPr>
          <w:i/>
        </w:rPr>
        <w:t>sales,</w:t>
      </w:r>
      <w:r w:rsidRPr="00352F94">
        <w:t xml:space="preserve"> not that of the installed base, so this value cannot be used for the share of LED products in installed base. Installed base refers to the light sources in use, while market refers to the sales of light sources in a year. It turned out to be rather difficult to collect LED adoption data globally and regionally. US DOE estimated that in 2014 the penetration rate of LED lighting of the installed base was 2.4% in replacing A19 general service lamps</w:t>
      </w:r>
      <w:r w:rsidR="0014163E" w:rsidRPr="00352F94">
        <w:t xml:space="preserve"> </w:t>
      </w:r>
      <w:r w:rsidR="0014163E" w:rsidRPr="00352F94">
        <w:fldChar w:fldCharType="begin"/>
      </w:r>
      <w:r w:rsidR="0014163E" w:rsidRPr="00352F94">
        <w:instrText xml:space="preserve"> ADDIN ZOTERO_ITEM CSL_CITATION {"citationID":"lRt7rXke","properties":{"formattedCitation":"(US DOE, 2015)","plainCitation":"(US DOE, 2015)","noteIndex":0},"citationItems":[{"id":3534,"uris":["http://zotero.org/groups/2241931/items/S7JYUYL6"],"uri":["http://zotero.org/groups/2241931/items/S7JYUYL6"],"itemData":{"id":3534,"type":"article-journal","title":"2015 U.S. Lighting Market Characterization","page":"135","source":"Zotero","language":"en","author":[{"family":"US DOE","given":""}],"issued":{"date-parts":[["2015"]]}}}],"schema":"https://github.com/citation-style-language/schema/raw/master/csl-citation.json"} </w:instrText>
      </w:r>
      <w:r w:rsidR="0014163E" w:rsidRPr="00352F94">
        <w:fldChar w:fldCharType="separate"/>
      </w:r>
      <w:r w:rsidR="0014163E" w:rsidRPr="00352F94">
        <w:t>(US DOE, 2015)</w:t>
      </w:r>
      <w:r w:rsidR="0014163E" w:rsidRPr="00352F94">
        <w:fldChar w:fldCharType="end"/>
      </w:r>
      <w:r w:rsidRPr="00352F94">
        <w:t xml:space="preserve">. These lamps and this share are used as a proxy for residential lighting penetration rate in the U.S. </w:t>
      </w:r>
      <w:r w:rsidRPr="00352F94">
        <w:rPr>
          <w:b/>
        </w:rPr>
        <w:t xml:space="preserve"> </w:t>
      </w:r>
    </w:p>
    <w:p w14:paraId="20B3CB4D" w14:textId="460A3AD7" w:rsidR="00E853F6" w:rsidRPr="00E853F6" w:rsidRDefault="00F92888" w:rsidP="00F92888">
      <w:pPr>
        <w:pStyle w:val="Caption"/>
        <w:spacing w:after="0"/>
        <w:jc w:val="center"/>
        <w:rPr>
          <w:bCs/>
          <w:vanish/>
          <w:specVanish/>
        </w:rPr>
      </w:pPr>
      <w:bookmarkStart w:id="36" w:name="_Ref536640791"/>
      <w:bookmarkStart w:id="37" w:name="_Toc44585101"/>
      <w:bookmarkStart w:id="38" w:name="_Toc456117420"/>
      <w:r w:rsidRPr="00352F94">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1</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1</w:t>
      </w:r>
      <w:r w:rsidR="00ED272A">
        <w:rPr>
          <w:noProof/>
        </w:rPr>
        <w:fldChar w:fldCharType="end"/>
      </w:r>
      <w:bookmarkEnd w:id="36"/>
      <w:r w:rsidRPr="00352F94">
        <w:rPr>
          <w:bCs/>
        </w:rPr>
        <w:t xml:space="preserve"> Shares </w:t>
      </w:r>
      <w:r w:rsidR="007860B2" w:rsidRPr="00352F94">
        <w:rPr>
          <w:bCs/>
        </w:rPr>
        <w:t xml:space="preserve">of Lighting Technologies in Residential Market </w:t>
      </w:r>
      <w:r w:rsidR="008F7578" w:rsidRPr="00352F94">
        <w:rPr>
          <w:bCs/>
        </w:rPr>
        <w:t>in Europe and US</w:t>
      </w:r>
      <w:bookmarkEnd w:id="37"/>
    </w:p>
    <w:p w14:paraId="0F04D0B6" w14:textId="76E740F4" w:rsidR="00F92888" w:rsidRPr="00352F94" w:rsidRDefault="00857DED" w:rsidP="00F92888">
      <w:pPr>
        <w:pStyle w:val="Caption"/>
        <w:spacing w:after="0"/>
        <w:jc w:val="center"/>
        <w:rPr>
          <w:bCs/>
        </w:rPr>
      </w:pPr>
      <w:r w:rsidRPr="00352F94">
        <w:rPr>
          <w:bCs/>
        </w:rPr>
        <w:t xml:space="preserve"> </w:t>
      </w:r>
      <w:r w:rsidR="007860B2" w:rsidRPr="00352F94">
        <w:rPr>
          <w:bCs/>
        </w:rPr>
        <w:t>(Excluding Lighting Control Market</w:t>
      </w:r>
      <w:r w:rsidR="00F92888" w:rsidRPr="00352F94">
        <w:rPr>
          <w:bCs/>
        </w:rPr>
        <w:t>)</w:t>
      </w:r>
      <w:bookmarkEnd w:id="38"/>
      <w:r w:rsidR="0014163E" w:rsidRPr="00352F94">
        <w:rPr>
          <w:bCs/>
        </w:rPr>
        <w:t xml:space="preserve"> percent in Euros </w:t>
      </w:r>
      <w:r w:rsidR="0014163E" w:rsidRPr="00352F94">
        <w:rPr>
          <w:bCs/>
        </w:rPr>
        <w:fldChar w:fldCharType="begin"/>
      </w:r>
      <w:r w:rsidR="0014163E" w:rsidRPr="00352F94">
        <w:rPr>
          <w:bCs/>
        </w:rPr>
        <w:instrText xml:space="preserve"> ADDIN ZOTERO_ITEM CSL_CITATION {"citationID":"alXtSdFO","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14163E" w:rsidRPr="00352F94">
        <w:rPr>
          <w:bCs/>
        </w:rPr>
        <w:fldChar w:fldCharType="separate"/>
      </w:r>
      <w:r w:rsidR="0014163E" w:rsidRPr="00352F94">
        <w:rPr>
          <w:rFonts w:cs="Times New Roman"/>
        </w:rPr>
        <w:t>(US DOE SSL, 2014)</w:t>
      </w:r>
      <w:r w:rsidR="0014163E" w:rsidRPr="00352F94">
        <w:rPr>
          <w:bCs/>
        </w:rPr>
        <w:fldChar w:fldCharType="end"/>
      </w:r>
    </w:p>
    <w:tbl>
      <w:tblPr>
        <w:tblStyle w:val="TableGrid"/>
        <w:tblW w:w="8784" w:type="dxa"/>
        <w:jc w:val="center"/>
        <w:tblLayout w:type="fixed"/>
        <w:tblLook w:val="04A0" w:firstRow="1" w:lastRow="0" w:firstColumn="1" w:lastColumn="0" w:noHBand="0" w:noVBand="1"/>
      </w:tblPr>
      <w:tblGrid>
        <w:gridCol w:w="704"/>
        <w:gridCol w:w="1606"/>
        <w:gridCol w:w="1607"/>
        <w:gridCol w:w="1607"/>
        <w:gridCol w:w="1086"/>
        <w:gridCol w:w="1087"/>
        <w:gridCol w:w="1087"/>
      </w:tblGrid>
      <w:tr w:rsidR="00F92888" w:rsidRPr="00352F94" w14:paraId="0BF887BC" w14:textId="77777777" w:rsidTr="00467D3D">
        <w:trPr>
          <w:trHeight w:val="300"/>
          <w:jc w:val="center"/>
        </w:trPr>
        <w:tc>
          <w:tcPr>
            <w:tcW w:w="704" w:type="dxa"/>
            <w:shd w:val="clear" w:color="auto" w:fill="4F81BD" w:themeFill="accent1"/>
            <w:noWrap/>
            <w:vAlign w:val="center"/>
            <w:hideMark/>
          </w:tcPr>
          <w:p w14:paraId="46C79F9F"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Year</w:t>
            </w:r>
          </w:p>
        </w:tc>
        <w:tc>
          <w:tcPr>
            <w:tcW w:w="1606" w:type="dxa"/>
            <w:shd w:val="clear" w:color="auto" w:fill="4F81BD" w:themeFill="accent1"/>
            <w:noWrap/>
            <w:vAlign w:val="center"/>
            <w:hideMark/>
          </w:tcPr>
          <w:p w14:paraId="734377DE"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Incandescent lamp</w:t>
            </w:r>
          </w:p>
        </w:tc>
        <w:tc>
          <w:tcPr>
            <w:tcW w:w="1607" w:type="dxa"/>
            <w:shd w:val="clear" w:color="auto" w:fill="4F81BD" w:themeFill="accent1"/>
            <w:noWrap/>
            <w:vAlign w:val="center"/>
            <w:hideMark/>
          </w:tcPr>
          <w:p w14:paraId="7E5A6912"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Halogen lamp</w:t>
            </w:r>
          </w:p>
        </w:tc>
        <w:tc>
          <w:tcPr>
            <w:tcW w:w="1607" w:type="dxa"/>
            <w:shd w:val="clear" w:color="auto" w:fill="4F81BD" w:themeFill="accent1"/>
            <w:noWrap/>
            <w:vAlign w:val="center"/>
            <w:hideMark/>
          </w:tcPr>
          <w:p w14:paraId="6D7DC741"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HID lamp</w:t>
            </w:r>
          </w:p>
        </w:tc>
        <w:tc>
          <w:tcPr>
            <w:tcW w:w="1086" w:type="dxa"/>
            <w:shd w:val="clear" w:color="auto" w:fill="4F81BD" w:themeFill="accent1"/>
            <w:noWrap/>
            <w:vAlign w:val="center"/>
            <w:hideMark/>
          </w:tcPr>
          <w:p w14:paraId="0D52023A"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LFL</w:t>
            </w:r>
          </w:p>
        </w:tc>
        <w:tc>
          <w:tcPr>
            <w:tcW w:w="1087" w:type="dxa"/>
            <w:shd w:val="clear" w:color="auto" w:fill="4F81BD" w:themeFill="accent1"/>
            <w:noWrap/>
            <w:vAlign w:val="center"/>
            <w:hideMark/>
          </w:tcPr>
          <w:p w14:paraId="1E2C170E"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CFL</w:t>
            </w:r>
          </w:p>
        </w:tc>
        <w:tc>
          <w:tcPr>
            <w:tcW w:w="1087" w:type="dxa"/>
            <w:shd w:val="clear" w:color="auto" w:fill="4F81BD" w:themeFill="accent1"/>
            <w:noWrap/>
            <w:vAlign w:val="center"/>
            <w:hideMark/>
          </w:tcPr>
          <w:p w14:paraId="1C7D3F77" w14:textId="77777777" w:rsidR="00F92888" w:rsidRPr="00352F94" w:rsidRDefault="00F92888" w:rsidP="00467D3D">
            <w:pPr>
              <w:spacing w:line="259" w:lineRule="auto"/>
              <w:jc w:val="center"/>
              <w:rPr>
                <w:b/>
                <w:bCs/>
                <w:color w:val="FFFFFF" w:themeColor="background1"/>
              </w:rPr>
            </w:pPr>
            <w:r w:rsidRPr="00352F94">
              <w:rPr>
                <w:b/>
                <w:bCs/>
                <w:color w:val="FFFFFF" w:themeColor="background1"/>
              </w:rPr>
              <w:t>LED</w:t>
            </w:r>
          </w:p>
        </w:tc>
      </w:tr>
      <w:tr w:rsidR="00F92888" w:rsidRPr="00352F94" w14:paraId="04CBF1A6" w14:textId="77777777" w:rsidTr="00467D3D">
        <w:trPr>
          <w:trHeight w:val="300"/>
          <w:jc w:val="center"/>
        </w:trPr>
        <w:tc>
          <w:tcPr>
            <w:tcW w:w="704" w:type="dxa"/>
            <w:noWrap/>
            <w:hideMark/>
          </w:tcPr>
          <w:p w14:paraId="587BE00F" w14:textId="77777777" w:rsidR="00F92888" w:rsidRPr="00352F94" w:rsidRDefault="00F92888" w:rsidP="00467D3D">
            <w:pPr>
              <w:spacing w:line="259" w:lineRule="auto"/>
              <w:rPr>
                <w:bCs/>
              </w:rPr>
            </w:pPr>
            <w:r w:rsidRPr="00352F94">
              <w:rPr>
                <w:bCs/>
              </w:rPr>
              <w:t>2011</w:t>
            </w:r>
          </w:p>
        </w:tc>
        <w:tc>
          <w:tcPr>
            <w:tcW w:w="1606" w:type="dxa"/>
            <w:noWrap/>
            <w:hideMark/>
          </w:tcPr>
          <w:p w14:paraId="234F7219" w14:textId="5537EA17" w:rsidR="00F92888" w:rsidRPr="00352F94" w:rsidRDefault="00F92888" w:rsidP="00467D3D">
            <w:pPr>
              <w:spacing w:line="259" w:lineRule="auto"/>
              <w:rPr>
                <w:bCs/>
              </w:rPr>
            </w:pPr>
            <w:r w:rsidRPr="00352F94">
              <w:rPr>
                <w:bCs/>
              </w:rPr>
              <w:t>26</w:t>
            </w:r>
            <w:r w:rsidR="001B2805" w:rsidRPr="00352F94">
              <w:rPr>
                <w:bCs/>
              </w:rPr>
              <w:t>%</w:t>
            </w:r>
          </w:p>
        </w:tc>
        <w:tc>
          <w:tcPr>
            <w:tcW w:w="1607" w:type="dxa"/>
            <w:noWrap/>
            <w:hideMark/>
          </w:tcPr>
          <w:p w14:paraId="39D8E9F8" w14:textId="23665507" w:rsidR="00F92888" w:rsidRPr="00352F94" w:rsidRDefault="00F92888" w:rsidP="00467D3D">
            <w:pPr>
              <w:spacing w:line="259" w:lineRule="auto"/>
              <w:rPr>
                <w:bCs/>
              </w:rPr>
            </w:pPr>
            <w:r w:rsidRPr="00352F94">
              <w:rPr>
                <w:bCs/>
              </w:rPr>
              <w:t>27</w:t>
            </w:r>
            <w:r w:rsidR="001B2805" w:rsidRPr="00352F94">
              <w:rPr>
                <w:bCs/>
              </w:rPr>
              <w:t>%</w:t>
            </w:r>
          </w:p>
        </w:tc>
        <w:tc>
          <w:tcPr>
            <w:tcW w:w="1607" w:type="dxa"/>
            <w:noWrap/>
            <w:hideMark/>
          </w:tcPr>
          <w:p w14:paraId="5194B479" w14:textId="3CC88CF0" w:rsidR="00F92888" w:rsidRPr="00352F94" w:rsidRDefault="00F92888" w:rsidP="00467D3D">
            <w:pPr>
              <w:spacing w:line="259" w:lineRule="auto"/>
              <w:rPr>
                <w:bCs/>
              </w:rPr>
            </w:pPr>
            <w:r w:rsidRPr="00352F94">
              <w:rPr>
                <w:bCs/>
              </w:rPr>
              <w:t>0</w:t>
            </w:r>
            <w:r w:rsidR="001B2805" w:rsidRPr="00352F94">
              <w:rPr>
                <w:bCs/>
              </w:rPr>
              <w:t>%</w:t>
            </w:r>
          </w:p>
        </w:tc>
        <w:tc>
          <w:tcPr>
            <w:tcW w:w="1086" w:type="dxa"/>
            <w:noWrap/>
            <w:hideMark/>
          </w:tcPr>
          <w:p w14:paraId="50DC5694" w14:textId="75E70B21" w:rsidR="00F92888" w:rsidRPr="00352F94" w:rsidRDefault="00F92888" w:rsidP="00467D3D">
            <w:pPr>
              <w:spacing w:line="259" w:lineRule="auto"/>
              <w:rPr>
                <w:bCs/>
              </w:rPr>
            </w:pPr>
            <w:r w:rsidRPr="00352F94">
              <w:rPr>
                <w:bCs/>
              </w:rPr>
              <w:t>11</w:t>
            </w:r>
            <w:r w:rsidR="001B2805" w:rsidRPr="00352F94">
              <w:rPr>
                <w:bCs/>
              </w:rPr>
              <w:t>%</w:t>
            </w:r>
          </w:p>
        </w:tc>
        <w:tc>
          <w:tcPr>
            <w:tcW w:w="1087" w:type="dxa"/>
            <w:noWrap/>
            <w:hideMark/>
          </w:tcPr>
          <w:p w14:paraId="2FF256B1" w14:textId="7259D595" w:rsidR="00F92888" w:rsidRPr="00352F94" w:rsidRDefault="00F92888" w:rsidP="00467D3D">
            <w:pPr>
              <w:spacing w:line="259" w:lineRule="auto"/>
              <w:rPr>
                <w:bCs/>
              </w:rPr>
            </w:pPr>
            <w:r w:rsidRPr="00352F94">
              <w:rPr>
                <w:bCs/>
              </w:rPr>
              <w:t>28</w:t>
            </w:r>
            <w:r w:rsidR="001B2805" w:rsidRPr="00352F94">
              <w:rPr>
                <w:bCs/>
              </w:rPr>
              <w:t>%</w:t>
            </w:r>
          </w:p>
        </w:tc>
        <w:tc>
          <w:tcPr>
            <w:tcW w:w="1087" w:type="dxa"/>
            <w:noWrap/>
            <w:hideMark/>
          </w:tcPr>
          <w:p w14:paraId="7EF47F7E" w14:textId="3AE872EF" w:rsidR="00F92888" w:rsidRPr="00352F94" w:rsidRDefault="00F92888" w:rsidP="00467D3D">
            <w:pPr>
              <w:spacing w:line="259" w:lineRule="auto"/>
              <w:rPr>
                <w:bCs/>
              </w:rPr>
            </w:pPr>
            <w:r w:rsidRPr="00352F94">
              <w:rPr>
                <w:bCs/>
              </w:rPr>
              <w:t>7</w:t>
            </w:r>
            <w:r w:rsidR="001B2805" w:rsidRPr="00352F94">
              <w:rPr>
                <w:bCs/>
              </w:rPr>
              <w:t>%</w:t>
            </w:r>
          </w:p>
        </w:tc>
      </w:tr>
      <w:tr w:rsidR="00F92888" w:rsidRPr="00352F94" w14:paraId="5859632E" w14:textId="77777777" w:rsidTr="00467D3D">
        <w:trPr>
          <w:trHeight w:val="300"/>
          <w:jc w:val="center"/>
        </w:trPr>
        <w:tc>
          <w:tcPr>
            <w:tcW w:w="704" w:type="dxa"/>
            <w:noWrap/>
            <w:hideMark/>
          </w:tcPr>
          <w:p w14:paraId="1F021DEF" w14:textId="77777777" w:rsidR="00F92888" w:rsidRPr="00352F94" w:rsidRDefault="00F92888" w:rsidP="00467D3D">
            <w:pPr>
              <w:spacing w:line="259" w:lineRule="auto"/>
              <w:rPr>
                <w:bCs/>
              </w:rPr>
            </w:pPr>
            <w:r w:rsidRPr="00352F94">
              <w:rPr>
                <w:bCs/>
              </w:rPr>
              <w:t>2012</w:t>
            </w:r>
          </w:p>
        </w:tc>
        <w:tc>
          <w:tcPr>
            <w:tcW w:w="1606" w:type="dxa"/>
            <w:noWrap/>
            <w:hideMark/>
          </w:tcPr>
          <w:p w14:paraId="2F432F3E" w14:textId="1FF50CD8" w:rsidR="00F92888" w:rsidRPr="00352F94" w:rsidRDefault="00F92888" w:rsidP="00467D3D">
            <w:pPr>
              <w:spacing w:line="259" w:lineRule="auto"/>
              <w:rPr>
                <w:bCs/>
              </w:rPr>
            </w:pPr>
            <w:r w:rsidRPr="00352F94">
              <w:rPr>
                <w:bCs/>
              </w:rPr>
              <w:t>22</w:t>
            </w:r>
            <w:r w:rsidR="001B2805" w:rsidRPr="00352F94">
              <w:rPr>
                <w:bCs/>
              </w:rPr>
              <w:t>%</w:t>
            </w:r>
          </w:p>
        </w:tc>
        <w:tc>
          <w:tcPr>
            <w:tcW w:w="1607" w:type="dxa"/>
            <w:noWrap/>
            <w:hideMark/>
          </w:tcPr>
          <w:p w14:paraId="3F783A0F" w14:textId="252CCDFB" w:rsidR="00F92888" w:rsidRPr="00352F94" w:rsidRDefault="00F92888" w:rsidP="00467D3D">
            <w:pPr>
              <w:spacing w:line="259" w:lineRule="auto"/>
              <w:rPr>
                <w:bCs/>
              </w:rPr>
            </w:pPr>
            <w:r w:rsidRPr="00352F94">
              <w:rPr>
                <w:bCs/>
              </w:rPr>
              <w:t>26</w:t>
            </w:r>
            <w:r w:rsidR="001B2805" w:rsidRPr="00352F94">
              <w:rPr>
                <w:bCs/>
              </w:rPr>
              <w:t>%</w:t>
            </w:r>
          </w:p>
        </w:tc>
        <w:tc>
          <w:tcPr>
            <w:tcW w:w="1607" w:type="dxa"/>
            <w:noWrap/>
            <w:hideMark/>
          </w:tcPr>
          <w:p w14:paraId="025837CE" w14:textId="2E0C24F4" w:rsidR="00F92888" w:rsidRPr="00352F94" w:rsidRDefault="00F92888" w:rsidP="00467D3D">
            <w:pPr>
              <w:spacing w:line="259" w:lineRule="auto"/>
              <w:rPr>
                <w:bCs/>
              </w:rPr>
            </w:pPr>
            <w:r w:rsidRPr="00352F94">
              <w:rPr>
                <w:bCs/>
              </w:rPr>
              <w:t>0</w:t>
            </w:r>
            <w:r w:rsidR="001B2805" w:rsidRPr="00352F94">
              <w:rPr>
                <w:bCs/>
              </w:rPr>
              <w:t>%</w:t>
            </w:r>
          </w:p>
        </w:tc>
        <w:tc>
          <w:tcPr>
            <w:tcW w:w="1086" w:type="dxa"/>
            <w:noWrap/>
            <w:hideMark/>
          </w:tcPr>
          <w:p w14:paraId="0D6191F6" w14:textId="47141E18" w:rsidR="00F92888" w:rsidRPr="00352F94" w:rsidRDefault="00F92888" w:rsidP="00467D3D">
            <w:pPr>
              <w:spacing w:line="259" w:lineRule="auto"/>
              <w:rPr>
                <w:bCs/>
              </w:rPr>
            </w:pPr>
            <w:r w:rsidRPr="00352F94">
              <w:rPr>
                <w:bCs/>
              </w:rPr>
              <w:t>11</w:t>
            </w:r>
            <w:r w:rsidR="001B2805" w:rsidRPr="00352F94">
              <w:rPr>
                <w:bCs/>
              </w:rPr>
              <w:t>%</w:t>
            </w:r>
          </w:p>
        </w:tc>
        <w:tc>
          <w:tcPr>
            <w:tcW w:w="1087" w:type="dxa"/>
            <w:noWrap/>
            <w:hideMark/>
          </w:tcPr>
          <w:p w14:paraId="73293FB7" w14:textId="6D9FC49C" w:rsidR="00F92888" w:rsidRPr="00352F94" w:rsidRDefault="00F92888" w:rsidP="00467D3D">
            <w:pPr>
              <w:spacing w:line="259" w:lineRule="auto"/>
              <w:rPr>
                <w:bCs/>
              </w:rPr>
            </w:pPr>
            <w:r w:rsidRPr="00352F94">
              <w:rPr>
                <w:bCs/>
              </w:rPr>
              <w:t>27</w:t>
            </w:r>
            <w:r w:rsidR="001B2805" w:rsidRPr="00352F94">
              <w:rPr>
                <w:bCs/>
              </w:rPr>
              <w:t>%</w:t>
            </w:r>
          </w:p>
        </w:tc>
        <w:tc>
          <w:tcPr>
            <w:tcW w:w="1087" w:type="dxa"/>
            <w:noWrap/>
            <w:hideMark/>
          </w:tcPr>
          <w:p w14:paraId="107E4CEA" w14:textId="1B2CBC34" w:rsidR="00F92888" w:rsidRPr="00352F94" w:rsidRDefault="00F92888" w:rsidP="00467D3D">
            <w:pPr>
              <w:spacing w:line="259" w:lineRule="auto"/>
              <w:rPr>
                <w:bCs/>
              </w:rPr>
            </w:pPr>
            <w:r w:rsidRPr="00352F94">
              <w:rPr>
                <w:bCs/>
              </w:rPr>
              <w:t>13</w:t>
            </w:r>
            <w:r w:rsidR="001B2805" w:rsidRPr="00352F94">
              <w:rPr>
                <w:bCs/>
              </w:rPr>
              <w:t>%</w:t>
            </w:r>
          </w:p>
        </w:tc>
      </w:tr>
      <w:tr w:rsidR="00F92888" w:rsidRPr="00352F94" w14:paraId="2C4165C8" w14:textId="77777777" w:rsidTr="00467D3D">
        <w:trPr>
          <w:trHeight w:val="300"/>
          <w:jc w:val="center"/>
        </w:trPr>
        <w:tc>
          <w:tcPr>
            <w:tcW w:w="704" w:type="dxa"/>
            <w:noWrap/>
            <w:hideMark/>
          </w:tcPr>
          <w:p w14:paraId="783EC20F" w14:textId="77777777" w:rsidR="00F92888" w:rsidRPr="00352F94" w:rsidRDefault="00F92888" w:rsidP="00467D3D">
            <w:pPr>
              <w:spacing w:line="259" w:lineRule="auto"/>
              <w:rPr>
                <w:bCs/>
              </w:rPr>
            </w:pPr>
            <w:r w:rsidRPr="00352F94">
              <w:rPr>
                <w:bCs/>
              </w:rPr>
              <w:t>2016</w:t>
            </w:r>
          </w:p>
        </w:tc>
        <w:tc>
          <w:tcPr>
            <w:tcW w:w="1606" w:type="dxa"/>
            <w:noWrap/>
            <w:hideMark/>
          </w:tcPr>
          <w:p w14:paraId="1AA7BE4D" w14:textId="1DF860A4" w:rsidR="00F92888" w:rsidRPr="00352F94" w:rsidRDefault="00F92888" w:rsidP="00467D3D">
            <w:pPr>
              <w:spacing w:line="259" w:lineRule="auto"/>
              <w:rPr>
                <w:bCs/>
              </w:rPr>
            </w:pPr>
            <w:r w:rsidRPr="00352F94">
              <w:rPr>
                <w:bCs/>
              </w:rPr>
              <w:t>5</w:t>
            </w:r>
            <w:r w:rsidR="001B2805" w:rsidRPr="00352F94">
              <w:rPr>
                <w:bCs/>
              </w:rPr>
              <w:t>%</w:t>
            </w:r>
          </w:p>
        </w:tc>
        <w:tc>
          <w:tcPr>
            <w:tcW w:w="1607" w:type="dxa"/>
            <w:noWrap/>
            <w:hideMark/>
          </w:tcPr>
          <w:p w14:paraId="303C4566" w14:textId="091ADDD6" w:rsidR="00F92888" w:rsidRPr="00352F94" w:rsidRDefault="00F92888" w:rsidP="00467D3D">
            <w:pPr>
              <w:spacing w:line="259" w:lineRule="auto"/>
              <w:rPr>
                <w:bCs/>
              </w:rPr>
            </w:pPr>
            <w:r w:rsidRPr="00352F94">
              <w:rPr>
                <w:bCs/>
              </w:rPr>
              <w:t>19</w:t>
            </w:r>
            <w:r w:rsidR="001B2805" w:rsidRPr="00352F94">
              <w:rPr>
                <w:bCs/>
              </w:rPr>
              <w:t>%</w:t>
            </w:r>
          </w:p>
        </w:tc>
        <w:tc>
          <w:tcPr>
            <w:tcW w:w="1607" w:type="dxa"/>
            <w:noWrap/>
            <w:hideMark/>
          </w:tcPr>
          <w:p w14:paraId="133F2117" w14:textId="7E80E462" w:rsidR="00F92888" w:rsidRPr="00352F94" w:rsidRDefault="00F92888" w:rsidP="00467D3D">
            <w:pPr>
              <w:spacing w:line="259" w:lineRule="auto"/>
              <w:rPr>
                <w:bCs/>
              </w:rPr>
            </w:pPr>
            <w:r w:rsidRPr="00352F94">
              <w:rPr>
                <w:bCs/>
              </w:rPr>
              <w:t>0</w:t>
            </w:r>
            <w:r w:rsidR="001B2805" w:rsidRPr="00352F94">
              <w:rPr>
                <w:bCs/>
              </w:rPr>
              <w:t>%</w:t>
            </w:r>
          </w:p>
        </w:tc>
        <w:tc>
          <w:tcPr>
            <w:tcW w:w="1086" w:type="dxa"/>
            <w:noWrap/>
            <w:hideMark/>
          </w:tcPr>
          <w:p w14:paraId="77E52A52" w14:textId="25B8BEA9" w:rsidR="00F92888" w:rsidRPr="00352F94" w:rsidRDefault="00F92888" w:rsidP="00467D3D">
            <w:pPr>
              <w:spacing w:line="259" w:lineRule="auto"/>
              <w:rPr>
                <w:bCs/>
              </w:rPr>
            </w:pPr>
            <w:r w:rsidRPr="00352F94">
              <w:rPr>
                <w:bCs/>
              </w:rPr>
              <w:t>9</w:t>
            </w:r>
            <w:r w:rsidR="001B2805" w:rsidRPr="00352F94">
              <w:rPr>
                <w:bCs/>
              </w:rPr>
              <w:t>%</w:t>
            </w:r>
          </w:p>
        </w:tc>
        <w:tc>
          <w:tcPr>
            <w:tcW w:w="1087" w:type="dxa"/>
            <w:noWrap/>
            <w:hideMark/>
          </w:tcPr>
          <w:p w14:paraId="2D958A1F" w14:textId="6274AA54" w:rsidR="00F92888" w:rsidRPr="00352F94" w:rsidRDefault="00F92888" w:rsidP="00467D3D">
            <w:pPr>
              <w:spacing w:line="259" w:lineRule="auto"/>
              <w:rPr>
                <w:bCs/>
              </w:rPr>
            </w:pPr>
            <w:r w:rsidRPr="00352F94">
              <w:rPr>
                <w:bCs/>
              </w:rPr>
              <w:t>18</w:t>
            </w:r>
            <w:r w:rsidR="001B2805" w:rsidRPr="00352F94">
              <w:rPr>
                <w:bCs/>
              </w:rPr>
              <w:t>%</w:t>
            </w:r>
          </w:p>
        </w:tc>
        <w:tc>
          <w:tcPr>
            <w:tcW w:w="1087" w:type="dxa"/>
            <w:noWrap/>
            <w:hideMark/>
          </w:tcPr>
          <w:p w14:paraId="5CE08454" w14:textId="7F727A76" w:rsidR="00F92888" w:rsidRPr="00352F94" w:rsidRDefault="00F92888" w:rsidP="00467D3D">
            <w:pPr>
              <w:spacing w:line="259" w:lineRule="auto"/>
              <w:rPr>
                <w:bCs/>
              </w:rPr>
            </w:pPr>
            <w:r w:rsidRPr="00352F94">
              <w:rPr>
                <w:bCs/>
              </w:rPr>
              <w:t>49</w:t>
            </w:r>
            <w:r w:rsidR="001B2805" w:rsidRPr="00352F94">
              <w:rPr>
                <w:bCs/>
              </w:rPr>
              <w:t>%</w:t>
            </w:r>
          </w:p>
        </w:tc>
      </w:tr>
      <w:tr w:rsidR="00F92888" w:rsidRPr="00352F94" w14:paraId="275FB7D1" w14:textId="77777777" w:rsidTr="00467D3D">
        <w:trPr>
          <w:trHeight w:val="300"/>
          <w:jc w:val="center"/>
        </w:trPr>
        <w:tc>
          <w:tcPr>
            <w:tcW w:w="704" w:type="dxa"/>
            <w:noWrap/>
            <w:hideMark/>
          </w:tcPr>
          <w:p w14:paraId="63EA6645" w14:textId="77777777" w:rsidR="00F92888" w:rsidRPr="00352F94" w:rsidRDefault="00F92888" w:rsidP="00467D3D">
            <w:pPr>
              <w:spacing w:line="259" w:lineRule="auto"/>
              <w:rPr>
                <w:bCs/>
              </w:rPr>
            </w:pPr>
            <w:r w:rsidRPr="00352F94">
              <w:rPr>
                <w:bCs/>
              </w:rPr>
              <w:t>2020</w:t>
            </w:r>
          </w:p>
        </w:tc>
        <w:tc>
          <w:tcPr>
            <w:tcW w:w="1606" w:type="dxa"/>
            <w:noWrap/>
            <w:hideMark/>
          </w:tcPr>
          <w:p w14:paraId="3262633F" w14:textId="1AEFA639" w:rsidR="00F92888" w:rsidRPr="00352F94" w:rsidRDefault="00F92888" w:rsidP="00467D3D">
            <w:pPr>
              <w:spacing w:line="259" w:lineRule="auto"/>
              <w:rPr>
                <w:bCs/>
              </w:rPr>
            </w:pPr>
            <w:r w:rsidRPr="00352F94">
              <w:rPr>
                <w:bCs/>
              </w:rPr>
              <w:t>2</w:t>
            </w:r>
            <w:r w:rsidR="001B2805" w:rsidRPr="00352F94">
              <w:rPr>
                <w:bCs/>
              </w:rPr>
              <w:t>%</w:t>
            </w:r>
          </w:p>
        </w:tc>
        <w:tc>
          <w:tcPr>
            <w:tcW w:w="1607" w:type="dxa"/>
            <w:noWrap/>
            <w:hideMark/>
          </w:tcPr>
          <w:p w14:paraId="03863D3C" w14:textId="0685DAF3" w:rsidR="00F92888" w:rsidRPr="00352F94" w:rsidRDefault="00F92888" w:rsidP="00467D3D">
            <w:pPr>
              <w:spacing w:line="259" w:lineRule="auto"/>
              <w:rPr>
                <w:bCs/>
              </w:rPr>
            </w:pPr>
            <w:r w:rsidRPr="00352F94">
              <w:rPr>
                <w:bCs/>
              </w:rPr>
              <w:t>8</w:t>
            </w:r>
            <w:r w:rsidR="001B2805" w:rsidRPr="00352F94">
              <w:rPr>
                <w:bCs/>
              </w:rPr>
              <w:t>%</w:t>
            </w:r>
          </w:p>
        </w:tc>
        <w:tc>
          <w:tcPr>
            <w:tcW w:w="1607" w:type="dxa"/>
            <w:noWrap/>
            <w:hideMark/>
          </w:tcPr>
          <w:p w14:paraId="4FE7D600" w14:textId="5C4B3CF1" w:rsidR="00F92888" w:rsidRPr="00352F94" w:rsidRDefault="00F92888" w:rsidP="00467D3D">
            <w:pPr>
              <w:spacing w:line="259" w:lineRule="auto"/>
              <w:rPr>
                <w:bCs/>
              </w:rPr>
            </w:pPr>
            <w:r w:rsidRPr="00352F94">
              <w:rPr>
                <w:bCs/>
              </w:rPr>
              <w:t>0</w:t>
            </w:r>
            <w:r w:rsidR="001B2805" w:rsidRPr="00352F94">
              <w:rPr>
                <w:bCs/>
              </w:rPr>
              <w:t>%</w:t>
            </w:r>
          </w:p>
        </w:tc>
        <w:tc>
          <w:tcPr>
            <w:tcW w:w="1086" w:type="dxa"/>
            <w:noWrap/>
            <w:hideMark/>
          </w:tcPr>
          <w:p w14:paraId="0C09A87A" w14:textId="076C1F50" w:rsidR="00F92888" w:rsidRPr="00352F94" w:rsidRDefault="00F92888" w:rsidP="00467D3D">
            <w:pPr>
              <w:spacing w:line="259" w:lineRule="auto"/>
              <w:rPr>
                <w:bCs/>
              </w:rPr>
            </w:pPr>
            <w:r w:rsidRPr="00352F94">
              <w:rPr>
                <w:bCs/>
              </w:rPr>
              <w:t>6</w:t>
            </w:r>
            <w:r w:rsidR="001B2805" w:rsidRPr="00352F94">
              <w:rPr>
                <w:bCs/>
              </w:rPr>
              <w:t>%</w:t>
            </w:r>
          </w:p>
        </w:tc>
        <w:tc>
          <w:tcPr>
            <w:tcW w:w="1087" w:type="dxa"/>
            <w:noWrap/>
            <w:hideMark/>
          </w:tcPr>
          <w:p w14:paraId="69910811" w14:textId="6681F579" w:rsidR="00F92888" w:rsidRPr="00352F94" w:rsidRDefault="00F92888" w:rsidP="00467D3D">
            <w:pPr>
              <w:spacing w:line="259" w:lineRule="auto"/>
              <w:rPr>
                <w:bCs/>
              </w:rPr>
            </w:pPr>
            <w:r w:rsidRPr="00352F94">
              <w:rPr>
                <w:bCs/>
              </w:rPr>
              <w:t>11</w:t>
            </w:r>
            <w:r w:rsidR="001B2805" w:rsidRPr="00352F94">
              <w:rPr>
                <w:bCs/>
              </w:rPr>
              <w:t>%</w:t>
            </w:r>
          </w:p>
        </w:tc>
        <w:tc>
          <w:tcPr>
            <w:tcW w:w="1087" w:type="dxa"/>
            <w:noWrap/>
            <w:hideMark/>
          </w:tcPr>
          <w:p w14:paraId="7BEF5368" w14:textId="4B02C877" w:rsidR="00F92888" w:rsidRPr="00352F94" w:rsidRDefault="00F92888" w:rsidP="00467D3D">
            <w:pPr>
              <w:spacing w:line="259" w:lineRule="auto"/>
              <w:rPr>
                <w:bCs/>
              </w:rPr>
            </w:pPr>
            <w:r w:rsidRPr="00352F94">
              <w:rPr>
                <w:bCs/>
              </w:rPr>
              <w:t>73</w:t>
            </w:r>
            <w:r w:rsidR="001B2805" w:rsidRPr="00352F94">
              <w:rPr>
                <w:bCs/>
              </w:rPr>
              <w:t>%</w:t>
            </w:r>
          </w:p>
        </w:tc>
      </w:tr>
    </w:tbl>
    <w:p w14:paraId="04195918" w14:textId="77777777" w:rsidR="007860B2" w:rsidRPr="00352F94" w:rsidRDefault="007860B2" w:rsidP="007860B2">
      <w:pPr>
        <w:spacing w:after="0"/>
        <w:ind w:left="180"/>
        <w:rPr>
          <w:bCs/>
          <w:sz w:val="18"/>
        </w:rPr>
      </w:pPr>
    </w:p>
    <w:p w14:paraId="15641ED8" w14:textId="1CF4A96B" w:rsidR="00F92888" w:rsidRPr="00352F94" w:rsidRDefault="00744004" w:rsidP="00F92888">
      <w:pPr>
        <w:spacing w:after="0"/>
        <w:rPr>
          <w:bCs/>
        </w:rPr>
      </w:pPr>
      <w:r w:rsidRPr="00352F94">
        <w:rPr>
          <w:bCs/>
        </w:rPr>
        <w:t xml:space="preserve">The </w:t>
      </w:r>
      <w:r w:rsidR="00F92888" w:rsidRPr="00352F94">
        <w:rPr>
          <w:bCs/>
        </w:rPr>
        <w:t>US DOE</w:t>
      </w:r>
      <w:r w:rsidR="00857DED" w:rsidRPr="00352F94">
        <w:rPr>
          <w:bCs/>
        </w:rPr>
        <w:t xml:space="preserve"> </w:t>
      </w:r>
      <w:r w:rsidR="00F92888" w:rsidRPr="00352F94">
        <w:rPr>
          <w:bCs/>
        </w:rPr>
        <w:t>estimated that LED technology accounted for approximately 3% of</w:t>
      </w:r>
      <w:r w:rsidRPr="00352F94">
        <w:rPr>
          <w:bCs/>
        </w:rPr>
        <w:t xml:space="preserve"> the</w:t>
      </w:r>
      <w:r w:rsidR="00F92888" w:rsidRPr="00352F94">
        <w:rPr>
          <w:bCs/>
        </w:rPr>
        <w:t xml:space="preserve"> </w:t>
      </w:r>
      <w:r w:rsidR="00F92888" w:rsidRPr="00352F94">
        <w:rPr>
          <w:bCs/>
          <w:i/>
        </w:rPr>
        <w:t xml:space="preserve">global </w:t>
      </w:r>
      <w:r w:rsidR="00F92888" w:rsidRPr="00352F94">
        <w:rPr>
          <w:bCs/>
        </w:rPr>
        <w:t>installed base in 2014</w:t>
      </w:r>
      <w:r w:rsidR="0014163E" w:rsidRPr="00352F94">
        <w:rPr>
          <w:bCs/>
        </w:rPr>
        <w:t xml:space="preserve"> </w:t>
      </w:r>
      <w:r w:rsidR="0014163E" w:rsidRPr="00352F94">
        <w:rPr>
          <w:bCs/>
        </w:rPr>
        <w:fldChar w:fldCharType="begin"/>
      </w:r>
      <w:r w:rsidR="0014163E" w:rsidRPr="00352F94">
        <w:rPr>
          <w:bCs/>
        </w:rPr>
        <w:instrText xml:space="preserve"> ADDIN ZOTERO_ITEM CSL_CITATION {"citationID":"YVlgsKy8","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14163E" w:rsidRPr="00352F94">
        <w:rPr>
          <w:bCs/>
        </w:rPr>
        <w:fldChar w:fldCharType="separate"/>
      </w:r>
      <w:r w:rsidR="0014163E" w:rsidRPr="00352F94">
        <w:rPr>
          <w:rFonts w:cs="Times New Roman"/>
        </w:rPr>
        <w:t>(US DOE SSL, 2014)</w:t>
      </w:r>
      <w:r w:rsidR="0014163E" w:rsidRPr="00352F94">
        <w:rPr>
          <w:bCs/>
        </w:rPr>
        <w:fldChar w:fldCharType="end"/>
      </w:r>
      <w:r w:rsidR="00F92888" w:rsidRPr="00352F94">
        <w:rPr>
          <w:bCs/>
        </w:rPr>
        <w:t xml:space="preserve">. This is a value for all lighting sectors, but it’s used as a proxy for residential lighting. </w:t>
      </w:r>
      <w:r w:rsidR="00235C3B" w:rsidRPr="00352F94">
        <w:rPr>
          <w:bCs/>
        </w:rPr>
        <w:t>A s</w:t>
      </w:r>
      <w:r w:rsidR="00F92888" w:rsidRPr="00352F94">
        <w:rPr>
          <w:bCs/>
        </w:rPr>
        <w:t xml:space="preserve">imilar estimate was provided by a model used in UNEP Enlighten Initiative, where 2% of the </w:t>
      </w:r>
      <w:r w:rsidR="007015D4" w:rsidRPr="00352F94">
        <w:rPr>
          <w:bCs/>
        </w:rPr>
        <w:t>P</w:t>
      </w:r>
      <w:r w:rsidR="00F92888" w:rsidRPr="00352F94">
        <w:rPr>
          <w:bCs/>
        </w:rPr>
        <w:t>lmh/a of lighting consumption was produced by LED technology in residential lighting in 2014</w:t>
      </w:r>
      <w:r w:rsidR="0014163E" w:rsidRPr="00352F94">
        <w:rPr>
          <w:bCs/>
        </w:rPr>
        <w:t xml:space="preserve"> </w:t>
      </w:r>
      <w:r w:rsidR="0014163E" w:rsidRPr="00352F94">
        <w:rPr>
          <w:bCs/>
        </w:rPr>
        <w:fldChar w:fldCharType="begin"/>
      </w:r>
      <w:r w:rsidR="0014163E" w:rsidRPr="00352F94">
        <w:rPr>
          <w:bCs/>
        </w:rPr>
        <w:instrText xml:space="preserve"> ADDIN ZOTERO_ITEM CSL_CITATION {"citationID":"R9vLG7OD","properties":{"formattedCitation":"(UN Environment, 2017)","plainCitation":"(UN Environment, 2017)","noteIndex":0},"citationItems":[{"id":3574,"uris":["http://zotero.org/groups/2241931/items/XJLLUB8F"],"uri":["http://zotero.org/groups/2241931/items/XJLLUB8F"],"itemData":{"id":3574,"type":"report","title":"Terminal Evaluation of the UN Environment/Global Environment Facility project “Global Market Transformation for Efficient Lighting” (en.lighten initiative)","URL":"http://wedocs.unep.org/bitstream/handle/20.500.11822/25443/3755_2017_te_unenvironment_gef_global_cc_-msp_fsp__global_market_transformation_for_efficient_lighting.pdf?sequence=1&amp;isAllowed=y","author":[{"family":"UN Environment","given":""}],"issued":{"date-parts":[["2017"]]},"accessed":{"date-parts":[["2019",4,2]]}}}],"schema":"https://github.com/citation-style-language/schema/raw/master/csl-citation.json"} </w:instrText>
      </w:r>
      <w:r w:rsidR="0014163E" w:rsidRPr="00352F94">
        <w:rPr>
          <w:bCs/>
        </w:rPr>
        <w:fldChar w:fldCharType="separate"/>
      </w:r>
      <w:r w:rsidR="0014163E" w:rsidRPr="00352F94">
        <w:rPr>
          <w:rFonts w:cs="Times New Roman"/>
        </w:rPr>
        <w:t>(UN Environment, 2017)</w:t>
      </w:r>
      <w:r w:rsidR="0014163E" w:rsidRPr="00352F94">
        <w:rPr>
          <w:bCs/>
        </w:rPr>
        <w:fldChar w:fldCharType="end"/>
      </w:r>
      <w:r w:rsidR="00F92888" w:rsidRPr="00352F94">
        <w:rPr>
          <w:bCs/>
        </w:rPr>
        <w:t xml:space="preserve">. The global lamp sales estimates vary significantly, and some estimates are double the Strategies Unlimited estimate (3%), resulting </w:t>
      </w:r>
      <w:r w:rsidR="00235C3B" w:rsidRPr="00352F94">
        <w:rPr>
          <w:bCs/>
        </w:rPr>
        <w:t xml:space="preserve">in </w:t>
      </w:r>
      <w:r w:rsidR="00F92888" w:rsidRPr="00352F94">
        <w:rPr>
          <w:bCs/>
        </w:rPr>
        <w:t>6% of unit sales</w:t>
      </w:r>
      <w:r w:rsidR="00116FD7" w:rsidRPr="00352F94">
        <w:rPr>
          <w:bCs/>
        </w:rPr>
        <w:fldChar w:fldCharType="begin"/>
      </w:r>
      <w:r w:rsidR="00116FD7" w:rsidRPr="00352F94">
        <w:rPr>
          <w:bCs/>
        </w:rPr>
        <w:instrText xml:space="preserve"> ADDIN ZOTERO_ITEM CSL_CITATION {"citationID":"vGbPWzae","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116FD7" w:rsidRPr="00352F94">
        <w:rPr>
          <w:bCs/>
        </w:rPr>
        <w:fldChar w:fldCharType="separate"/>
      </w:r>
      <w:r w:rsidR="00116FD7" w:rsidRPr="00352F94">
        <w:rPr>
          <w:rFonts w:cs="Times New Roman"/>
        </w:rPr>
        <w:t>(US DOE SSL, 2014)</w:t>
      </w:r>
      <w:r w:rsidR="00116FD7" w:rsidRPr="00352F94">
        <w:rPr>
          <w:bCs/>
        </w:rPr>
        <w:fldChar w:fldCharType="end"/>
      </w:r>
      <w:r w:rsidR="00F92888" w:rsidRPr="00352F94">
        <w:rPr>
          <w:bCs/>
        </w:rPr>
        <w:t>. What is generally agreed in all references is the increase in the revenue from and the market penetration of LED lighting products. In contrast to the market shares (sales) of LED lighting, only very few data sources were found for global or regional LED lighting shares of the installed base.</w:t>
      </w:r>
    </w:p>
    <w:p w14:paraId="3C4E3FEB" w14:textId="71143A12" w:rsidR="00A80555" w:rsidRPr="00352F94" w:rsidRDefault="00A80555" w:rsidP="00A80555">
      <w:pPr>
        <w:rPr>
          <w:bCs/>
        </w:rPr>
      </w:pPr>
      <w:r w:rsidRPr="00352F94">
        <w:rPr>
          <w:bCs/>
        </w:rPr>
        <w:t>In 2014, it has been estimated that LED products have penetrated approximately 3% of the installed base of lighting, or 2%</w:t>
      </w:r>
      <w:r w:rsidR="00116FD7" w:rsidRPr="00352F94">
        <w:rPr>
          <w:bCs/>
        </w:rPr>
        <w:fldChar w:fldCharType="begin"/>
      </w:r>
      <w:r w:rsidR="00116FD7" w:rsidRPr="00352F94">
        <w:rPr>
          <w:bCs/>
        </w:rPr>
        <w:instrText xml:space="preserve"> ADDIN ZOTERO_ITEM CSL_CITATION {"citationID":"TduyETu6","properties":{"formattedCitation":"(US DOE SSL, 2015)","plainCitation":"(US DOE SSL, 2015)","noteIndex":0},"citationItems":[{"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00116FD7" w:rsidRPr="00352F94">
        <w:rPr>
          <w:bCs/>
        </w:rPr>
        <w:fldChar w:fldCharType="separate"/>
      </w:r>
      <w:r w:rsidR="00116FD7" w:rsidRPr="00352F94">
        <w:rPr>
          <w:rFonts w:cs="Times New Roman"/>
        </w:rPr>
        <w:t>(US DOE SSL, 2015)</w:t>
      </w:r>
      <w:r w:rsidR="00116FD7" w:rsidRPr="00352F94">
        <w:rPr>
          <w:bCs/>
        </w:rPr>
        <w:fldChar w:fldCharType="end"/>
      </w:r>
      <w:r w:rsidRPr="00352F94">
        <w:rPr>
          <w:bCs/>
        </w:rPr>
        <w:t>. It is assumed that the installed base is expressed in lumen-hours. In addition, the 3% share of the installed base refers to all lighting, and the specific share in residential lighting may differ. The UNEP data provides also regional LED adoption rates based on annual lmh consumption: 1.8% global, 2.2% in China, 0.5% in India, 2.0% in EU, and 1.2% in the US. These adoption rates are used to calculate average LED adoption in 2014.</w:t>
      </w:r>
    </w:p>
    <w:p w14:paraId="7C329A16" w14:textId="406CF0AC" w:rsidR="00A80555" w:rsidRPr="00352F94" w:rsidRDefault="00A80555" w:rsidP="00A80555">
      <w:pPr>
        <w:rPr>
          <w:bCs/>
        </w:rPr>
      </w:pPr>
      <w:r w:rsidRPr="00352F94">
        <w:rPr>
          <w:bCs/>
        </w:rPr>
        <w:t xml:space="preserve">There is clearly a lack of global and regional data for the adoption rate for and near the base year. Most data on residential lighting focus on the sales and market value, not the lighting demand expressed in lumen-hours. The base year adoption </w:t>
      </w:r>
      <w:r w:rsidR="000C4B0A" w:rsidRPr="00352F94">
        <w:rPr>
          <w:bCs/>
        </w:rPr>
        <w:t xml:space="preserve">uses </w:t>
      </w:r>
      <w:r w:rsidRPr="00352F94">
        <w:rPr>
          <w:bCs/>
        </w:rPr>
        <w:t>year 2010 estimates with the respective estimated growth from 2010 to 2014 and all adoption data directly available for 2014. Globally, LED technology accounts for approximately 3% of the TAM. The adoptions are admittedly somewhat exaggerated in certain areas, such as Eastern Europe and Middle East &amp; Africa, compared to other areas of few more datapoints available, such as EU and USA.</w:t>
      </w:r>
    </w:p>
    <w:p w14:paraId="4B6E5C96" w14:textId="74239392" w:rsidR="00D1508C" w:rsidRPr="00352F94" w:rsidRDefault="551A77D0" w:rsidP="005D49A8">
      <w:pPr>
        <w:pStyle w:val="Heading3"/>
      </w:pPr>
      <w:bookmarkStart w:id="39" w:name="_Toc44585067"/>
      <w:r w:rsidRPr="00352F94">
        <w:t>Trends</w:t>
      </w:r>
      <w:r w:rsidR="000C3205" w:rsidRPr="00352F94">
        <w:t xml:space="preserve"> </w:t>
      </w:r>
      <w:r w:rsidR="00A53CDF" w:rsidRPr="00352F94">
        <w:t>to Accelerate Adoption</w:t>
      </w:r>
      <w:bookmarkEnd w:id="39"/>
    </w:p>
    <w:p w14:paraId="30392847" w14:textId="60714296" w:rsidR="00BB3317" w:rsidRPr="00352F94" w:rsidRDefault="009747AA" w:rsidP="009747AA">
      <w:pPr>
        <w:tabs>
          <w:tab w:val="left" w:pos="5400"/>
        </w:tabs>
        <w:rPr>
          <w:sz w:val="21"/>
          <w:szCs w:val="21"/>
        </w:rPr>
      </w:pPr>
      <w:r w:rsidRPr="00025408">
        <w:rPr>
          <w:u w:val="single"/>
        </w:rPr>
        <w:t>Increase in National Programs</w:t>
      </w:r>
      <w:r w:rsidRPr="00025408">
        <w:rPr>
          <w:sz w:val="21"/>
          <w:szCs w:val="21"/>
          <w:u w:val="single"/>
        </w:rPr>
        <w:t xml:space="preserve"> for LED-based residential</w:t>
      </w:r>
      <w:r w:rsidRPr="00352F94">
        <w:rPr>
          <w:sz w:val="21"/>
          <w:szCs w:val="21"/>
        </w:rPr>
        <w:t xml:space="preserve">: The number one trend fueling the increasing adoption of LED in the residential sector is the </w:t>
      </w:r>
      <w:r w:rsidRPr="008F0AA6">
        <w:rPr>
          <w:b/>
          <w:sz w:val="21"/>
          <w:szCs w:val="21"/>
        </w:rPr>
        <w:t xml:space="preserve">increasing number of </w:t>
      </w:r>
      <w:r w:rsidR="00FB2BE5" w:rsidRPr="00352F94">
        <w:rPr>
          <w:b/>
          <w:sz w:val="21"/>
          <w:szCs w:val="21"/>
        </w:rPr>
        <w:t>energy efficiency</w:t>
      </w:r>
      <w:r w:rsidRPr="008F0AA6">
        <w:rPr>
          <w:b/>
          <w:sz w:val="21"/>
          <w:szCs w:val="21"/>
        </w:rPr>
        <w:t xml:space="preserve"> programs from utility companies</w:t>
      </w:r>
      <w:r w:rsidRPr="00352F94">
        <w:rPr>
          <w:sz w:val="21"/>
          <w:szCs w:val="21"/>
        </w:rPr>
        <w:t xml:space="preserve">. </w:t>
      </w:r>
      <w:r w:rsidR="00BB3317" w:rsidRPr="00352F94">
        <w:rPr>
          <w:sz w:val="21"/>
          <w:szCs w:val="21"/>
        </w:rPr>
        <w:t xml:space="preserve">In the US, </w:t>
      </w:r>
      <w:r w:rsidR="00BB3317" w:rsidRPr="00352F94">
        <w:t xml:space="preserve">the boom in LED A-lamp stock is due to residential utility energy efficiency programs </w:t>
      </w:r>
      <w:r w:rsidR="00886884" w:rsidRPr="00352F94">
        <w:fldChar w:fldCharType="begin"/>
      </w:r>
      <w:r w:rsidR="00886884" w:rsidRPr="00352F94">
        <w:instrText xml:space="preserve"> ADDIN ZOTERO_ITEM CSL_CITATION {"citationID":"ntgs9ppy","properties":{"formattedCitation":"(Navigant Consulting, 2017)","plainCitation":"(Navigant Consulting, 2017)","noteIndex":0},"citationItems":[{"id":3606,"uris":["http://zotero.org/groups/2241931/items/7RC6WASQ"],"uri":["http://zotero.org/groups/2241931/items/7RC6WASQ"],"itemData":{"id":3606,"type":"report","title":"Adoption of Light-Emitting Diodes in Common Lighting Applications","page":"67","source":"Zotero","language":"en","author":[{"family":"Navigant Consulting","given":""}],"issued":{"date-parts":[["2017"]]}}}],"schema":"https://github.com/citation-style-language/schema/raw/master/csl-citation.json"} </w:instrText>
      </w:r>
      <w:r w:rsidR="00886884" w:rsidRPr="00352F94">
        <w:fldChar w:fldCharType="separate"/>
      </w:r>
      <w:r w:rsidR="00886884" w:rsidRPr="00352F94">
        <w:rPr>
          <w:rFonts w:cs="Times New Roman"/>
        </w:rPr>
        <w:t>(Navigant Consulting, 2017)</w:t>
      </w:r>
      <w:r w:rsidR="00886884" w:rsidRPr="00352F94">
        <w:fldChar w:fldCharType="end"/>
      </w:r>
      <w:r w:rsidR="00BB3317" w:rsidRPr="00352F94">
        <w:t>.</w:t>
      </w:r>
      <w:r w:rsidR="00C55750" w:rsidRPr="00352F94">
        <w:t xml:space="preserve"> According to the report prepared for US DOE SSL, many utilit</w:t>
      </w:r>
      <w:r w:rsidR="001E4DC6">
        <w:t>ies have</w:t>
      </w:r>
      <w:r w:rsidR="00C55750" w:rsidRPr="00352F94">
        <w:t xml:space="preserve"> efficiency programs</w:t>
      </w:r>
      <w:r w:rsidR="00025408">
        <w:t xml:space="preserve"> that</w:t>
      </w:r>
      <w:r w:rsidR="00BB3317" w:rsidRPr="00352F94">
        <w:t xml:space="preserve"> provide incentives </w:t>
      </w:r>
      <w:r w:rsidR="00025408">
        <w:t xml:space="preserve">(typically rebates) </w:t>
      </w:r>
      <w:r w:rsidR="00BB3317" w:rsidRPr="00352F94">
        <w:t>that lower the cost of LED A-lamps.</w:t>
      </w:r>
      <w:r w:rsidR="00C55750" w:rsidRPr="00352F94">
        <w:t xml:space="preserve"> For instance,</w:t>
      </w:r>
      <w:r w:rsidR="00BB3317" w:rsidRPr="00352F94">
        <w:t xml:space="preserve"> replacement </w:t>
      </w:r>
      <w:r w:rsidR="00025408">
        <w:t>LED A-</w:t>
      </w:r>
      <w:r w:rsidR="00BB3317" w:rsidRPr="00352F94">
        <w:t>lamps became available to consumers between 2007 and 2009 at a typical cost</w:t>
      </w:r>
      <w:r w:rsidR="00025408">
        <w:t xml:space="preserve"> of</w:t>
      </w:r>
      <w:r w:rsidR="00BB3317" w:rsidRPr="00352F94">
        <w:t xml:space="preserve"> over $50 per lamp</w:t>
      </w:r>
      <w:r w:rsidR="00807270">
        <w:t xml:space="preserve"> and by </w:t>
      </w:r>
      <w:r w:rsidR="00BB3317" w:rsidRPr="00352F94">
        <w:t>2016</w:t>
      </w:r>
      <w:r w:rsidR="00807270">
        <w:t>, for only $5 or 90% less, consumers could obtain</w:t>
      </w:r>
      <w:r w:rsidR="00BB3317" w:rsidRPr="00352F94">
        <w:t xml:space="preserve"> a dimmable A19 60 Watt-equivalent </w:t>
      </w:r>
      <w:r w:rsidR="00807270">
        <w:t xml:space="preserve">LED </w:t>
      </w:r>
      <w:r w:rsidR="00BB3317" w:rsidRPr="00352F94">
        <w:t xml:space="preserve">replacement lamp </w:t>
      </w:r>
      <w:r w:rsidR="00025408">
        <w:t>partly due to r</w:t>
      </w:r>
      <w:r w:rsidR="00BB3317" w:rsidRPr="00352F94">
        <w:t xml:space="preserve">ebates and incentives </w:t>
      </w:r>
      <w:r w:rsidR="00FB2BE5" w:rsidRPr="00352F94">
        <w:fldChar w:fldCharType="begin"/>
      </w:r>
      <w:r w:rsidR="00FB2BE5" w:rsidRPr="00352F94">
        <w:instrText xml:space="preserve"> ADDIN ZOTERO_ITEM CSL_CITATION {"citationID":"5sbOWfM5","properties":{"formattedCitation":"(Navigant Consulting, 2017)","plainCitation":"(Navigant Consulting, 2017)","noteIndex":0},"citationItems":[{"id":3606,"uris":["http://zotero.org/groups/2241931/items/7RC6WASQ"],"uri":["http://zotero.org/groups/2241931/items/7RC6WASQ"],"itemData":{"id":3606,"type":"report","title":"Adoption of Light-Emitting Diodes in Common Lighting Applications","page":"67","source":"Zotero","language":"en","author":[{"family":"Navigant Consulting","given":""}],"issued":{"date-parts":[["2017"]]}}}],"schema":"https://github.com/citation-style-language/schema/raw/master/csl-citation.json"} </w:instrText>
      </w:r>
      <w:r w:rsidR="00FB2BE5" w:rsidRPr="00352F94">
        <w:fldChar w:fldCharType="separate"/>
      </w:r>
      <w:r w:rsidR="00FB2BE5" w:rsidRPr="00352F94">
        <w:rPr>
          <w:rFonts w:cs="Times New Roman"/>
        </w:rPr>
        <w:t>(Navigant Consulting, 2017)</w:t>
      </w:r>
      <w:r w:rsidR="00FB2BE5" w:rsidRPr="00352F94">
        <w:fldChar w:fldCharType="end"/>
      </w:r>
      <w:r w:rsidR="00FB2BE5" w:rsidRPr="00352F94">
        <w:t xml:space="preserve">. </w:t>
      </w:r>
    </w:p>
    <w:p w14:paraId="43221F27" w14:textId="3C3C1FA6" w:rsidR="00D3109C" w:rsidRPr="00352F94" w:rsidRDefault="00D3109C" w:rsidP="00D3109C">
      <w:pPr>
        <w:spacing w:after="0"/>
        <w:rPr>
          <w:bCs/>
        </w:rPr>
      </w:pPr>
      <w:r w:rsidRPr="00025408">
        <w:rPr>
          <w:bCs/>
          <w:u w:val="single"/>
        </w:rPr>
        <w:t>A global trend in lighting in general is the increase of the need for artificial light</w:t>
      </w:r>
      <w:r w:rsidRPr="00352F94">
        <w:rPr>
          <w:bCs/>
        </w:rPr>
        <w:t>. Modern and modernizing societies use increasing amount</w:t>
      </w:r>
      <w:r w:rsidR="00B5239A" w:rsidRPr="00352F94">
        <w:rPr>
          <w:bCs/>
        </w:rPr>
        <w:t>s</w:t>
      </w:r>
      <w:r w:rsidRPr="00352F94">
        <w:rPr>
          <w:bCs/>
        </w:rPr>
        <w:t xml:space="preserve"> of light. No saturation has been found in the empirical evidence of per-capita consumption of light</w:t>
      </w:r>
      <w:r w:rsidR="00F77ADD" w:rsidRPr="00352F94">
        <w:rPr>
          <w:bCs/>
        </w:rPr>
        <w:fldChar w:fldCharType="begin"/>
      </w:r>
      <w:r w:rsidR="005B5BA6" w:rsidRPr="00352F94">
        <w:rPr>
          <w:bCs/>
        </w:rPr>
        <w:instrText xml:space="preserve"> ADDIN ZOTERO_ITEM CSL_CITATION {"citationID":"kQgVK2DC","properties":{"formattedCitation":"(Tsao &amp; Waide, 2010)","plainCitation":"(Tsao &amp; Waide, 2010)","noteIndex":0},"citationItems":[{"id":3580,"uris":["http://zotero.org/groups/2241931/items/TEXAES52"],"uri":["http://zotero.org/groups/2241931/items/TEXAES52"],"itemData":{"id":3580,"type":"article-journal","title":"The World's Appetite for Light: Empirical Data and Trends Spanning Three Centuries and Six Continents","container-title":"LEUKOS","page":"259-281","volume":"6","issue":"4","source":"ies.tandfonline.com (Atypon)","abstract":"We have collected and self-consistently analyzed data for per-capita consumption of artificial light, per-capita gross domestic product, and ownership cost of light. The data span a wide range (three centuries, six continents, five lighting technologies, and five orders of magnitude), and are consistent with a linear variation of per-capita consumption of light with the ratio between per-capita gross domestic product and ownership cost of light. No empirical evidence is found for a saturation in per-capita consumption of light, even in contemporary developed nations. Finally, we extrapolate to the world in 2005, and find that 0.72 percent ($437B/year) of world gross domestic product and 6.5 percent (29.5 Quads/year) of world primary energy was used to produce 130 Plmh/year of artificial light.","URL":"https://ies.tandfonline.com/doi/abs/10.1582/LEUKOS.2010.06.04001","DOI":"10.1582/LEUKOS.2010.06.04001","ISSN":"1550-2724","title-short":"The World's Appetite for Light","journalAbbreviation":"LEUKOS","author":[{"family":"Tsao","given":"Jeffrey Y."},{"family":"Waide","given":"Paul"}],"issued":{"date-parts":[["2010",4,1]]},"accessed":{"date-parts":[["2019",4,3]]}}}],"schema":"https://github.com/citation-style-language/schema/raw/master/csl-citation.json"} </w:instrText>
      </w:r>
      <w:r w:rsidR="00F77ADD" w:rsidRPr="00352F94">
        <w:rPr>
          <w:bCs/>
        </w:rPr>
        <w:fldChar w:fldCharType="separate"/>
      </w:r>
      <w:r w:rsidR="00F77ADD" w:rsidRPr="00352F94">
        <w:rPr>
          <w:rFonts w:cs="Times New Roman"/>
        </w:rPr>
        <w:t>(Tsao &amp; Waide, 2010)</w:t>
      </w:r>
      <w:r w:rsidR="00F77ADD" w:rsidRPr="00352F94">
        <w:rPr>
          <w:bCs/>
        </w:rPr>
        <w:fldChar w:fldCharType="end"/>
      </w:r>
      <w:r w:rsidRPr="00352F94">
        <w:rPr>
          <w:bCs/>
        </w:rPr>
        <w:t xml:space="preserve">, and with the growing population, the light consumption is expected to increase globally for the duration of </w:t>
      </w:r>
      <w:r w:rsidR="00B5239A" w:rsidRPr="00352F94">
        <w:rPr>
          <w:bCs/>
        </w:rPr>
        <w:t xml:space="preserve">Project Drawdown’s analysis period </w:t>
      </w:r>
      <w:r w:rsidRPr="00352F94">
        <w:rPr>
          <w:bCs/>
        </w:rPr>
        <w:t>(2050).</w:t>
      </w:r>
    </w:p>
    <w:p w14:paraId="0B8C3EFB" w14:textId="73CB9DB8" w:rsidR="00D1508C" w:rsidRPr="00352F94" w:rsidRDefault="551A77D0" w:rsidP="005D49A8">
      <w:pPr>
        <w:pStyle w:val="Heading3"/>
      </w:pPr>
      <w:bookmarkStart w:id="40" w:name="_Toc44585068"/>
      <w:r w:rsidRPr="00352F94">
        <w:t>Barriers to Adoption</w:t>
      </w:r>
      <w:bookmarkEnd w:id="40"/>
    </w:p>
    <w:p w14:paraId="6F2AD866" w14:textId="24817096" w:rsidR="00847E74" w:rsidRPr="00352F94" w:rsidRDefault="00F92888" w:rsidP="00F92888">
      <w:pPr>
        <w:spacing w:after="0"/>
        <w:rPr>
          <w:bCs/>
        </w:rPr>
      </w:pPr>
      <w:r w:rsidRPr="00352F94">
        <w:rPr>
          <w:bCs/>
        </w:rPr>
        <w:t xml:space="preserve">There are several issues that need to be solved before LED lighting can reach its full market potential in residential lighting. </w:t>
      </w:r>
    </w:p>
    <w:p w14:paraId="14C8FA72" w14:textId="1C4088D1" w:rsidR="00EB4F0E" w:rsidRPr="00352F94" w:rsidRDefault="00EB4F0E" w:rsidP="008F0AA6">
      <w:pPr>
        <w:pStyle w:val="Heading4"/>
      </w:pPr>
      <w:r w:rsidRPr="00352F94">
        <w:t>First Cost</w:t>
      </w:r>
    </w:p>
    <w:p w14:paraId="3B6C91A4" w14:textId="1CE8CDCF" w:rsidR="00847E74" w:rsidRPr="008F0AA6" w:rsidRDefault="00847E74" w:rsidP="008F0AA6">
      <w:pPr>
        <w:rPr>
          <w:sz w:val="21"/>
          <w:szCs w:val="21"/>
        </w:rPr>
      </w:pPr>
      <w:r w:rsidRPr="00352F94">
        <w:t xml:space="preserve">The primary barrier of adoption in the residential sector has been the first cost of LED. </w:t>
      </w:r>
      <w:r w:rsidRPr="00352F94">
        <w:rPr>
          <w:bCs/>
        </w:rPr>
        <w:t>According to the  US DOE SSL program, “The adoption of LED-based products in many commercial and industrial applications has accelerated as the payback period reaches the one to two year level, but lighting sold at the consumer level will tend to depend less on</w:t>
      </w:r>
      <w:r w:rsidR="000637D5" w:rsidRPr="00352F94">
        <w:rPr>
          <w:bCs/>
        </w:rPr>
        <w:t xml:space="preserve"> total cost of ownership </w:t>
      </w:r>
      <w:r w:rsidRPr="00352F94">
        <w:rPr>
          <w:bCs/>
        </w:rPr>
        <w:t xml:space="preserve"> </w:t>
      </w:r>
      <w:r w:rsidR="000637D5" w:rsidRPr="00352F94">
        <w:rPr>
          <w:bCs/>
        </w:rPr>
        <w:t>(</w:t>
      </w:r>
      <w:r w:rsidRPr="00352F94">
        <w:rPr>
          <w:bCs/>
        </w:rPr>
        <w:t>TCO</w:t>
      </w:r>
      <w:r w:rsidR="000637D5" w:rsidRPr="00352F94">
        <w:rPr>
          <w:bCs/>
        </w:rPr>
        <w:t>)</w:t>
      </w:r>
      <w:r w:rsidRPr="00352F94">
        <w:rPr>
          <w:bCs/>
        </w:rPr>
        <w:t xml:space="preserve"> considerations and more on first cost. Part of the reason for this is that the average residential consumer uses lighting for shorter periods of time and does not factor in maintenance costs to install or replace lights. So, while falling prices have helped drive LED adoption, first cost</w:t>
      </w:r>
      <w:r w:rsidR="003E2F55">
        <w:rPr>
          <w:bCs/>
        </w:rPr>
        <w:t>s</w:t>
      </w:r>
      <w:r w:rsidRPr="00352F94">
        <w:rPr>
          <w:bCs/>
        </w:rPr>
        <w:t xml:space="preserve"> </w:t>
      </w:r>
      <w:r w:rsidR="003E2F55">
        <w:rPr>
          <w:bCs/>
        </w:rPr>
        <w:t>have been</w:t>
      </w:r>
      <w:r w:rsidRPr="00352F94">
        <w:rPr>
          <w:bCs/>
        </w:rPr>
        <w:t xml:space="preserve"> a significant barrier </w:t>
      </w:r>
      <w:r w:rsidRPr="00352F94">
        <w:rPr>
          <w:bCs/>
        </w:rPr>
        <w:fldChar w:fldCharType="begin"/>
      </w:r>
      <w:r w:rsidRPr="00352F94">
        <w:rPr>
          <w:bCs/>
        </w:rPr>
        <w:instrText xml:space="preserve"> ADDIN ZOTERO_ITEM CSL_CITATION {"citationID":"2B4bC8Hd","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Pr="00352F94">
        <w:rPr>
          <w:bCs/>
        </w:rPr>
        <w:fldChar w:fldCharType="separate"/>
      </w:r>
      <w:r w:rsidRPr="00352F94">
        <w:rPr>
          <w:rFonts w:cs="Times New Roman"/>
        </w:rPr>
        <w:t>(US DOE SSL, 2014)</w:t>
      </w:r>
      <w:r w:rsidRPr="00352F94">
        <w:rPr>
          <w:bCs/>
        </w:rPr>
        <w:fldChar w:fldCharType="end"/>
      </w:r>
      <w:r w:rsidR="003E2F55">
        <w:rPr>
          <w:bCs/>
        </w:rPr>
        <w:t>. LEDs were still</w:t>
      </w:r>
      <w:r w:rsidR="00F92888" w:rsidRPr="00352F94">
        <w:rPr>
          <w:bCs/>
        </w:rPr>
        <w:t xml:space="preserve"> </w:t>
      </w:r>
      <w:r w:rsidR="00FB2BE5" w:rsidRPr="00352F94">
        <w:t xml:space="preserve">about five times that of halogen ($2/klm) and non-dimmable CFL replacements ($2.50/klm) </w:t>
      </w:r>
      <w:r w:rsidR="003E2F55">
        <w:t xml:space="preserve">around 2014 </w:t>
      </w:r>
      <w:r w:rsidR="00FB2BE5" w:rsidRPr="00352F94">
        <w:fldChar w:fldCharType="begin"/>
      </w:r>
      <w:r w:rsidR="00DC6459" w:rsidRPr="00352F94">
        <w:instrText xml:space="preserve"> ADDIN ZOTERO_ITEM CSL_CITATION {"citationID":"gjALKhd9","properties":{"formattedCitation":"(Navigant Consulting, 2017)","plainCitation":"(Navigant Consulting, 2017)","noteIndex":0},"citationItems":[{"id":3606,"uris":["http://zotero.org/groups/2241931/items/7RC6WASQ"],"uri":["http://zotero.org/groups/2241931/items/7RC6WASQ"],"itemData":{"id":3606,"type":"report","title":"Adoption of Light-Emitting Diodes in Common Lighting Applications","page":"67","source":"Zotero","language":"en","author":[{"family":"Navigant Consulting","given":""}],"issued":{"date-parts":[["2017"]]}}}],"schema":"https://github.com/citation-style-language/schema/raw/master/csl-citation.json"} </w:instrText>
      </w:r>
      <w:r w:rsidR="00FB2BE5" w:rsidRPr="00352F94">
        <w:fldChar w:fldCharType="separate"/>
      </w:r>
      <w:r w:rsidR="00FB2BE5" w:rsidRPr="00352F94">
        <w:rPr>
          <w:rFonts w:cs="Times New Roman"/>
        </w:rPr>
        <w:t>(Navigant Consulting, 2017)</w:t>
      </w:r>
      <w:r w:rsidR="00FB2BE5" w:rsidRPr="00352F94">
        <w:fldChar w:fldCharType="end"/>
      </w:r>
      <w:r w:rsidR="003E2F55">
        <w:t>, but today LEDs likely have dropped in price helping reduce this price barrier.</w:t>
      </w:r>
    </w:p>
    <w:p w14:paraId="5A2BDC0A" w14:textId="3CF727EC" w:rsidR="005F445F" w:rsidRPr="00352F94" w:rsidRDefault="003E2F55" w:rsidP="00847E74">
      <w:pPr>
        <w:spacing w:after="0"/>
        <w:rPr>
          <w:bCs/>
        </w:rPr>
      </w:pPr>
      <w:r>
        <w:rPr>
          <w:bCs/>
        </w:rPr>
        <w:t>Higher prices</w:t>
      </w:r>
      <w:r w:rsidR="007015D4" w:rsidRPr="00352F94">
        <w:rPr>
          <w:bCs/>
        </w:rPr>
        <w:t xml:space="preserve"> hamper</w:t>
      </w:r>
      <w:r>
        <w:rPr>
          <w:bCs/>
        </w:rPr>
        <w:t xml:space="preserve"> </w:t>
      </w:r>
      <w:r w:rsidR="007015D4" w:rsidRPr="00352F94">
        <w:rPr>
          <w:bCs/>
        </w:rPr>
        <w:t xml:space="preserve">the wider use of LEDs, unless the life cycle costs are taken into account in purchase decision making. The </w:t>
      </w:r>
      <w:r w:rsidR="000637D5" w:rsidRPr="00352F94">
        <w:rPr>
          <w:bCs/>
        </w:rPr>
        <w:t xml:space="preserve">TCO </w:t>
      </w:r>
      <w:r w:rsidR="007015D4" w:rsidRPr="00352F94">
        <w:rPr>
          <w:bCs/>
        </w:rPr>
        <w:t xml:space="preserve"> or life cycle costs of an LED lighting product may well be lower compared to other technologies, due to the greater luminous efficiency and possibly improved performance (e.g., need for fewer luminaires). </w:t>
      </w:r>
    </w:p>
    <w:p w14:paraId="31C5300F" w14:textId="55B75FEC" w:rsidR="00EB4F0E" w:rsidRPr="00352F94" w:rsidRDefault="005F445F" w:rsidP="008F0AA6">
      <w:pPr>
        <w:pStyle w:val="Heading4"/>
      </w:pPr>
      <w:r w:rsidRPr="00352F94">
        <w:t xml:space="preserve">Reliability </w:t>
      </w:r>
      <w:r w:rsidR="00EB4F0E" w:rsidRPr="00352F94">
        <w:t xml:space="preserve">Across The Lifetime </w:t>
      </w:r>
      <w:r w:rsidRPr="00352F94">
        <w:t xml:space="preserve">of  a LED </w:t>
      </w:r>
      <w:r w:rsidR="00EB4F0E" w:rsidRPr="00352F94">
        <w:t xml:space="preserve">Luminaire </w:t>
      </w:r>
    </w:p>
    <w:p w14:paraId="6647FF5D" w14:textId="0AD20F7B" w:rsidR="005F445F" w:rsidRPr="00352F94" w:rsidRDefault="005F445F" w:rsidP="008F0AA6">
      <w:pPr>
        <w:spacing w:after="0"/>
      </w:pPr>
      <w:r w:rsidRPr="008F0AA6">
        <w:t>A key advantage of LED luminaire is its lifetime, however it requires better development (and cost) of electronic drivers</w:t>
      </w:r>
      <w:r w:rsidRPr="00352F94">
        <w:t xml:space="preserve">. Individual LED products may not meet </w:t>
      </w:r>
      <w:r w:rsidR="00025408">
        <w:t xml:space="preserve">a </w:t>
      </w:r>
      <w:r w:rsidRPr="00352F94">
        <w:t xml:space="preserve">user’s reliability expectations due to the use of low cost materials, designs or manufacturing processes </w:t>
      </w:r>
      <w:r w:rsidRPr="00352F94">
        <w:fldChar w:fldCharType="begin"/>
      </w:r>
      <w:r w:rsidRPr="00352F94">
        <w:instrText xml:space="preserve"> ADDIN ZOTERO_ITEM CSL_CITATION {"citationID":"lP7qHpRq","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352F94">
        <w:fldChar w:fldCharType="separate"/>
      </w:r>
      <w:r w:rsidRPr="00352F94">
        <w:rPr>
          <w:rFonts w:cs="Times New Roman"/>
          <w:szCs w:val="24"/>
        </w:rPr>
        <w:t>(US DOE SSL, 2017b)</w:t>
      </w:r>
      <w:r w:rsidRPr="00352F94">
        <w:fldChar w:fldCharType="end"/>
      </w:r>
      <w:r w:rsidRPr="00352F94">
        <w:t xml:space="preserve">. There are still technical problems </w:t>
      </w:r>
      <w:r w:rsidR="00025408">
        <w:t>of</w:t>
      </w:r>
      <w:r w:rsidRPr="00352F94">
        <w:t xml:space="preserve"> reliability, thermal overload, irreversible color shift, decrease of efficacy, and other material fatigue problems </w:t>
      </w:r>
      <w:r w:rsidRPr="00352F94">
        <w:fldChar w:fldCharType="begin"/>
      </w:r>
      <w:r w:rsidRPr="00352F94">
        <w:instrText xml:space="preserve"> ADDIN ZOTERO_ITEM CSL_CITATION {"citationID":"0Ay0dwNq","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352F94">
        <w:fldChar w:fldCharType="separate"/>
      </w:r>
      <w:r w:rsidRPr="00352F94">
        <w:rPr>
          <w:rFonts w:cs="Times New Roman"/>
          <w:szCs w:val="24"/>
        </w:rPr>
        <w:t>(Franz &amp; Wenzl, 2017)</w:t>
      </w:r>
      <w:r w:rsidRPr="00352F94">
        <w:fldChar w:fldCharType="end"/>
      </w:r>
      <w:r w:rsidRPr="00352F94">
        <w:t>.  According to Gayral, the lifetime of the LED</w:t>
      </w:r>
      <w:r w:rsidR="003E2F55">
        <w:t>’s</w:t>
      </w:r>
      <w:r w:rsidRPr="00352F94">
        <w:t xml:space="preserve"> </w:t>
      </w:r>
      <w:r w:rsidR="003E2F55" w:rsidRPr="00352F94">
        <w:t xml:space="preserve">semiconductor </w:t>
      </w:r>
      <w:r w:rsidRPr="00352F94">
        <w:t xml:space="preserve">chip itself is very large, </w:t>
      </w:r>
      <w:r w:rsidRPr="00352F94">
        <w:rPr>
          <w:rFonts w:cs="Times New Roman"/>
        </w:rPr>
        <w:t>(</w:t>
      </w:r>
      <w:r w:rsidR="003E2F55">
        <w:rPr>
          <w:rFonts w:cs="Times New Roman"/>
        </w:rPr>
        <w:t>over</w:t>
      </w:r>
      <w:r w:rsidRPr="00352F94">
        <w:rPr>
          <w:rFonts w:cs="Times New Roman"/>
        </w:rPr>
        <w:t xml:space="preserve"> 50,000 h, </w:t>
      </w:r>
      <w:r w:rsidR="003E2F55">
        <w:rPr>
          <w:rFonts w:cs="Times New Roman"/>
        </w:rPr>
        <w:t>or</w:t>
      </w:r>
      <w:r w:rsidRPr="00352F94">
        <w:rPr>
          <w:rFonts w:cs="Times New Roman"/>
        </w:rPr>
        <w:t xml:space="preserve"> </w:t>
      </w:r>
      <w:r w:rsidRPr="00352F94">
        <w:t xml:space="preserve">6 years of continuous operation). But </w:t>
      </w:r>
      <w:r w:rsidR="00025408">
        <w:t xml:space="preserve">other LED components </w:t>
      </w:r>
      <w:r w:rsidR="00F85363">
        <w:t xml:space="preserve">or metallic contacts </w:t>
      </w:r>
      <w:r w:rsidR="00025408">
        <w:t>may fail before this</w:t>
      </w:r>
      <w:r w:rsidR="003E2F55">
        <w:t>,</w:t>
      </w:r>
      <w:r w:rsidR="00025408">
        <w:t xml:space="preserve"> </w:t>
      </w:r>
      <w:r w:rsidR="003E2F55">
        <w:t xml:space="preserve">for instance </w:t>
      </w:r>
      <w:r w:rsidRPr="00352F94">
        <w:t xml:space="preserve">electrical drivers that convert the AC 220 V (or 110 V) into continuous low voltage (around 3 V), which is suitable for the LED. </w:t>
      </w:r>
      <w:r w:rsidR="00F85363">
        <w:t>Lifetime is a c</w:t>
      </w:r>
      <w:r w:rsidRPr="00352F94">
        <w:t xml:space="preserve">onsequence of the care (and cost) that the manufacturer has put in the packaging and in the electronic drivers </w:t>
      </w:r>
      <w:r w:rsidRPr="00352F94">
        <w:fldChar w:fldCharType="begin"/>
      </w:r>
      <w:r w:rsidR="005B5BA6" w:rsidRPr="00352F94">
        <w:instrText xml:space="preserve"> ADDIN ZOTERO_ITEM CSL_CITATION {"citationID":"z12QLacu","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title-short":"LEDs for lighting","language":"en","author":[{"family":"Gayral","given":"Bruno"}],"issued":{"date-parts":[["2017",9]]},"accessed":{"date-parts":[["2019",2,14]]}}}],"schema":"https://github.com/citation-style-language/schema/raw/master/csl-citation.json"} </w:instrText>
      </w:r>
      <w:r w:rsidRPr="00352F94">
        <w:fldChar w:fldCharType="separate"/>
      </w:r>
      <w:r w:rsidRPr="00352F94">
        <w:rPr>
          <w:rFonts w:cs="Times New Roman"/>
          <w:szCs w:val="24"/>
        </w:rPr>
        <w:t>(Gayral, 2017)</w:t>
      </w:r>
      <w:r w:rsidRPr="00352F94">
        <w:fldChar w:fldCharType="end"/>
      </w:r>
      <w:r w:rsidRPr="00352F94">
        <w:t xml:space="preserve">. </w:t>
      </w:r>
      <w:r w:rsidRPr="00352F94">
        <w:rPr>
          <w:bCs/>
        </w:rPr>
        <w:t>The  quality of products needs to be ensured also with regard to the light sources it may replace. For example, in Europe, there have been problems in the equivalence of the light distribution from the LED lamp compared to conventional technologies. Replacement lamps that are not equivalent to the technology to be replaced tend to annoy the consumers.</w:t>
      </w:r>
    </w:p>
    <w:p w14:paraId="731C8CB1" w14:textId="33BAE92D" w:rsidR="005F445F" w:rsidRPr="00352F94" w:rsidRDefault="005F445F" w:rsidP="005F445F">
      <w:bookmarkStart w:id="41" w:name="_Hlk44583482"/>
      <w:r w:rsidRPr="00352F94">
        <w:t xml:space="preserve">According to Ding et al., </w:t>
      </w:r>
      <w:r w:rsidR="003E2F55">
        <w:t xml:space="preserve">while </w:t>
      </w:r>
      <w:r w:rsidRPr="00352F94">
        <w:t xml:space="preserve">China is the </w:t>
      </w:r>
      <w:r w:rsidR="003E2F55">
        <w:t>world’s largest</w:t>
      </w:r>
      <w:r w:rsidRPr="00352F94">
        <w:t xml:space="preserve"> producer, consumer</w:t>
      </w:r>
      <w:r w:rsidR="003E2F55">
        <w:t>,</w:t>
      </w:r>
      <w:r w:rsidRPr="00352F94">
        <w:t xml:space="preserve"> and exporter of efficient lighting products</w:t>
      </w:r>
      <w:r w:rsidR="00F85363">
        <w:t xml:space="preserve">, </w:t>
      </w:r>
      <w:r w:rsidRPr="00352F94">
        <w:t xml:space="preserve">the U.S. </w:t>
      </w:r>
      <w:r w:rsidR="003E2F55">
        <w:t>is the world’s largest producer of</w:t>
      </w:r>
      <w:r w:rsidRPr="00352F94">
        <w:t xml:space="preserve"> LED chip technology</w:t>
      </w:r>
      <w:r w:rsidR="003E2F55">
        <w:t>.</w:t>
      </w:r>
      <w:r w:rsidRPr="00352F94">
        <w:t xml:space="preserve"> Therefore, </w:t>
      </w:r>
      <w:r w:rsidR="00BA704D">
        <w:t xml:space="preserve">it’s important for these two industries to work together for uniform policy/regulations, products, and systems </w:t>
      </w:r>
      <w:r w:rsidRPr="00352F94">
        <w:fldChar w:fldCharType="begin"/>
      </w:r>
      <w:r w:rsidRPr="00352F94">
        <w:instrText xml:space="preserve"> ADDIN ZOTERO_ITEM CSL_CITATION {"citationID":"20SeWyWy","properties":{"formattedCitation":"(Ding et al., 2018)","plainCitation":"(Ding et al., 2018)","noteIndex":0},"citationItems":[{"id":1393,"uris":["http://zotero.org/groups/2241931/items/SZKMA9XZ"],"uri":["http://zotero.org/groups/2241931/items/SZKMA9XZ"],"itemData":{"id":1393,"type":"article-journal","title":"Study on Chinese and U.S. Energy Efficiency Regulations and Standards for Efficient Lighting Products","container-title":"E3S Web of Conferences","page":"02010","volume":"53","source":"www.e3s-conferences.org","abstract":"We have analyzed Chinese and U.S. Energy efficiency policies, regulations and standards for LED and other efficient lighting products. The similarities and differences of the lighting products between the two countries in the energy efficiency policies and technical indexes were contrasted and analyzed. Accordingly, we have put forward the recommendations for improving China's efficient lighting standards system as well as establishing and implementing the effective labelling and certification programs of efficient lighting products.","URL":"https:/articles/e3sconf/abs/2018/28/e3sconf_icaeer2018_02010/e3sconf_icaeer2018_02010.html","DOI":"10.1051/e3sconf/20185302010","ISSN":"2267-1242","note":"reviewed","journalAbbreviation":"E3S Web Conf.","language":"en","author":[{"family":"Ding","given":"Qing"},{"family":"Liang","given":"Xiuying"},{"family":"Zhao","given":"Yuejin"},{"family":"Liu","given":"Ren"},{"family":"Li","given":"Pengcheng"},{"family":"Liu","given":"Meng"},{"family":"Lin","given":"Ling"}],"issued":{"date-parts":[["2018"]]},"accessed":{"date-parts":[["2019",2,23]]}}}],"schema":"https://github.com/citation-style-language/schema/raw/master/csl-citation.json"} </w:instrText>
      </w:r>
      <w:r w:rsidRPr="00352F94">
        <w:fldChar w:fldCharType="separate"/>
      </w:r>
      <w:r w:rsidRPr="00352F94">
        <w:rPr>
          <w:rFonts w:cs="Times New Roman"/>
          <w:szCs w:val="24"/>
        </w:rPr>
        <w:t>(Ding et al., 2018)</w:t>
      </w:r>
      <w:r w:rsidRPr="00352F94">
        <w:fldChar w:fldCharType="end"/>
      </w:r>
      <w:r w:rsidR="00B827F8">
        <w:t>.</w:t>
      </w:r>
    </w:p>
    <w:bookmarkEnd w:id="41"/>
    <w:p w14:paraId="59905E08" w14:textId="60FDC752" w:rsidR="00EB4F0E" w:rsidRPr="00352F94" w:rsidRDefault="00EB4F0E" w:rsidP="008F0AA6">
      <w:pPr>
        <w:pStyle w:val="Heading4"/>
      </w:pPr>
      <w:r w:rsidRPr="00352F94">
        <w:t>Development Progress</w:t>
      </w:r>
    </w:p>
    <w:p w14:paraId="656E9EE4" w14:textId="6A8E9896" w:rsidR="00F92888" w:rsidRPr="00352F94" w:rsidRDefault="005F445F" w:rsidP="00034FEA">
      <w:pPr>
        <w:spacing w:after="0"/>
        <w:rPr>
          <w:bCs/>
        </w:rPr>
      </w:pPr>
      <w:r w:rsidRPr="008F0AA6">
        <w:rPr>
          <w:rFonts w:eastAsia="Times New Roman"/>
          <w:color w:val="000000"/>
        </w:rPr>
        <w:t>LED lighting products are still developing, and this may affect compatibility and result to difference in timescales for the building industry and the timescale of progress for LEDs.</w:t>
      </w:r>
      <w:r w:rsidRPr="00352F94">
        <w:rPr>
          <w:rFonts w:eastAsia="Times New Roman"/>
          <w:color w:val="000000"/>
        </w:rPr>
        <w:t xml:space="preserve"> If a LED module or a luminaire needs to be replaced, the replacement need may occur years after the initial installation. Given the fast development of the technology, the same (looking) luminaires may not be available in the market anymore. This long-term maintenance issue may be solved by using certain typical luminaire design types. According to Gayral, this is one of the most important paradox</w:t>
      </w:r>
      <w:r w:rsidR="00F85363">
        <w:rPr>
          <w:rFonts w:eastAsia="Times New Roman"/>
          <w:color w:val="000000"/>
        </w:rPr>
        <w:t>es</w:t>
      </w:r>
      <w:r w:rsidRPr="00352F94">
        <w:rPr>
          <w:rFonts w:eastAsia="Times New Roman"/>
          <w:color w:val="000000"/>
        </w:rPr>
        <w:t xml:space="preserve">: the LEDs bought today will be outdated by new products long before they fail, </w:t>
      </w:r>
      <w:r w:rsidR="00F85363">
        <w:rPr>
          <w:rFonts w:eastAsia="Times New Roman"/>
          <w:color w:val="000000"/>
        </w:rPr>
        <w:t>so</w:t>
      </w:r>
      <w:r w:rsidRPr="00352F94">
        <w:rPr>
          <w:rFonts w:eastAsia="Times New Roman"/>
          <w:color w:val="000000"/>
        </w:rPr>
        <w:t xml:space="preserve"> their actual lifetime </w:t>
      </w:r>
      <w:r w:rsidR="00F85363">
        <w:rPr>
          <w:rFonts w:eastAsia="Times New Roman"/>
          <w:color w:val="000000"/>
        </w:rPr>
        <w:t>may</w:t>
      </w:r>
      <w:r w:rsidRPr="00352F94">
        <w:rPr>
          <w:rFonts w:eastAsia="Times New Roman"/>
          <w:color w:val="000000"/>
        </w:rPr>
        <w:t xml:space="preserve"> be much shorter than it should </w:t>
      </w:r>
      <w:r w:rsidR="00F85363">
        <w:rPr>
          <w:rFonts w:eastAsia="Times New Roman"/>
          <w:color w:val="000000"/>
        </w:rPr>
        <w:t>be due to better technology replacements. This</w:t>
      </w:r>
      <w:r w:rsidRPr="00352F94">
        <w:rPr>
          <w:rFonts w:eastAsia="Times New Roman"/>
          <w:color w:val="000000"/>
        </w:rPr>
        <w:t xml:space="preserve"> will improve the customer experience, but at a larger cost  due to premature bulb replacement</w:t>
      </w:r>
      <w:r w:rsidR="00EB4F0E" w:rsidRPr="00352F94">
        <w:rPr>
          <w:bCs/>
        </w:rPr>
        <w:t>.</w:t>
      </w:r>
    </w:p>
    <w:p w14:paraId="34222FBE" w14:textId="4EEBECBF" w:rsidR="00D1508C" w:rsidRPr="00352F94" w:rsidRDefault="551A77D0" w:rsidP="005D49A8">
      <w:pPr>
        <w:pStyle w:val="Heading3"/>
      </w:pPr>
      <w:bookmarkStart w:id="42" w:name="_Toc44585069"/>
      <w:r w:rsidRPr="00352F94">
        <w:t>Adoption</w:t>
      </w:r>
      <w:r w:rsidR="006E6C65" w:rsidRPr="00352F94">
        <w:t xml:space="preserve"> </w:t>
      </w:r>
      <w:r w:rsidRPr="00352F94">
        <w:t>Potential</w:t>
      </w:r>
      <w:bookmarkEnd w:id="42"/>
    </w:p>
    <w:p w14:paraId="50F5F259" w14:textId="29287EA8" w:rsidR="006137E2" w:rsidRPr="00352F94" w:rsidRDefault="00081F2B" w:rsidP="00932548">
      <w:pPr>
        <w:spacing w:after="0"/>
        <w:rPr>
          <w:bCs/>
        </w:rPr>
      </w:pPr>
      <w:r w:rsidRPr="00352F94">
        <w:t xml:space="preserve">The LED is expected to account for half of lamps worldwide in 2020 </w:t>
      </w:r>
      <w:r w:rsidRPr="00352F94">
        <w:fldChar w:fldCharType="begin"/>
      </w:r>
      <w:r w:rsidRPr="00352F94">
        <w:instrText xml:space="preserve"> ADDIN ZOTERO_ITEM CSL_CITATION {"citationID":"ZKtPE1H6","properties":{"formattedCitation":"(De Almeida, Santos, Paolo, &amp; Quicheron, 2014)","plainCitation":"(De Almeida, Santos, Paolo, &amp; Quicheron, 2014)","noteIndex":0},"citationItems":[{"id":1425,"uris":["http://zotero.org/groups/2241931/items/UGUSCGHW"],"uri":["http://zotero.org/groups/2241931/items/UGUSCGHW"],"itemData":{"id":1425,"type":"article-journal","title":"Solid state lighting review – Potential and challenges in Europe","container-title":"Renewable and Sustainable Energy Reviews","page":"30-48","volume":"34","source":"ScienceDirect","abstract":"According to IEA estimates, about 19% of the electricity used in the world is for lighting loads with a slightly smaller fraction used in the European Union (14%). Lighting was the first service offered by electric utilities and still continues to be one of the largest electrical end-uses. Most current lighting technologies can be vastly improved, and therefore lighting loads present a huge potential for electricity savings. Solid State Lighting (SSL) is amongst the most energy-efficient and environmentally friendly lighting technology. SSL has already reached a high efficiency level (over 276lm/W) at ever-decreasing costs. Additionally the lifetime of LED lamps is several times longer than discharge lamps. This paper presents an overview of the state of the art SSL technology trends. SSL technology is evolving fast, which can bring many advantages to the lighting marketplace. However, there are still some market barriers that are hindering the high cost-effective potential of energy-efficient lighting from being achieved. This paper presents several strategies and recommendations in order to overcome existing barriers and promote a faster penetration of SSL. The estimated savings potential through the application of SSL lighting systems in the European Union (EU) is around 209TWh, which translates into 77 million tonnes of CO2. The economic benefits translate into the equivalent annual electrical output of about 26 large power plants (1000MW electric). Similar impacts, in terms of percentage savings, can be expected in other parts of the World.","URL":"http://www.sciencedirect.com/science/article/pii/S1364032114001506","DOI":"10.1016/j.rser.2014.02.029","ISSN":"1364-0321","note":"reviewed","journalAbbreviation":"Renewable and Sustainable Energy Reviews","author":[{"family":"De Almeida","given":"Aníbal"},{"family":"Santos","given":"Bruno"},{"family":"Paolo","given":"Bertoldi"},{"family":"Quicheron","given":"Michel"}],"issued":{"date-parts":[["2014"]]},"accessed":{"date-parts":[["2019",2,22]]}}}],"schema":"https://github.com/citation-style-language/schema/raw/master/csl-citation.json"} </w:instrText>
      </w:r>
      <w:r w:rsidRPr="00352F94">
        <w:fldChar w:fldCharType="separate"/>
      </w:r>
      <w:r w:rsidRPr="00352F94">
        <w:rPr>
          <w:rFonts w:cs="Times New Roman"/>
          <w:szCs w:val="24"/>
        </w:rPr>
        <w:t>(De Almeida, Santos, Paolo, &amp; Quicheron, 2014)</w:t>
      </w:r>
      <w:r w:rsidRPr="00352F94">
        <w:fldChar w:fldCharType="end"/>
      </w:r>
      <w:r w:rsidRPr="00352F94">
        <w:t xml:space="preserve"> and is expected to replace traditional types of lighting, such as fluorescent and hydrogen lamps, because of its</w:t>
      </w:r>
      <w:r w:rsidR="00A252CF">
        <w:t xml:space="preserve"> superior characteristics </w:t>
      </w:r>
      <w:r w:rsidRPr="00352F94">
        <w:fldChar w:fldCharType="begin"/>
      </w:r>
      <w:r w:rsidRPr="00352F94">
        <w:instrText xml:space="preserve"> ADDIN ZOTERO_ITEM CSL_CITATION {"citationID":"za7jyU0U","properties":{"formattedCitation":"(Ahn et al., 2016)","plainCitation":"(Ahn et al., 2016)","noteIndex":0},"citationItems":[{"id":1376,"uris":["http://zotero.org/groups/2241931/items/WYTY7J8X"],"uri":["http://zotero.org/groups/2241931/items/WYTY7J8X"],"itemData":{"id":1376,"type":"article-journal","title":"Thermal management of LED lighting integrated with HVAC systems in office buildings","container-title":"Energy and Buildings","page":"1159-1170","volume":"127","source":"ScienceDirect","abstract":"The light-emitting diode (LED) market is expected to account for half of lamps worldwide in 2020. Despite the numerous benefits of LED lighting, the heat from LED lights affects indoor thermal conditions in buildings and increases the indoor cooling load in summer. A new method for integrating LED lighting with heating, ventilation, and air conditioning (HVAC) systems are proposed to prevent this heating effect in buildings by exchanging the lighting heat to outdoor and indoor spaces according to a seasonal operating strategy. Field measurements of a mock-up model were used to determine the lighting heat removal and reuse rates of the seasonal strategy. The ratio of lighting heat removal and reuse to LED input power was 70.3% in the summer test and 49.5% in the winter test. An indoor thermal effect analysis was performed using a simulation program with lighting heat input fractions obtained from the measured data. The sensible thermal loads in the mock-up chamber were reduced by 7.5% for cooling and 1.4% for heating using the proposed method, and the annual site energy reductions of reference office buildings were 8.5% for Houston, 8.1% for Atlanta, and 5.9% for Boulder, compared to the base case.","URL":"http://www.sciencedirect.com/science/article/pii/S0378778816305163","DOI":"10.1016/j.enbuild.2016.06.027","ISSN":"0378-7788","note":"reviewed","journalAbbreviation":"Energy and Buildings","author":[{"family":"Ahn","given":"Byung-Lip"},{"family":"Yoo","given":"Seunghwan"},{"family":"Kim","given":"Jonghun"},{"family":"Jeong","given":"Hakgeun"},{"family":"Leigh","given":"Seung-Bok"},{"family":"Jang","given":"Cheol-Yong"}],"issued":{"date-parts":[["2016"]]},"accessed":{"date-parts":[["2019",2,14]]}}}],"schema":"https://github.com/citation-style-language/schema/raw/master/csl-citation.json"} </w:instrText>
      </w:r>
      <w:r w:rsidRPr="00352F94">
        <w:fldChar w:fldCharType="separate"/>
      </w:r>
      <w:r w:rsidRPr="00352F94">
        <w:rPr>
          <w:rFonts w:cs="Times New Roman"/>
          <w:szCs w:val="24"/>
        </w:rPr>
        <w:t>(Ahn et al., 2016)</w:t>
      </w:r>
      <w:r w:rsidRPr="00352F94">
        <w:fldChar w:fldCharType="end"/>
      </w:r>
      <w:r w:rsidRPr="00352F94">
        <w:t xml:space="preserve">. In the residential sector, however, even when the market penetration has been dramatic, </w:t>
      </w:r>
      <w:r w:rsidRPr="00352F94">
        <w:rPr>
          <w:bCs/>
        </w:rPr>
        <w:t>t</w:t>
      </w:r>
      <w:r w:rsidR="006137E2" w:rsidRPr="008F0AA6">
        <w:rPr>
          <w:bCs/>
        </w:rPr>
        <w:t>here remains a large opportunity for SSL products worldwide</w:t>
      </w:r>
      <w:r w:rsidRPr="00352F94">
        <w:rPr>
          <w:bCs/>
        </w:rPr>
        <w:t>. I</w:t>
      </w:r>
      <w:r w:rsidR="006137E2" w:rsidRPr="008F0AA6">
        <w:rPr>
          <w:bCs/>
        </w:rPr>
        <w:t xml:space="preserve">n 2010 4 billion incandescent and halogen lamps </w:t>
      </w:r>
      <w:r w:rsidR="00A252CF">
        <w:rPr>
          <w:bCs/>
        </w:rPr>
        <w:t xml:space="preserve">were </w:t>
      </w:r>
      <w:r w:rsidR="006137E2" w:rsidRPr="008F0AA6">
        <w:rPr>
          <w:bCs/>
        </w:rPr>
        <w:t xml:space="preserve">installed in residential </w:t>
      </w:r>
      <w:r w:rsidR="00A252CF">
        <w:rPr>
          <w:bCs/>
        </w:rPr>
        <w:t xml:space="preserve">buildings </w:t>
      </w:r>
      <w:r w:rsidRPr="00352F94">
        <w:rPr>
          <w:bCs/>
        </w:rPr>
        <w:fldChar w:fldCharType="begin"/>
      </w:r>
      <w:r w:rsidR="00740468" w:rsidRPr="00352F94">
        <w:rPr>
          <w:bCs/>
        </w:rPr>
        <w:instrText xml:space="preserve"> ADDIN ZOTERO_ITEM CSL_CITATION {"citationID":"RDem1529","properties":{"formattedCitation":"(National Academies of Sciences, Engineering, and Medicine, 2017)","plainCitation":"(National Academies of Sciences, Engineering, and Medicine, 2017)","noteIndex":0},"citationItems":[{"id":3592,"uris":["http://zotero.org/groups/2241931/items/IE6SQSQE"],"uri":["http://zotero.org/groups/2241931/items/IE6SQSQE"],"itemData":{"id":3592,"type":"book","title":"Assessment of Solid-State Lighting, Phase Two","publisher":"National Academies Press","publisher-place":"Washington, D.C.","source":"Crossref","event-place":"Washington, D.C.","URL":"https://www.nap.edu/catalog/24619","ISBN":"978-0-309-45257-1","note":"reviewed","language":"en","author":[{"family":"National Academies of Sciences, Engineering, and Medicine","given":""}],"issued":{"date-parts":[["2017"]]},"accessed":{"date-parts":[["2019",4,3]]}}}],"schema":"https://github.com/citation-style-language/schema/raw/master/csl-citation.json"} </w:instrText>
      </w:r>
      <w:r w:rsidRPr="00352F94">
        <w:rPr>
          <w:bCs/>
        </w:rPr>
        <w:fldChar w:fldCharType="separate"/>
      </w:r>
      <w:r w:rsidR="00740468" w:rsidRPr="00352F94">
        <w:rPr>
          <w:rFonts w:cs="Times New Roman"/>
        </w:rPr>
        <w:t>(National Academies of Sciences, Engineering, and Medicine, 2017)</w:t>
      </w:r>
      <w:r w:rsidRPr="00352F94">
        <w:rPr>
          <w:bCs/>
        </w:rPr>
        <w:fldChar w:fldCharType="end"/>
      </w:r>
      <w:r w:rsidR="006137E2" w:rsidRPr="00352F94">
        <w:rPr>
          <w:bCs/>
        </w:rPr>
        <w:t xml:space="preserve">. </w:t>
      </w:r>
    </w:p>
    <w:p w14:paraId="248DB825" w14:textId="357E2581" w:rsidR="00932548" w:rsidRPr="00352F94" w:rsidRDefault="00932548" w:rsidP="00932548">
      <w:pPr>
        <w:spacing w:after="0"/>
        <w:rPr>
          <w:bCs/>
        </w:rPr>
      </w:pPr>
      <w:r w:rsidRPr="00352F94">
        <w:rPr>
          <w:bCs/>
        </w:rPr>
        <w:t xml:space="preserve">There are various adoption scenarios for global and regional LED lighting markets. </w:t>
      </w:r>
      <w:r w:rsidR="006137E2" w:rsidRPr="00352F94">
        <w:rPr>
          <w:bCs/>
        </w:rPr>
        <w:t xml:space="preserve">In 2012, </w:t>
      </w:r>
      <w:r w:rsidRPr="00352F94">
        <w:rPr>
          <w:bCs/>
        </w:rPr>
        <w:t>McKinsey estimated the penetration of the LED lighting to be the greatest in Asia (12</w:t>
      </w:r>
      <w:r w:rsidR="001B2805" w:rsidRPr="00352F94">
        <w:rPr>
          <w:bCs/>
        </w:rPr>
        <w:t>%</w:t>
      </w:r>
      <w:r w:rsidRPr="00352F94">
        <w:rPr>
          <w:bCs/>
        </w:rPr>
        <w:t xml:space="preserve"> of value-based market share in China, 11</w:t>
      </w:r>
      <w:r w:rsidR="001B2805" w:rsidRPr="00352F94">
        <w:rPr>
          <w:bCs/>
        </w:rPr>
        <w:t>%</w:t>
      </w:r>
      <w:r w:rsidRPr="00352F94">
        <w:rPr>
          <w:bCs/>
        </w:rPr>
        <w:t xml:space="preserve"> in </w:t>
      </w:r>
      <w:r w:rsidR="009C5B28" w:rsidRPr="00352F94">
        <w:rPr>
          <w:bCs/>
        </w:rPr>
        <w:t>“</w:t>
      </w:r>
      <w:r w:rsidR="009C5B28" w:rsidRPr="00352F94">
        <w:rPr>
          <w:bCs/>
          <w:i/>
        </w:rPr>
        <w:t>O</w:t>
      </w:r>
      <w:r w:rsidRPr="00352F94">
        <w:rPr>
          <w:bCs/>
          <w:i/>
        </w:rPr>
        <w:t>ther Asia</w:t>
      </w:r>
      <w:r w:rsidR="009C5B28" w:rsidRPr="00352F94">
        <w:rPr>
          <w:bCs/>
        </w:rPr>
        <w:t>”</w:t>
      </w:r>
      <w:r w:rsidRPr="00352F94">
        <w:rPr>
          <w:bCs/>
        </w:rPr>
        <w:t>) in 2011</w:t>
      </w:r>
      <w:r w:rsidR="00081F2B" w:rsidRPr="00352F94">
        <w:rPr>
          <w:bCs/>
        </w:rPr>
        <w:fldChar w:fldCharType="begin"/>
      </w:r>
      <w:r w:rsidR="00081F2B" w:rsidRPr="00352F94">
        <w:rPr>
          <w:bCs/>
        </w:rPr>
        <w:instrText xml:space="preserve"> ADDIN ZOTERO_ITEM CSL_CITATION {"citationID":"801662nx","properties":{"formattedCitation":"(McKinsey, 2012)","plainCitation":"(McKinsey, 2012)","noteIndex":0},"citationItems":[{"id":3511,"uris":["http://zotero.org/groups/2241931/items/DFRA4PU9"],"uri":["http://zotero.org/groups/2241931/items/DFRA4PU9"],"itemData":{"id":3511,"type":"report","title":"Lighting the way: Perspectives on the global lighting market","page":"58","source":"Zotero","language":"en","author":[{"family":"McKinsey","given":""}],"issued":{"date-parts":[["2012"]]}}}],"schema":"https://github.com/citation-style-language/schema/raw/master/csl-citation.json"} </w:instrText>
      </w:r>
      <w:r w:rsidR="00081F2B" w:rsidRPr="00352F94">
        <w:rPr>
          <w:bCs/>
        </w:rPr>
        <w:fldChar w:fldCharType="separate"/>
      </w:r>
      <w:r w:rsidR="00081F2B" w:rsidRPr="00352F94">
        <w:rPr>
          <w:rFonts w:cs="Times New Roman"/>
        </w:rPr>
        <w:t>(McKinsey, 2012)</w:t>
      </w:r>
      <w:r w:rsidR="00081F2B" w:rsidRPr="00352F94">
        <w:rPr>
          <w:bCs/>
        </w:rPr>
        <w:fldChar w:fldCharType="end"/>
      </w:r>
      <w:r w:rsidRPr="00352F94">
        <w:rPr>
          <w:bCs/>
        </w:rPr>
        <w:t>. It was estimated that the greatest penetration in 2020 will be in Europe and North America (73</w:t>
      </w:r>
      <w:r w:rsidR="001B2805" w:rsidRPr="00352F94">
        <w:rPr>
          <w:bCs/>
        </w:rPr>
        <w:t>%</w:t>
      </w:r>
      <w:r w:rsidRPr="00352F94">
        <w:rPr>
          <w:bCs/>
        </w:rPr>
        <w:t xml:space="preserve"> and 72</w:t>
      </w:r>
      <w:r w:rsidR="001B2805" w:rsidRPr="00352F94">
        <w:rPr>
          <w:bCs/>
        </w:rPr>
        <w:t>%</w:t>
      </w:r>
      <w:r w:rsidRPr="00352F94">
        <w:rPr>
          <w:bCs/>
        </w:rPr>
        <w:t>, respectively). The penetration of LED lighting measured in value-based market share was estimated to remain the lowest in Middle East and Africa (56</w:t>
      </w:r>
      <w:r w:rsidR="001B2805" w:rsidRPr="00352F94">
        <w:rPr>
          <w:bCs/>
        </w:rPr>
        <w:t>%</w:t>
      </w:r>
      <w:r w:rsidRPr="00352F94">
        <w:rPr>
          <w:bCs/>
        </w:rPr>
        <w:t xml:space="preserve"> in 2020) and in Latin America (61</w:t>
      </w:r>
      <w:r w:rsidR="001B2805" w:rsidRPr="00352F94">
        <w:rPr>
          <w:bCs/>
        </w:rPr>
        <w:t>%</w:t>
      </w:r>
      <w:r w:rsidRPr="00352F94">
        <w:rPr>
          <w:bCs/>
        </w:rPr>
        <w:t xml:space="preserve"> in 2020). Yet, it is acknowledged that government industry policy may have a significant impact on the LED penetration rate.</w:t>
      </w:r>
    </w:p>
    <w:p w14:paraId="2F568046" w14:textId="05AE0547" w:rsidR="00932548" w:rsidRPr="00352F94" w:rsidRDefault="00932548" w:rsidP="00932548">
      <w:pPr>
        <w:spacing w:after="0"/>
        <w:rPr>
          <w:bCs/>
        </w:rPr>
      </w:pPr>
      <w:r w:rsidRPr="00352F94">
        <w:rPr>
          <w:bCs/>
        </w:rPr>
        <w:t xml:space="preserve">In developing countries, especially </w:t>
      </w:r>
      <w:r w:rsidR="009B3EE0" w:rsidRPr="00352F94">
        <w:rPr>
          <w:bCs/>
        </w:rPr>
        <w:t>where</w:t>
      </w:r>
      <w:r w:rsidRPr="00352F94">
        <w:rPr>
          <w:bCs/>
        </w:rPr>
        <w:t xml:space="preserve"> there is no electric grid available, off-grid lighting solutions are needed. LED lighting may well be combined with solar panels (both DC solutions) for efficient off-grid lighting, or, as a high-efficacy light source technology powered by </w:t>
      </w:r>
      <w:r w:rsidR="00D3109C" w:rsidRPr="00352F94">
        <w:rPr>
          <w:bCs/>
        </w:rPr>
        <w:t>the sun</w:t>
      </w:r>
      <w:r w:rsidRPr="00352F94">
        <w:rPr>
          <w:bCs/>
        </w:rPr>
        <w:t xml:space="preserve">. These kind of solutions have a significant social impact on the entire community enabling working hours after dark, improving schooling conditions, reducing accidents related to candle or paraffin use and improving the indoor air quality. Non-electric and off-grid lighting solutions </w:t>
      </w:r>
      <w:r w:rsidR="00D3109C" w:rsidRPr="00352F94">
        <w:rPr>
          <w:bCs/>
        </w:rPr>
        <w:t xml:space="preserve">though, </w:t>
      </w:r>
      <w:r w:rsidRPr="00352F94">
        <w:rPr>
          <w:bCs/>
        </w:rPr>
        <w:t>are excluded from the scope of the current study.</w:t>
      </w:r>
    </w:p>
    <w:p w14:paraId="5ACB03AC" w14:textId="61BF1F72" w:rsidR="00932548" w:rsidRPr="00352F94" w:rsidRDefault="00932548" w:rsidP="00932548">
      <w:pPr>
        <w:spacing w:after="0"/>
        <w:rPr>
          <w:bCs/>
        </w:rPr>
      </w:pPr>
      <w:r w:rsidRPr="00352F94">
        <w:rPr>
          <w:bCs/>
        </w:rPr>
        <w:t>countries but due to the versatility of LED lighting products, it is expected that LED lighting can be widely used throughout the world.</w:t>
      </w:r>
    </w:p>
    <w:p w14:paraId="12A2F24A" w14:textId="3CD34135" w:rsidR="001C49CB" w:rsidRPr="00352F94" w:rsidRDefault="551A77D0" w:rsidP="00483FFA">
      <w:pPr>
        <w:pStyle w:val="Heading2"/>
      </w:pPr>
      <w:bookmarkStart w:id="43" w:name="_Toc44585070"/>
      <w:r w:rsidRPr="00352F94">
        <w:t xml:space="preserve">Advantages  and </w:t>
      </w:r>
      <w:r w:rsidR="006D22F8" w:rsidRPr="00352F94">
        <w:t>D</w:t>
      </w:r>
      <w:r w:rsidRPr="00352F94">
        <w:t xml:space="preserve">isadvantages of </w:t>
      </w:r>
      <w:r w:rsidR="00EE5035" w:rsidRPr="00352F94">
        <w:t>Residential LED Lighting</w:t>
      </w:r>
      <w:bookmarkEnd w:id="43"/>
    </w:p>
    <w:p w14:paraId="473285D3" w14:textId="2BCCBFDA" w:rsidR="00202788" w:rsidRPr="00352F94" w:rsidRDefault="551A77D0" w:rsidP="005D49A8">
      <w:pPr>
        <w:pStyle w:val="Heading3"/>
      </w:pPr>
      <w:bookmarkStart w:id="44" w:name="_Toc44585071"/>
      <w:r w:rsidRPr="00352F94">
        <w:t>Similar Solutions</w:t>
      </w:r>
      <w:bookmarkEnd w:id="44"/>
    </w:p>
    <w:p w14:paraId="68E8D0E1" w14:textId="645AC968" w:rsidR="001B2805" w:rsidRPr="00352F94" w:rsidRDefault="00123397" w:rsidP="001B2805">
      <w:r w:rsidRPr="00352F94">
        <w:t>LED lighting is by far the most promising lighting solution in a large scale at the moment. A related technology is organic LED (OLED), based also on semiconductor junctions but otherwise very different light source technology in practice. OLEDs are illuminating surfaces rather than lamps and they are not expected to replace the existing lighting technologies directly but offering a new kind of lighting, for example when integrated into walls, ceilings or windows. The price of OLED systems per kilolumen is very high and their functionality is not fully developed yet. Rigorous product development is needed for OLED technology to become more widely used. In the future, it may offer new possibilities if integrated into construction materials. In the far future, laser diodes may be developed to be used in general lighting, as they are already penetrating car headlight market. Laser diodes are not likely to penetrate the general lighting market in the near future. It is possible by 2050 but it is very unsure that laser diodes could provide radically better and more energy efficient lighting compared to LED technology in residential buildings.</w:t>
      </w:r>
    </w:p>
    <w:p w14:paraId="66FEF337" w14:textId="6D70C159" w:rsidR="000330C6" w:rsidRPr="00352F94" w:rsidRDefault="551A77D0" w:rsidP="005D49A8">
      <w:pPr>
        <w:pStyle w:val="Heading3"/>
      </w:pPr>
      <w:bookmarkStart w:id="45" w:name="_Toc44585072"/>
      <w:r w:rsidRPr="00352F94">
        <w:t>Arguments for Adoption</w:t>
      </w:r>
      <w:bookmarkEnd w:id="45"/>
    </w:p>
    <w:p w14:paraId="3207B9D4" w14:textId="38A0220D" w:rsidR="00E37D2B" w:rsidRPr="00352F94" w:rsidRDefault="00E37D2B" w:rsidP="00E37D2B">
      <w:r w:rsidRPr="00352F94">
        <w:t>LED lighting offers many advantages in residential lighting compared to conventional light sources (</w:t>
      </w:r>
      <w:r w:rsidRPr="00352F94">
        <w:fldChar w:fldCharType="begin"/>
      </w:r>
      <w:r w:rsidRPr="00352F94">
        <w:instrText xml:space="preserve"> REF _Ref536640812 \h </w:instrText>
      </w:r>
      <w:r w:rsidR="00352F94">
        <w:instrText xml:space="preserve"> \* MERGEFORMAT </w:instrText>
      </w:r>
      <w:r w:rsidRPr="00352F94">
        <w:fldChar w:fldCharType="separate"/>
      </w:r>
      <w:r w:rsidR="006F1368" w:rsidRPr="00352F94">
        <w:t xml:space="preserve">Table </w:t>
      </w:r>
      <w:r w:rsidR="006F1368">
        <w:rPr>
          <w:noProof/>
        </w:rPr>
        <w:t>1.2</w:t>
      </w:r>
      <w:r w:rsidRPr="00352F94">
        <w:fldChar w:fldCharType="end"/>
      </w:r>
      <w:r w:rsidRPr="00352F94">
        <w:t xml:space="preserve">). LED technology can be more energy efficient compared to conventional technologies </w:t>
      </w:r>
      <w:r w:rsidRPr="00352F94">
        <w:rPr>
          <w:rFonts w:eastAsia="Times New Roman"/>
          <w:color w:val="000000"/>
        </w:rPr>
        <w:t xml:space="preserve">especially in residential lighting, without compromising the lighting quality. </w:t>
      </w:r>
      <w:r w:rsidR="00081F2B" w:rsidRPr="00352F94">
        <w:t xml:space="preserve">Compared to the conventional technologies, LED lighting products typically have high life (typically 50 000h, higher estimates exist for LED luminaires, e.g., 84 000 h in 2015 and 100 000 h in 2030 </w:t>
      </w:r>
      <w:r w:rsidR="00081F2B" w:rsidRPr="00352F94">
        <w:fldChar w:fldCharType="begin"/>
      </w:r>
      <w:r w:rsidR="00081F2B" w:rsidRPr="00352F94">
        <w:instrText xml:space="preserve"> ADDIN ZOTERO_ITEM CSL_CITATION {"citationID":"JSrsYWJc","properties":{"formattedCitation":"(US DOE SSL, 2015)","plainCitation":"(US DOE SSL, 2015)","noteIndex":0},"citationItems":[{"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00081F2B" w:rsidRPr="00352F94">
        <w:fldChar w:fldCharType="separate"/>
      </w:r>
      <w:r w:rsidR="00081F2B" w:rsidRPr="00352F94">
        <w:rPr>
          <w:rFonts w:cs="Times New Roman"/>
          <w:szCs w:val="24"/>
        </w:rPr>
        <w:t>(US DOE SSL, 2015)</w:t>
      </w:r>
      <w:r w:rsidR="00081F2B" w:rsidRPr="00352F94">
        <w:fldChar w:fldCharType="end"/>
      </w:r>
      <w:r w:rsidR="00081F2B" w:rsidRPr="00352F94">
        <w:t xml:space="preserve">. </w:t>
      </w:r>
      <w:r w:rsidRPr="00352F94">
        <w:rPr>
          <w:rFonts w:eastAsia="Times New Roman"/>
          <w:color w:val="000000"/>
        </w:rPr>
        <w:t xml:space="preserve">With greater energy efficiency, LED lighting </w:t>
      </w:r>
      <w:r w:rsidRPr="00352F94">
        <w:t xml:space="preserve">may offer savings in life cycle costs due to the reduced energy costs. </w:t>
      </w:r>
      <w:r w:rsidRPr="00352F94">
        <w:rPr>
          <w:rFonts w:eastAsia="Times New Roman"/>
          <w:color w:val="000000"/>
        </w:rPr>
        <w:t xml:space="preserve">Depending on the purchase price and the price of electricity, and considering the total cost of ownership, LED lighting may be a more economic solution compared to traditional lighting, especially in residential lighting. </w:t>
      </w:r>
      <w:r w:rsidRPr="00352F94">
        <w:t>LED products have significantly longer operating life compared to all other light sources used in residential lighting.</w:t>
      </w:r>
    </w:p>
    <w:p w14:paraId="631C1215" w14:textId="77777777" w:rsidR="006D6012" w:rsidRPr="00352F94" w:rsidRDefault="551A77D0" w:rsidP="005D49A8">
      <w:pPr>
        <w:pStyle w:val="Heading3"/>
      </w:pPr>
      <w:bookmarkStart w:id="46" w:name="_Toc44585073"/>
      <w:r w:rsidRPr="00352F94">
        <w:t>Additional Benefits and Burdens</w:t>
      </w:r>
      <w:bookmarkEnd w:id="46"/>
    </w:p>
    <w:p w14:paraId="5F2F3EFF" w14:textId="2AB9CE37" w:rsidR="00681F27" w:rsidRPr="00352F94" w:rsidRDefault="00681F27" w:rsidP="00681F27">
      <w:bookmarkStart w:id="47" w:name="_Toc524993438"/>
      <w:r w:rsidRPr="00352F94">
        <w:t xml:space="preserve">It is possible to develop LED lamps and luminaires of different colors. </w:t>
      </w:r>
      <w:r w:rsidRPr="00352F94">
        <w:rPr>
          <w:rFonts w:eastAsia="Times New Roman"/>
          <w:color w:val="000000"/>
        </w:rPr>
        <w:t>LED technology enables the use of advanced lighting controls, including dimming and tuning the color of the light</w:t>
      </w:r>
      <w:r w:rsidRPr="00352F94">
        <w:t xml:space="preserve">, which help to create atmosphere. LED products can be dimmed also to very low light levels. </w:t>
      </w:r>
      <w:r w:rsidRPr="00352F94">
        <w:rPr>
          <w:rFonts w:eastAsia="Times New Roman"/>
          <w:color w:val="000000"/>
        </w:rPr>
        <w:t>In addition, LED lighting may benefit the environment not only by reducing the greenhouse gas emissions but also being free from mercury – an element necessary for the operation of fluorescent lamps – and being a solution to reduce the light pollution. However, light pollution is more of a concern in outdoor lighting, not in the (indoor) residential lighting in the scope of this Project Drawdown solution.</w:t>
      </w:r>
    </w:p>
    <w:p w14:paraId="73FD090B" w14:textId="531D20E3" w:rsidR="00681F27" w:rsidRPr="00352F94" w:rsidRDefault="00681F27" w:rsidP="00681F27">
      <w:r w:rsidRPr="00352F94">
        <w:t>There are also few disadvantages in LED lighting (</w:t>
      </w:r>
      <w:r w:rsidR="00F92985" w:rsidRPr="00352F94">
        <w:fldChar w:fldCharType="begin"/>
      </w:r>
      <w:r w:rsidR="00F92985" w:rsidRPr="00352F94">
        <w:instrText xml:space="preserve"> REF _Ref536640812 \h </w:instrText>
      </w:r>
      <w:r w:rsidR="00352F94">
        <w:instrText xml:space="preserve"> \* MERGEFORMAT </w:instrText>
      </w:r>
      <w:r w:rsidR="00F92985" w:rsidRPr="00352F94">
        <w:fldChar w:fldCharType="separate"/>
      </w:r>
      <w:r w:rsidR="006F1368" w:rsidRPr="00352F94">
        <w:t xml:space="preserve">Table </w:t>
      </w:r>
      <w:r w:rsidR="006F1368">
        <w:rPr>
          <w:noProof/>
        </w:rPr>
        <w:t>1.2</w:t>
      </w:r>
      <w:r w:rsidR="00F92985" w:rsidRPr="00352F94">
        <w:fldChar w:fldCharType="end"/>
      </w:r>
      <w:r w:rsidRPr="00352F94">
        <w:t>). Most notably, the high purchase price prevents the greater penetration rate of LED lighting in residential buildings. Yet, the purchase price is decreasing as the technology itself and manufacturing technologies develop, but the purchase price can still be considered as a hurdle. There have also been some challenges in the equivalence of the LED lamp compared to conventional technologies with regard to the light distribution, physical size, color and color rendering. This is especially a problem in Europe, whereas the light distribution and size issues are handled well in the U.S. The replacement lamps that produce light with a different distribution and that are not equivalent with the technology to be replaced tend to annoy the consumers. Another disadvantage is that the LED technology is not a mature technology, which may make it difficult to find the same or similar replacement products in the future</w:t>
      </w:r>
      <w:r w:rsidR="009A06F8" w:rsidRPr="00352F94">
        <w:t>, although t</w:t>
      </w:r>
      <w:r w:rsidRPr="00352F94">
        <w:t>his is not a major issue in residential lighting. The disposal of LED products needs special attention, as they need to be disposed as waste electrical and electronic equipment (WEEE), in contrast to halogen and incandescent lamps, which do not need a separate collection.</w:t>
      </w:r>
    </w:p>
    <w:p w14:paraId="11D9B005" w14:textId="45D87006" w:rsidR="00572349" w:rsidRPr="00352F94" w:rsidRDefault="00572349" w:rsidP="00572349">
      <w:pPr>
        <w:pStyle w:val="Caption"/>
        <w:keepNext/>
        <w:jc w:val="center"/>
      </w:pPr>
      <w:bookmarkStart w:id="48" w:name="_Ref536640812"/>
      <w:bookmarkStart w:id="49" w:name="_Toc44585102"/>
      <w:r w:rsidRPr="00352F94">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1</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2</w:t>
      </w:r>
      <w:r w:rsidR="00ED272A">
        <w:rPr>
          <w:noProof/>
        </w:rPr>
        <w:fldChar w:fldCharType="end"/>
      </w:r>
      <w:bookmarkEnd w:id="48"/>
      <w:r w:rsidRPr="00352F94">
        <w:t xml:space="preserve"> List of the main advantages and disadvantages of LED lighting in residential buildings.</w:t>
      </w:r>
      <w:bookmarkEnd w:id="49"/>
    </w:p>
    <w:tbl>
      <w:tblPr>
        <w:tblStyle w:val="TableGrid"/>
        <w:tblW w:w="0" w:type="auto"/>
        <w:tblLook w:val="04A0" w:firstRow="1" w:lastRow="0" w:firstColumn="1" w:lastColumn="0" w:noHBand="0" w:noVBand="1"/>
      </w:tblPr>
      <w:tblGrid>
        <w:gridCol w:w="4675"/>
        <w:gridCol w:w="4675"/>
      </w:tblGrid>
      <w:tr w:rsidR="00E37D2B" w:rsidRPr="00352F94" w14:paraId="45A5BAFD" w14:textId="77777777" w:rsidTr="008F0AA6">
        <w:trPr>
          <w:cantSplit/>
          <w:tblHeader/>
        </w:trPr>
        <w:tc>
          <w:tcPr>
            <w:tcW w:w="4675" w:type="dxa"/>
            <w:shd w:val="clear" w:color="auto" w:fill="4F81BD" w:themeFill="accent1"/>
          </w:tcPr>
          <w:p w14:paraId="34533597" w14:textId="52EA4D9A" w:rsidR="00681F27" w:rsidRPr="00352F94" w:rsidRDefault="00572349" w:rsidP="00681F27">
            <w:pPr>
              <w:autoSpaceDE w:val="0"/>
              <w:rPr>
                <w:rFonts w:eastAsia="Times New Roman"/>
                <w:b/>
                <w:color w:val="FFFFFF" w:themeColor="background1"/>
              </w:rPr>
            </w:pPr>
            <w:r w:rsidRPr="00352F94">
              <w:rPr>
                <w:rFonts w:eastAsia="Times New Roman"/>
                <w:b/>
                <w:color w:val="FFFFFF" w:themeColor="background1"/>
              </w:rPr>
              <w:t>Advantages</w:t>
            </w:r>
          </w:p>
        </w:tc>
        <w:tc>
          <w:tcPr>
            <w:tcW w:w="4675" w:type="dxa"/>
            <w:shd w:val="clear" w:color="auto" w:fill="4F81BD" w:themeFill="accent1"/>
          </w:tcPr>
          <w:p w14:paraId="773BA13E" w14:textId="77777777" w:rsidR="00681F27" w:rsidRPr="00352F94" w:rsidRDefault="00681F27" w:rsidP="00681F27">
            <w:pPr>
              <w:autoSpaceDE w:val="0"/>
              <w:rPr>
                <w:rFonts w:eastAsia="Times New Roman"/>
                <w:b/>
                <w:color w:val="FFFFFF" w:themeColor="background1"/>
              </w:rPr>
            </w:pPr>
            <w:r w:rsidRPr="00352F94">
              <w:rPr>
                <w:rFonts w:eastAsia="Times New Roman"/>
                <w:b/>
                <w:color w:val="FFFFFF" w:themeColor="background1"/>
              </w:rPr>
              <w:t>Disadvantages</w:t>
            </w:r>
          </w:p>
        </w:tc>
      </w:tr>
      <w:tr w:rsidR="00681F27" w:rsidRPr="00352F94" w14:paraId="4A5A99A8" w14:textId="77777777" w:rsidTr="00681F27">
        <w:tc>
          <w:tcPr>
            <w:tcW w:w="4675" w:type="dxa"/>
          </w:tcPr>
          <w:p w14:paraId="0203524E" w14:textId="77777777" w:rsidR="00681F27" w:rsidRPr="00352F94" w:rsidRDefault="00681F27" w:rsidP="00681F27">
            <w:pPr>
              <w:autoSpaceDE w:val="0"/>
              <w:rPr>
                <w:rFonts w:eastAsia="Times New Roman"/>
                <w:color w:val="000000"/>
              </w:rPr>
            </w:pPr>
            <w:r w:rsidRPr="00352F94">
              <w:rPr>
                <w:rFonts w:eastAsia="Times New Roman"/>
                <w:color w:val="000000"/>
              </w:rPr>
              <w:t>Energy efficiency</w:t>
            </w:r>
          </w:p>
        </w:tc>
        <w:tc>
          <w:tcPr>
            <w:tcW w:w="4675" w:type="dxa"/>
          </w:tcPr>
          <w:p w14:paraId="54793E5F" w14:textId="77777777" w:rsidR="00681F27" w:rsidRPr="00352F94" w:rsidRDefault="00681F27" w:rsidP="00681F27">
            <w:pPr>
              <w:autoSpaceDE w:val="0"/>
              <w:rPr>
                <w:rFonts w:eastAsia="Times New Roman"/>
                <w:color w:val="000000"/>
              </w:rPr>
            </w:pPr>
            <w:r w:rsidRPr="00352F94">
              <w:rPr>
                <w:rFonts w:eastAsia="Times New Roman"/>
                <w:color w:val="000000"/>
              </w:rPr>
              <w:t>High purchase price</w:t>
            </w:r>
          </w:p>
        </w:tc>
      </w:tr>
      <w:tr w:rsidR="00681F27" w:rsidRPr="00352F94" w14:paraId="71FC4E7D" w14:textId="77777777" w:rsidTr="00681F27">
        <w:tc>
          <w:tcPr>
            <w:tcW w:w="4675" w:type="dxa"/>
          </w:tcPr>
          <w:p w14:paraId="10C59607" w14:textId="77777777" w:rsidR="00681F27" w:rsidRPr="00352F94" w:rsidRDefault="00681F27" w:rsidP="00681F27">
            <w:pPr>
              <w:autoSpaceDE w:val="0"/>
              <w:rPr>
                <w:rFonts w:eastAsia="Times New Roman"/>
                <w:color w:val="000000"/>
              </w:rPr>
            </w:pPr>
            <w:r w:rsidRPr="00352F94">
              <w:rPr>
                <w:rFonts w:eastAsia="Times New Roman"/>
                <w:color w:val="000000"/>
              </w:rPr>
              <w:t>Long life</w:t>
            </w:r>
          </w:p>
        </w:tc>
        <w:tc>
          <w:tcPr>
            <w:tcW w:w="4675" w:type="dxa"/>
          </w:tcPr>
          <w:p w14:paraId="071955C6" w14:textId="77777777" w:rsidR="00681F27" w:rsidRPr="00352F94" w:rsidRDefault="00681F27" w:rsidP="00681F27">
            <w:pPr>
              <w:autoSpaceDE w:val="0"/>
              <w:rPr>
                <w:rFonts w:eastAsia="Times New Roman"/>
                <w:color w:val="000000"/>
              </w:rPr>
            </w:pPr>
            <w:r w:rsidRPr="00352F94">
              <w:rPr>
                <w:rFonts w:eastAsia="Times New Roman"/>
                <w:color w:val="000000"/>
              </w:rPr>
              <w:t xml:space="preserve">Equivalence to lighting products it replaces </w:t>
            </w:r>
          </w:p>
        </w:tc>
      </w:tr>
      <w:tr w:rsidR="00681F27" w:rsidRPr="00352F94" w14:paraId="04346392" w14:textId="77777777" w:rsidTr="00681F27">
        <w:tc>
          <w:tcPr>
            <w:tcW w:w="4675" w:type="dxa"/>
          </w:tcPr>
          <w:p w14:paraId="775C0F23" w14:textId="77777777" w:rsidR="00681F27" w:rsidRPr="00352F94" w:rsidRDefault="00681F27" w:rsidP="00681F27">
            <w:pPr>
              <w:autoSpaceDE w:val="0"/>
              <w:rPr>
                <w:rFonts w:eastAsia="Times New Roman"/>
                <w:color w:val="000000"/>
              </w:rPr>
            </w:pPr>
            <w:r w:rsidRPr="00352F94">
              <w:rPr>
                <w:rFonts w:eastAsia="Times New Roman"/>
                <w:color w:val="000000"/>
              </w:rPr>
              <w:t>Potentially low life cycle costs</w:t>
            </w:r>
          </w:p>
        </w:tc>
        <w:tc>
          <w:tcPr>
            <w:tcW w:w="4675" w:type="dxa"/>
          </w:tcPr>
          <w:p w14:paraId="21BDAA20" w14:textId="77777777" w:rsidR="00681F27" w:rsidRPr="00352F94" w:rsidRDefault="00681F27" w:rsidP="00681F27">
            <w:pPr>
              <w:autoSpaceDE w:val="0"/>
              <w:rPr>
                <w:rFonts w:eastAsia="Times New Roman"/>
                <w:color w:val="000000"/>
              </w:rPr>
            </w:pPr>
            <w:r w:rsidRPr="00352F94">
              <w:rPr>
                <w:rFonts w:eastAsia="Times New Roman"/>
                <w:color w:val="000000"/>
              </w:rPr>
              <w:t>Not mature technology</w:t>
            </w:r>
          </w:p>
        </w:tc>
      </w:tr>
      <w:tr w:rsidR="00681F27" w:rsidRPr="00352F94" w14:paraId="0B9CEE62" w14:textId="77777777" w:rsidTr="00681F27">
        <w:tc>
          <w:tcPr>
            <w:tcW w:w="4675" w:type="dxa"/>
          </w:tcPr>
          <w:p w14:paraId="68DC98A0" w14:textId="77777777" w:rsidR="00681F27" w:rsidRPr="00352F94" w:rsidRDefault="00681F27" w:rsidP="00681F27">
            <w:pPr>
              <w:autoSpaceDE w:val="0"/>
              <w:rPr>
                <w:rFonts w:eastAsia="Times New Roman"/>
                <w:color w:val="000000"/>
              </w:rPr>
            </w:pPr>
            <w:r w:rsidRPr="00352F94">
              <w:rPr>
                <w:rFonts w:eastAsia="Times New Roman"/>
                <w:color w:val="000000"/>
              </w:rPr>
              <w:t>Color choices</w:t>
            </w:r>
          </w:p>
        </w:tc>
        <w:tc>
          <w:tcPr>
            <w:tcW w:w="4675" w:type="dxa"/>
          </w:tcPr>
          <w:p w14:paraId="71D821FD" w14:textId="77777777" w:rsidR="00681F27" w:rsidRPr="00352F94" w:rsidRDefault="00681F27" w:rsidP="00681F27">
            <w:pPr>
              <w:autoSpaceDE w:val="0"/>
              <w:rPr>
                <w:rFonts w:eastAsia="Times New Roman"/>
                <w:color w:val="000000"/>
              </w:rPr>
            </w:pPr>
            <w:r w:rsidRPr="00352F94">
              <w:rPr>
                <w:rFonts w:eastAsia="Times New Roman"/>
                <w:color w:val="000000"/>
              </w:rPr>
              <w:t>Disposal needs attention</w:t>
            </w:r>
          </w:p>
        </w:tc>
      </w:tr>
      <w:tr w:rsidR="00681F27" w:rsidRPr="00352F94" w14:paraId="3D9DCAD6" w14:textId="77777777" w:rsidTr="00681F27">
        <w:tc>
          <w:tcPr>
            <w:tcW w:w="4675" w:type="dxa"/>
          </w:tcPr>
          <w:p w14:paraId="1E71E8AA" w14:textId="77777777" w:rsidR="00681F27" w:rsidRPr="00352F94" w:rsidRDefault="00681F27" w:rsidP="00681F27">
            <w:pPr>
              <w:autoSpaceDE w:val="0"/>
              <w:rPr>
                <w:rFonts w:eastAsia="Times New Roman"/>
                <w:color w:val="000000"/>
              </w:rPr>
            </w:pPr>
            <w:r w:rsidRPr="00352F94">
              <w:rPr>
                <w:rFonts w:eastAsia="Times New Roman"/>
                <w:color w:val="000000"/>
              </w:rPr>
              <w:t>Dimmability</w:t>
            </w:r>
          </w:p>
        </w:tc>
        <w:tc>
          <w:tcPr>
            <w:tcW w:w="4675" w:type="dxa"/>
          </w:tcPr>
          <w:p w14:paraId="12F78B0A" w14:textId="77777777" w:rsidR="00681F27" w:rsidRPr="00352F94" w:rsidRDefault="00681F27" w:rsidP="00681F27">
            <w:pPr>
              <w:autoSpaceDE w:val="0"/>
              <w:rPr>
                <w:rFonts w:eastAsia="Times New Roman"/>
                <w:color w:val="000000"/>
              </w:rPr>
            </w:pPr>
            <w:r w:rsidRPr="00352F94">
              <w:rPr>
                <w:rFonts w:eastAsia="Times New Roman"/>
                <w:color w:val="000000"/>
              </w:rPr>
              <w:t>Possibly glary</w:t>
            </w:r>
          </w:p>
        </w:tc>
      </w:tr>
      <w:tr w:rsidR="00681F27" w:rsidRPr="00352F94" w14:paraId="1ADAF910" w14:textId="77777777" w:rsidTr="00681F27">
        <w:tc>
          <w:tcPr>
            <w:tcW w:w="4675" w:type="dxa"/>
          </w:tcPr>
          <w:p w14:paraId="697B432A" w14:textId="77777777" w:rsidR="00681F27" w:rsidRPr="00352F94" w:rsidRDefault="00681F27" w:rsidP="00681F27">
            <w:pPr>
              <w:autoSpaceDE w:val="0"/>
              <w:rPr>
                <w:rFonts w:eastAsia="Times New Roman"/>
                <w:color w:val="000000"/>
              </w:rPr>
            </w:pPr>
            <w:r w:rsidRPr="00352F94">
              <w:rPr>
                <w:rFonts w:eastAsia="Times New Roman"/>
                <w:color w:val="000000"/>
              </w:rPr>
              <w:t>Small chip size</w:t>
            </w:r>
          </w:p>
        </w:tc>
        <w:tc>
          <w:tcPr>
            <w:tcW w:w="4675" w:type="dxa"/>
          </w:tcPr>
          <w:p w14:paraId="38CC90C7" w14:textId="77777777" w:rsidR="00681F27" w:rsidRPr="00352F94" w:rsidRDefault="00681F27" w:rsidP="00681F27">
            <w:pPr>
              <w:autoSpaceDE w:val="0"/>
              <w:rPr>
                <w:rFonts w:eastAsia="Times New Roman"/>
                <w:color w:val="000000"/>
              </w:rPr>
            </w:pPr>
          </w:p>
        </w:tc>
      </w:tr>
      <w:tr w:rsidR="00681F27" w:rsidRPr="00352F94" w14:paraId="523BDFF3" w14:textId="77777777" w:rsidTr="00681F27">
        <w:tc>
          <w:tcPr>
            <w:tcW w:w="4675" w:type="dxa"/>
          </w:tcPr>
          <w:p w14:paraId="5D919B53" w14:textId="77777777" w:rsidR="00681F27" w:rsidRPr="00352F94" w:rsidRDefault="00681F27" w:rsidP="00681F27">
            <w:pPr>
              <w:autoSpaceDE w:val="0"/>
              <w:rPr>
                <w:rFonts w:eastAsia="Times New Roman"/>
                <w:color w:val="000000"/>
              </w:rPr>
            </w:pPr>
            <w:r w:rsidRPr="00352F94">
              <w:rPr>
                <w:rFonts w:eastAsia="Times New Roman"/>
                <w:color w:val="000000"/>
              </w:rPr>
              <w:t>No mercury</w:t>
            </w:r>
          </w:p>
        </w:tc>
        <w:tc>
          <w:tcPr>
            <w:tcW w:w="4675" w:type="dxa"/>
          </w:tcPr>
          <w:p w14:paraId="3600A80E" w14:textId="77777777" w:rsidR="00681F27" w:rsidRPr="00352F94" w:rsidRDefault="00681F27" w:rsidP="00681F27">
            <w:pPr>
              <w:autoSpaceDE w:val="0"/>
              <w:rPr>
                <w:rFonts w:eastAsia="Times New Roman"/>
                <w:color w:val="000000"/>
              </w:rPr>
            </w:pPr>
          </w:p>
        </w:tc>
      </w:tr>
    </w:tbl>
    <w:p w14:paraId="5E0B5653" w14:textId="77777777" w:rsidR="00681F27" w:rsidRPr="00352F94" w:rsidRDefault="00681F27" w:rsidP="00681F27"/>
    <w:p w14:paraId="1768813C" w14:textId="7EC9F7D4" w:rsidR="00681F27" w:rsidRPr="00352F94" w:rsidRDefault="00681F27" w:rsidP="00681F27">
      <w:pPr>
        <w:rPr>
          <w:rFonts w:eastAsia="Times New Roman"/>
          <w:iCs/>
          <w:color w:val="000000"/>
        </w:rPr>
      </w:pPr>
      <w:r w:rsidRPr="00352F94">
        <w:rPr>
          <w:rFonts w:eastAsia="Times New Roman"/>
          <w:iCs/>
          <w:color w:val="000000"/>
        </w:rPr>
        <w:t xml:space="preserve">Despite the great potential in GHG emission reduction provided by the LED lighting, other environmental concerns may arise. Most importantly, the adverse impacts of artificial light are increasingly of concern. Artificial light, especially </w:t>
      </w:r>
      <w:r w:rsidR="00A25358" w:rsidRPr="00352F94">
        <w:rPr>
          <w:rFonts w:eastAsia="Times New Roman"/>
          <w:iCs/>
          <w:color w:val="000000"/>
        </w:rPr>
        <w:t>during natural darkness</w:t>
      </w:r>
      <w:r w:rsidRPr="00352F94">
        <w:rPr>
          <w:rFonts w:eastAsia="Times New Roman"/>
          <w:iCs/>
          <w:color w:val="000000"/>
        </w:rPr>
        <w:t xml:space="preserve">, is suspected to have harmful impacts on human health, fauna, flora and the ecosystem balance. Excessive artificial light hampers also the star gazing and astronomical observations in general. These impacts are called light pollution and it is not only caused by LED products but all artificial lighting. However, LED lighting may be more harmful to the environment depending on the species in question due to the blue wavelength content of the light, but LED lighting products may also be designed so that the most harmful part of the spectrum is avoided. A well-designed and controlled LED lighting may actually cause </w:t>
      </w:r>
      <w:r w:rsidRPr="00352F94">
        <w:rPr>
          <w:rFonts w:eastAsia="Times New Roman"/>
          <w:i/>
          <w:iCs/>
          <w:color w:val="000000"/>
        </w:rPr>
        <w:t xml:space="preserve">less </w:t>
      </w:r>
      <w:r w:rsidRPr="00352F94">
        <w:rPr>
          <w:rFonts w:eastAsia="Times New Roman"/>
          <w:iCs/>
          <w:color w:val="000000"/>
        </w:rPr>
        <w:t xml:space="preserve">light pollution (here considered as all adverse impacts of artificial light) compared to conventional </w:t>
      </w:r>
      <w:r w:rsidR="001B2805" w:rsidRPr="00352F94">
        <w:rPr>
          <w:rFonts w:eastAsia="Times New Roman"/>
          <w:iCs/>
          <w:color w:val="000000"/>
        </w:rPr>
        <w:t xml:space="preserve">artificial </w:t>
      </w:r>
      <w:r w:rsidRPr="00352F94">
        <w:rPr>
          <w:rFonts w:eastAsia="Times New Roman"/>
          <w:iCs/>
          <w:color w:val="000000"/>
        </w:rPr>
        <w:t>light sources. Currently, there is no clear scientific consensus on the direct cause-effect relationships of ecological impacts of light pollution. Means and measures have been proposed to reduce the light pollution, including advanced lighting controls to provide artificial light at a minimum level of intensity only when and where it is needed. Such measures seem to be in line with energy savings and reduction of operating costs.</w:t>
      </w:r>
    </w:p>
    <w:p w14:paraId="75713818" w14:textId="40B05C3D" w:rsidR="00681F27" w:rsidRPr="00352F94" w:rsidRDefault="00681F27" w:rsidP="00681F27">
      <w:r w:rsidRPr="00352F94">
        <w:t xml:space="preserve">The increase in the consumption of light very likely increases light pollution, i.e., the adverse impacts caused by artificial light on humans, fauna, flora and ecosystems. LED lighting may be </w:t>
      </w:r>
      <w:r w:rsidR="001B2805" w:rsidRPr="00352F94">
        <w:t>specifically</w:t>
      </w:r>
      <w:r w:rsidRPr="00352F94">
        <w:t xml:space="preserve"> causing light pollution especially due to the blue wavelength content of the light, as the radiation at the blue wavelength region is often found to be problematic for the environment including humans. However, LED technology enables various wavelength compositions, lighting controls (dimming, switching on and off, color tuning) and accurate optical design of the lighting products, so that the impacts of light pollution may be minimized without compromising the safety and visual performance of humans. Appropriately-designed LED lighting is expected to reduce the light pollution but also providing the needed lighting service for humans. LED lighting may also be included in the Internet of Things (IoT) systems, which may, in turn, provide new services for modern societies.</w:t>
      </w:r>
    </w:p>
    <w:p w14:paraId="66C56BBE" w14:textId="374875F8" w:rsidR="00695682" w:rsidRPr="00352F94" w:rsidRDefault="00695682" w:rsidP="00EB247F">
      <w:pPr>
        <w:pStyle w:val="Caption"/>
        <w:jc w:val="center"/>
      </w:pPr>
      <w:bookmarkStart w:id="50" w:name="_Toc44585103"/>
      <w:r w:rsidRPr="00352F94">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1</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3</w:t>
      </w:r>
      <w:r w:rsidR="00ED272A">
        <w:rPr>
          <w:noProof/>
        </w:rPr>
        <w:fldChar w:fldCharType="end"/>
      </w:r>
      <w:r w:rsidRPr="00352F94">
        <w:t xml:space="preserve"> </w:t>
      </w:r>
      <w:bookmarkEnd w:id="47"/>
      <w:r w:rsidR="007860B2" w:rsidRPr="00352F94">
        <w:t>Technology</w:t>
      </w:r>
      <w:r w:rsidR="00FB2C53" w:rsidRPr="00352F94">
        <w:t xml:space="preserve"> </w:t>
      </w:r>
      <w:r w:rsidR="00071AB1" w:rsidRPr="008F0AA6">
        <w:t xml:space="preserve"> Comparison of various lighting sources </w:t>
      </w:r>
      <w:r w:rsidR="00071AB1" w:rsidRPr="00352F94">
        <w:fldChar w:fldCharType="begin"/>
      </w:r>
      <w:r w:rsidR="00071AB1" w:rsidRPr="008F0AA6">
        <w:instrText xml:space="preserve"> ADDIN ZOTERO_ITEM CSL_CITATION {"citationID":"HoJE0QWl","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w:instrText>
      </w:r>
      <w:r w:rsidR="00071AB1" w:rsidRPr="00352F94">
        <w:instrText xml:space="preserve">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071AB1" w:rsidRPr="00352F94">
        <w:fldChar w:fldCharType="separate"/>
      </w:r>
      <w:r w:rsidR="00071AB1" w:rsidRPr="00352F94">
        <w:rPr>
          <w:rFonts w:cs="Times New Roman"/>
          <w:szCs w:val="24"/>
        </w:rPr>
        <w:t>(Weisbuch, 2018)</w:t>
      </w:r>
      <w:bookmarkEnd w:id="50"/>
      <w:r w:rsidR="00071AB1" w:rsidRPr="00352F94">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2"/>
        <w:gridCol w:w="1524"/>
        <w:gridCol w:w="1375"/>
        <w:gridCol w:w="1412"/>
        <w:gridCol w:w="1438"/>
        <w:gridCol w:w="1589"/>
      </w:tblGrid>
      <w:tr w:rsidR="00071AB1" w:rsidRPr="00352F94" w14:paraId="72CA9C9C" w14:textId="77777777" w:rsidTr="006D22F8">
        <w:trPr>
          <w:cantSplit/>
          <w:tblHeader/>
          <w:jc w:val="center"/>
        </w:trPr>
        <w:tc>
          <w:tcPr>
            <w:tcW w:w="2014" w:type="dxa"/>
            <w:shd w:val="clear" w:color="auto" w:fill="4F81BD" w:themeFill="accent1"/>
            <w:vAlign w:val="center"/>
            <w:hideMark/>
          </w:tcPr>
          <w:p w14:paraId="73031C0F" w14:textId="77777777" w:rsidR="00071AB1" w:rsidRPr="00352F94" w:rsidRDefault="00071AB1">
            <w:pPr>
              <w:spacing w:line="240" w:lineRule="auto"/>
              <w:jc w:val="left"/>
              <w:rPr>
                <w:b/>
                <w:color w:val="FFFFFF" w:themeColor="background1"/>
                <w:sz w:val="21"/>
                <w:szCs w:val="21"/>
              </w:rPr>
            </w:pPr>
            <w:r w:rsidRPr="00352F94">
              <w:rPr>
                <w:b/>
                <w:color w:val="FFFFFF" w:themeColor="background1"/>
                <w:sz w:val="21"/>
                <w:szCs w:val="21"/>
              </w:rPr>
              <w:t>Technology</w:t>
            </w:r>
          </w:p>
        </w:tc>
        <w:tc>
          <w:tcPr>
            <w:tcW w:w="1525" w:type="dxa"/>
            <w:shd w:val="clear" w:color="auto" w:fill="4F81BD" w:themeFill="accent1"/>
            <w:vAlign w:val="center"/>
            <w:hideMark/>
          </w:tcPr>
          <w:p w14:paraId="59586FD9" w14:textId="77777777" w:rsidR="00071AB1" w:rsidRPr="00352F94" w:rsidRDefault="00071AB1">
            <w:pPr>
              <w:spacing w:line="240" w:lineRule="auto"/>
              <w:jc w:val="left"/>
              <w:rPr>
                <w:b/>
                <w:color w:val="FFFFFF" w:themeColor="background1"/>
                <w:sz w:val="21"/>
                <w:szCs w:val="21"/>
              </w:rPr>
            </w:pPr>
            <w:r w:rsidRPr="00352F94">
              <w:rPr>
                <w:b/>
                <w:color w:val="FFFFFF" w:themeColor="background1"/>
                <w:sz w:val="21"/>
                <w:szCs w:val="21"/>
              </w:rPr>
              <w:t>Luminous efficacy of lamp (lm/W)</w:t>
            </w:r>
          </w:p>
        </w:tc>
        <w:tc>
          <w:tcPr>
            <w:tcW w:w="1377" w:type="dxa"/>
            <w:shd w:val="clear" w:color="auto" w:fill="4F81BD" w:themeFill="accent1"/>
            <w:vAlign w:val="center"/>
            <w:hideMark/>
          </w:tcPr>
          <w:p w14:paraId="30C7B02C" w14:textId="77777777" w:rsidR="00071AB1" w:rsidRPr="00352F94" w:rsidRDefault="00071AB1">
            <w:pPr>
              <w:spacing w:line="240" w:lineRule="auto"/>
              <w:jc w:val="left"/>
              <w:rPr>
                <w:b/>
                <w:color w:val="FFFFFF" w:themeColor="background1"/>
                <w:sz w:val="21"/>
                <w:szCs w:val="21"/>
              </w:rPr>
            </w:pPr>
            <w:r w:rsidRPr="00352F94">
              <w:rPr>
                <w:b/>
                <w:color w:val="FFFFFF" w:themeColor="background1"/>
                <w:sz w:val="21"/>
                <w:szCs w:val="21"/>
              </w:rPr>
              <w:t>Power (W)</w:t>
            </w:r>
          </w:p>
        </w:tc>
        <w:tc>
          <w:tcPr>
            <w:tcW w:w="1414" w:type="dxa"/>
            <w:shd w:val="clear" w:color="auto" w:fill="4F81BD" w:themeFill="accent1"/>
            <w:hideMark/>
          </w:tcPr>
          <w:p w14:paraId="77BE67BD" w14:textId="77777777" w:rsidR="00071AB1" w:rsidRPr="00352F94" w:rsidRDefault="00071AB1">
            <w:pPr>
              <w:spacing w:line="240" w:lineRule="auto"/>
              <w:jc w:val="left"/>
              <w:rPr>
                <w:b/>
                <w:color w:val="FFFFFF" w:themeColor="background1"/>
                <w:sz w:val="21"/>
                <w:szCs w:val="21"/>
              </w:rPr>
            </w:pPr>
            <w:r w:rsidRPr="00352F94">
              <w:rPr>
                <w:b/>
                <w:color w:val="FFFFFF" w:themeColor="background1"/>
                <w:sz w:val="21"/>
                <w:szCs w:val="21"/>
              </w:rPr>
              <w:t>Lamp cost</w:t>
            </w:r>
          </w:p>
        </w:tc>
        <w:tc>
          <w:tcPr>
            <w:tcW w:w="1439" w:type="dxa"/>
            <w:shd w:val="clear" w:color="auto" w:fill="4F81BD" w:themeFill="accent1"/>
            <w:hideMark/>
          </w:tcPr>
          <w:p w14:paraId="5E9EC31B" w14:textId="77777777" w:rsidR="00071AB1" w:rsidRPr="00352F94" w:rsidRDefault="00071AB1">
            <w:pPr>
              <w:spacing w:line="240" w:lineRule="auto"/>
              <w:jc w:val="left"/>
              <w:rPr>
                <w:b/>
                <w:color w:val="FFFFFF" w:themeColor="background1"/>
                <w:sz w:val="21"/>
                <w:szCs w:val="21"/>
              </w:rPr>
            </w:pPr>
            <w:r w:rsidRPr="00352F94">
              <w:rPr>
                <w:b/>
                <w:color w:val="FFFFFF" w:themeColor="background1"/>
                <w:sz w:val="21"/>
                <w:szCs w:val="21"/>
              </w:rPr>
              <w:t>Operating Costs</w:t>
            </w:r>
          </w:p>
        </w:tc>
        <w:tc>
          <w:tcPr>
            <w:tcW w:w="1591" w:type="dxa"/>
            <w:shd w:val="clear" w:color="auto" w:fill="4F81BD" w:themeFill="accent1"/>
            <w:vAlign w:val="center"/>
            <w:hideMark/>
          </w:tcPr>
          <w:p w14:paraId="0BAFCFFC" w14:textId="77777777" w:rsidR="00071AB1" w:rsidRPr="00352F94" w:rsidRDefault="00071AB1">
            <w:pPr>
              <w:spacing w:line="240" w:lineRule="auto"/>
              <w:jc w:val="left"/>
              <w:rPr>
                <w:b/>
                <w:color w:val="FFFFFF" w:themeColor="background1"/>
                <w:sz w:val="21"/>
                <w:szCs w:val="21"/>
              </w:rPr>
            </w:pPr>
            <w:r w:rsidRPr="00352F94">
              <w:rPr>
                <w:b/>
                <w:color w:val="FFFFFF" w:themeColor="background1"/>
                <w:sz w:val="21"/>
                <w:szCs w:val="21"/>
              </w:rPr>
              <w:t>Average lifetime</w:t>
            </w:r>
          </w:p>
        </w:tc>
      </w:tr>
      <w:tr w:rsidR="00071AB1" w:rsidRPr="00352F94" w14:paraId="1B110AFB" w14:textId="77777777" w:rsidTr="006D22F8">
        <w:trPr>
          <w:jc w:val="center"/>
        </w:trPr>
        <w:tc>
          <w:tcPr>
            <w:tcW w:w="2014" w:type="dxa"/>
            <w:hideMark/>
          </w:tcPr>
          <w:p w14:paraId="61E6F100" w14:textId="77777777" w:rsidR="00071AB1" w:rsidRPr="00352F94" w:rsidRDefault="00071AB1">
            <w:pPr>
              <w:rPr>
                <w:sz w:val="21"/>
                <w:szCs w:val="21"/>
              </w:rPr>
            </w:pPr>
            <w:r w:rsidRPr="00352F94">
              <w:rPr>
                <w:rFonts w:eastAsia="Times New Roman"/>
                <w:sz w:val="21"/>
                <w:szCs w:val="21"/>
              </w:rPr>
              <w:t>Incandescent (INC)</w:t>
            </w:r>
          </w:p>
        </w:tc>
        <w:tc>
          <w:tcPr>
            <w:tcW w:w="1525" w:type="dxa"/>
            <w:hideMark/>
          </w:tcPr>
          <w:p w14:paraId="73B86F3A" w14:textId="77777777" w:rsidR="00071AB1" w:rsidRPr="00352F94" w:rsidRDefault="00071AB1">
            <w:pPr>
              <w:jc w:val="center"/>
              <w:rPr>
                <w:sz w:val="21"/>
                <w:szCs w:val="21"/>
              </w:rPr>
            </w:pPr>
            <w:r w:rsidRPr="00352F94">
              <w:rPr>
                <w:sz w:val="21"/>
                <w:szCs w:val="21"/>
              </w:rPr>
              <w:t>10</w:t>
            </w:r>
          </w:p>
        </w:tc>
        <w:tc>
          <w:tcPr>
            <w:tcW w:w="1377" w:type="dxa"/>
            <w:hideMark/>
          </w:tcPr>
          <w:p w14:paraId="0590094C" w14:textId="77777777" w:rsidR="00071AB1" w:rsidRPr="00352F94" w:rsidRDefault="00071AB1">
            <w:pPr>
              <w:jc w:val="center"/>
              <w:rPr>
                <w:sz w:val="21"/>
                <w:szCs w:val="21"/>
              </w:rPr>
            </w:pPr>
            <w:r w:rsidRPr="00352F94">
              <w:rPr>
                <w:sz w:val="21"/>
                <w:szCs w:val="21"/>
              </w:rPr>
              <w:t>3-500</w:t>
            </w:r>
          </w:p>
        </w:tc>
        <w:tc>
          <w:tcPr>
            <w:tcW w:w="1414" w:type="dxa"/>
            <w:hideMark/>
          </w:tcPr>
          <w:p w14:paraId="01C15A97" w14:textId="77777777" w:rsidR="00071AB1" w:rsidRPr="00352F94" w:rsidRDefault="00071AB1">
            <w:pPr>
              <w:jc w:val="left"/>
              <w:rPr>
                <w:sz w:val="21"/>
                <w:szCs w:val="21"/>
              </w:rPr>
            </w:pPr>
            <w:r w:rsidRPr="00352F94">
              <w:rPr>
                <w:sz w:val="21"/>
                <w:szCs w:val="21"/>
              </w:rPr>
              <w:t>low</w:t>
            </w:r>
          </w:p>
        </w:tc>
        <w:tc>
          <w:tcPr>
            <w:tcW w:w="1439" w:type="dxa"/>
            <w:hideMark/>
          </w:tcPr>
          <w:p w14:paraId="71BD0C3F" w14:textId="77777777" w:rsidR="00071AB1" w:rsidRPr="00352F94" w:rsidRDefault="00071AB1">
            <w:pPr>
              <w:jc w:val="left"/>
              <w:rPr>
                <w:sz w:val="21"/>
                <w:szCs w:val="21"/>
              </w:rPr>
            </w:pPr>
            <w:r w:rsidRPr="00352F94">
              <w:rPr>
                <w:sz w:val="21"/>
                <w:szCs w:val="21"/>
              </w:rPr>
              <w:t>high</w:t>
            </w:r>
          </w:p>
        </w:tc>
        <w:tc>
          <w:tcPr>
            <w:tcW w:w="1591" w:type="dxa"/>
            <w:hideMark/>
          </w:tcPr>
          <w:p w14:paraId="7C8BD255" w14:textId="77777777" w:rsidR="00071AB1" w:rsidRPr="00352F94" w:rsidRDefault="00071AB1">
            <w:pPr>
              <w:jc w:val="left"/>
              <w:rPr>
                <w:sz w:val="21"/>
                <w:szCs w:val="21"/>
              </w:rPr>
            </w:pPr>
            <w:r w:rsidRPr="00352F94">
              <w:rPr>
                <w:sz w:val="21"/>
                <w:szCs w:val="21"/>
              </w:rPr>
              <w:t xml:space="preserve">1000 </w:t>
            </w:r>
          </w:p>
        </w:tc>
      </w:tr>
      <w:tr w:rsidR="00071AB1" w:rsidRPr="00352F94" w14:paraId="028ACC07" w14:textId="77777777" w:rsidTr="006D22F8">
        <w:trPr>
          <w:jc w:val="center"/>
        </w:trPr>
        <w:tc>
          <w:tcPr>
            <w:tcW w:w="2014" w:type="dxa"/>
            <w:hideMark/>
          </w:tcPr>
          <w:p w14:paraId="77DEFBA6" w14:textId="77777777" w:rsidR="00071AB1" w:rsidRPr="00352F94" w:rsidRDefault="00071AB1">
            <w:pPr>
              <w:rPr>
                <w:rFonts w:eastAsia="Times New Roman"/>
                <w:sz w:val="21"/>
                <w:szCs w:val="21"/>
              </w:rPr>
            </w:pPr>
            <w:r w:rsidRPr="00352F94">
              <w:rPr>
                <w:rFonts w:eastAsia="Times New Roman"/>
                <w:sz w:val="21"/>
                <w:szCs w:val="21"/>
              </w:rPr>
              <w:t>Halogen (HAL)</w:t>
            </w:r>
          </w:p>
        </w:tc>
        <w:tc>
          <w:tcPr>
            <w:tcW w:w="1525" w:type="dxa"/>
            <w:hideMark/>
          </w:tcPr>
          <w:p w14:paraId="4068FF8C" w14:textId="77777777" w:rsidR="00071AB1" w:rsidRPr="00352F94" w:rsidRDefault="00071AB1">
            <w:pPr>
              <w:jc w:val="center"/>
              <w:rPr>
                <w:sz w:val="21"/>
                <w:szCs w:val="21"/>
              </w:rPr>
            </w:pPr>
            <w:r w:rsidRPr="00352F94">
              <w:rPr>
                <w:sz w:val="21"/>
                <w:szCs w:val="21"/>
              </w:rPr>
              <w:t>15-20</w:t>
            </w:r>
          </w:p>
        </w:tc>
        <w:tc>
          <w:tcPr>
            <w:tcW w:w="1377" w:type="dxa"/>
            <w:hideMark/>
          </w:tcPr>
          <w:p w14:paraId="17207B99" w14:textId="77777777" w:rsidR="00071AB1" w:rsidRPr="00352F94" w:rsidRDefault="00071AB1">
            <w:pPr>
              <w:jc w:val="center"/>
              <w:rPr>
                <w:sz w:val="21"/>
                <w:szCs w:val="21"/>
              </w:rPr>
            </w:pPr>
            <w:r w:rsidRPr="00352F94">
              <w:rPr>
                <w:sz w:val="21"/>
                <w:szCs w:val="21"/>
              </w:rPr>
              <w:t>5-500</w:t>
            </w:r>
          </w:p>
        </w:tc>
        <w:tc>
          <w:tcPr>
            <w:tcW w:w="1414" w:type="dxa"/>
            <w:hideMark/>
          </w:tcPr>
          <w:p w14:paraId="543258F9" w14:textId="77777777" w:rsidR="00071AB1" w:rsidRPr="00352F94" w:rsidRDefault="00071AB1">
            <w:pPr>
              <w:jc w:val="left"/>
              <w:rPr>
                <w:sz w:val="21"/>
                <w:szCs w:val="21"/>
              </w:rPr>
            </w:pPr>
            <w:r w:rsidRPr="00352F94">
              <w:rPr>
                <w:sz w:val="21"/>
                <w:szCs w:val="21"/>
              </w:rPr>
              <w:t>medium</w:t>
            </w:r>
          </w:p>
        </w:tc>
        <w:tc>
          <w:tcPr>
            <w:tcW w:w="1439" w:type="dxa"/>
            <w:hideMark/>
          </w:tcPr>
          <w:p w14:paraId="2A8C31BC" w14:textId="77777777" w:rsidR="00071AB1" w:rsidRPr="00352F94" w:rsidRDefault="00071AB1">
            <w:pPr>
              <w:jc w:val="left"/>
              <w:rPr>
                <w:sz w:val="21"/>
                <w:szCs w:val="21"/>
              </w:rPr>
            </w:pPr>
            <w:r w:rsidRPr="00352F94">
              <w:rPr>
                <w:sz w:val="21"/>
                <w:szCs w:val="21"/>
              </w:rPr>
              <w:t>high</w:t>
            </w:r>
          </w:p>
        </w:tc>
        <w:tc>
          <w:tcPr>
            <w:tcW w:w="1591" w:type="dxa"/>
            <w:hideMark/>
          </w:tcPr>
          <w:p w14:paraId="5F5CB4A3" w14:textId="77777777" w:rsidR="00071AB1" w:rsidRPr="00352F94" w:rsidRDefault="00071AB1">
            <w:pPr>
              <w:jc w:val="left"/>
              <w:rPr>
                <w:sz w:val="21"/>
                <w:szCs w:val="21"/>
              </w:rPr>
            </w:pPr>
            <w:r w:rsidRPr="00352F94">
              <w:rPr>
                <w:sz w:val="21"/>
                <w:szCs w:val="21"/>
              </w:rPr>
              <w:t>3000</w:t>
            </w:r>
          </w:p>
        </w:tc>
      </w:tr>
      <w:tr w:rsidR="00071AB1" w:rsidRPr="00352F94" w14:paraId="14ED0401" w14:textId="77777777" w:rsidTr="006D22F8">
        <w:trPr>
          <w:jc w:val="center"/>
        </w:trPr>
        <w:tc>
          <w:tcPr>
            <w:tcW w:w="2014" w:type="dxa"/>
            <w:hideMark/>
          </w:tcPr>
          <w:p w14:paraId="21C1D0DB" w14:textId="77777777" w:rsidR="00071AB1" w:rsidRPr="00352F94" w:rsidRDefault="00071AB1">
            <w:pPr>
              <w:rPr>
                <w:rFonts w:eastAsia="Times New Roman"/>
                <w:sz w:val="21"/>
                <w:szCs w:val="21"/>
              </w:rPr>
            </w:pPr>
            <w:r w:rsidRPr="00352F94">
              <w:rPr>
                <w:rFonts w:eastAsia="Times New Roman"/>
                <w:sz w:val="21"/>
                <w:szCs w:val="21"/>
              </w:rPr>
              <w:t>Fluorescent tube or Linear fluorescent (LFL)</w:t>
            </w:r>
          </w:p>
        </w:tc>
        <w:tc>
          <w:tcPr>
            <w:tcW w:w="1525" w:type="dxa"/>
            <w:hideMark/>
          </w:tcPr>
          <w:p w14:paraId="237630C3" w14:textId="77777777" w:rsidR="00071AB1" w:rsidRPr="00352F94" w:rsidRDefault="00071AB1">
            <w:pPr>
              <w:jc w:val="center"/>
              <w:rPr>
                <w:sz w:val="21"/>
                <w:szCs w:val="21"/>
              </w:rPr>
            </w:pPr>
            <w:r w:rsidRPr="00352F94">
              <w:rPr>
                <w:sz w:val="21"/>
                <w:szCs w:val="21"/>
              </w:rPr>
              <w:t>60-100</w:t>
            </w:r>
          </w:p>
        </w:tc>
        <w:tc>
          <w:tcPr>
            <w:tcW w:w="1377" w:type="dxa"/>
            <w:hideMark/>
          </w:tcPr>
          <w:p w14:paraId="08397319" w14:textId="77777777" w:rsidR="00071AB1" w:rsidRPr="00352F94" w:rsidRDefault="00071AB1">
            <w:pPr>
              <w:jc w:val="center"/>
              <w:rPr>
                <w:sz w:val="21"/>
                <w:szCs w:val="21"/>
              </w:rPr>
            </w:pPr>
            <w:r w:rsidRPr="00352F94">
              <w:rPr>
                <w:sz w:val="21"/>
                <w:szCs w:val="21"/>
              </w:rPr>
              <w:t>4-200</w:t>
            </w:r>
          </w:p>
        </w:tc>
        <w:tc>
          <w:tcPr>
            <w:tcW w:w="1414" w:type="dxa"/>
            <w:hideMark/>
          </w:tcPr>
          <w:p w14:paraId="1F0139C9" w14:textId="77777777" w:rsidR="00071AB1" w:rsidRPr="00352F94" w:rsidRDefault="00071AB1">
            <w:pPr>
              <w:jc w:val="left"/>
              <w:rPr>
                <w:sz w:val="21"/>
                <w:szCs w:val="21"/>
              </w:rPr>
            </w:pPr>
            <w:r w:rsidRPr="00352F94">
              <w:rPr>
                <w:sz w:val="21"/>
                <w:szCs w:val="21"/>
              </w:rPr>
              <w:t>medium</w:t>
            </w:r>
          </w:p>
        </w:tc>
        <w:tc>
          <w:tcPr>
            <w:tcW w:w="1439" w:type="dxa"/>
            <w:hideMark/>
          </w:tcPr>
          <w:p w14:paraId="0D12943D" w14:textId="77777777" w:rsidR="00071AB1" w:rsidRPr="00352F94" w:rsidRDefault="00071AB1">
            <w:pPr>
              <w:jc w:val="left"/>
              <w:rPr>
                <w:sz w:val="21"/>
                <w:szCs w:val="21"/>
              </w:rPr>
            </w:pPr>
            <w:r w:rsidRPr="00352F94">
              <w:rPr>
                <w:sz w:val="21"/>
                <w:szCs w:val="21"/>
              </w:rPr>
              <w:t>medium</w:t>
            </w:r>
          </w:p>
        </w:tc>
        <w:tc>
          <w:tcPr>
            <w:tcW w:w="1591" w:type="dxa"/>
            <w:hideMark/>
          </w:tcPr>
          <w:p w14:paraId="1CCD8ED3" w14:textId="77777777" w:rsidR="00071AB1" w:rsidRPr="00352F94" w:rsidRDefault="00071AB1">
            <w:pPr>
              <w:jc w:val="left"/>
              <w:rPr>
                <w:sz w:val="21"/>
                <w:szCs w:val="21"/>
              </w:rPr>
            </w:pPr>
            <w:r w:rsidRPr="00352F94">
              <w:rPr>
                <w:sz w:val="21"/>
                <w:szCs w:val="21"/>
              </w:rPr>
              <w:t>5000</w:t>
            </w:r>
          </w:p>
        </w:tc>
      </w:tr>
      <w:tr w:rsidR="00071AB1" w:rsidRPr="00352F94" w14:paraId="078F1867" w14:textId="77777777" w:rsidTr="006D22F8">
        <w:trPr>
          <w:jc w:val="center"/>
        </w:trPr>
        <w:tc>
          <w:tcPr>
            <w:tcW w:w="2014" w:type="dxa"/>
            <w:hideMark/>
          </w:tcPr>
          <w:p w14:paraId="63BF5B8D" w14:textId="77777777" w:rsidR="00071AB1" w:rsidRPr="00352F94" w:rsidRDefault="00071AB1">
            <w:pPr>
              <w:rPr>
                <w:rFonts w:eastAsia="Times New Roman"/>
                <w:sz w:val="21"/>
                <w:szCs w:val="21"/>
              </w:rPr>
            </w:pPr>
            <w:r w:rsidRPr="00352F94">
              <w:rPr>
                <w:rFonts w:eastAsia="Times New Roman"/>
                <w:sz w:val="21"/>
                <w:szCs w:val="21"/>
              </w:rPr>
              <w:t>Compact fluorescent lamp (CFL)</w:t>
            </w:r>
          </w:p>
        </w:tc>
        <w:tc>
          <w:tcPr>
            <w:tcW w:w="1525" w:type="dxa"/>
            <w:hideMark/>
          </w:tcPr>
          <w:p w14:paraId="3F280B1C" w14:textId="77777777" w:rsidR="00071AB1" w:rsidRPr="00352F94" w:rsidRDefault="00071AB1">
            <w:pPr>
              <w:jc w:val="center"/>
              <w:rPr>
                <w:sz w:val="21"/>
                <w:szCs w:val="21"/>
              </w:rPr>
            </w:pPr>
            <w:r w:rsidRPr="00352F94">
              <w:rPr>
                <w:sz w:val="21"/>
                <w:szCs w:val="21"/>
              </w:rPr>
              <w:t>50-75</w:t>
            </w:r>
          </w:p>
        </w:tc>
        <w:tc>
          <w:tcPr>
            <w:tcW w:w="1377" w:type="dxa"/>
            <w:hideMark/>
          </w:tcPr>
          <w:p w14:paraId="7E3F17AC" w14:textId="77777777" w:rsidR="00071AB1" w:rsidRPr="00352F94" w:rsidRDefault="00071AB1">
            <w:pPr>
              <w:jc w:val="center"/>
              <w:rPr>
                <w:sz w:val="21"/>
                <w:szCs w:val="21"/>
              </w:rPr>
            </w:pPr>
            <w:r w:rsidRPr="00352F94">
              <w:rPr>
                <w:sz w:val="21"/>
                <w:szCs w:val="21"/>
              </w:rPr>
              <w:t>3-120</w:t>
            </w:r>
          </w:p>
        </w:tc>
        <w:tc>
          <w:tcPr>
            <w:tcW w:w="1414" w:type="dxa"/>
            <w:hideMark/>
          </w:tcPr>
          <w:p w14:paraId="557C0DE8" w14:textId="77777777" w:rsidR="00071AB1" w:rsidRPr="00352F94" w:rsidRDefault="00071AB1">
            <w:pPr>
              <w:jc w:val="left"/>
              <w:rPr>
                <w:sz w:val="21"/>
                <w:szCs w:val="21"/>
              </w:rPr>
            </w:pPr>
            <w:r w:rsidRPr="00352F94">
              <w:rPr>
                <w:sz w:val="21"/>
                <w:szCs w:val="21"/>
              </w:rPr>
              <w:t>medium</w:t>
            </w:r>
          </w:p>
        </w:tc>
        <w:tc>
          <w:tcPr>
            <w:tcW w:w="1439" w:type="dxa"/>
            <w:hideMark/>
          </w:tcPr>
          <w:p w14:paraId="132E50D4" w14:textId="77777777" w:rsidR="00071AB1" w:rsidRPr="00352F94" w:rsidRDefault="00071AB1">
            <w:pPr>
              <w:jc w:val="left"/>
              <w:rPr>
                <w:sz w:val="21"/>
                <w:szCs w:val="21"/>
              </w:rPr>
            </w:pPr>
            <w:r w:rsidRPr="00352F94">
              <w:rPr>
                <w:sz w:val="21"/>
                <w:szCs w:val="21"/>
              </w:rPr>
              <w:t>medium</w:t>
            </w:r>
          </w:p>
        </w:tc>
        <w:tc>
          <w:tcPr>
            <w:tcW w:w="1591" w:type="dxa"/>
            <w:hideMark/>
          </w:tcPr>
          <w:p w14:paraId="72DF9CCB" w14:textId="77777777" w:rsidR="00071AB1" w:rsidRPr="00352F94" w:rsidRDefault="00071AB1">
            <w:pPr>
              <w:jc w:val="left"/>
              <w:rPr>
                <w:sz w:val="21"/>
                <w:szCs w:val="21"/>
              </w:rPr>
            </w:pPr>
            <w:r w:rsidRPr="00352F94">
              <w:rPr>
                <w:sz w:val="21"/>
                <w:szCs w:val="21"/>
              </w:rPr>
              <w:t>10,000</w:t>
            </w:r>
          </w:p>
        </w:tc>
      </w:tr>
      <w:tr w:rsidR="00071AB1" w:rsidRPr="00352F94" w14:paraId="4303EF08" w14:textId="77777777" w:rsidTr="006D22F8">
        <w:trPr>
          <w:jc w:val="center"/>
        </w:trPr>
        <w:tc>
          <w:tcPr>
            <w:tcW w:w="2014" w:type="dxa"/>
            <w:hideMark/>
          </w:tcPr>
          <w:p w14:paraId="17A7D640" w14:textId="77777777" w:rsidR="00071AB1" w:rsidRPr="00352F94" w:rsidRDefault="00071AB1">
            <w:r w:rsidRPr="00352F94">
              <w:rPr>
                <w:rFonts w:eastAsia="Times New Roman"/>
              </w:rPr>
              <w:t>High intensity discharge metal halide (HID)</w:t>
            </w:r>
          </w:p>
        </w:tc>
        <w:tc>
          <w:tcPr>
            <w:tcW w:w="1525" w:type="dxa"/>
            <w:hideMark/>
          </w:tcPr>
          <w:p w14:paraId="1CD31CE2" w14:textId="77777777" w:rsidR="00071AB1" w:rsidRPr="00352F94" w:rsidRDefault="00071AB1">
            <w:pPr>
              <w:jc w:val="center"/>
            </w:pPr>
            <w:r w:rsidRPr="00352F94">
              <w:t>60-115</w:t>
            </w:r>
          </w:p>
        </w:tc>
        <w:tc>
          <w:tcPr>
            <w:tcW w:w="1377" w:type="dxa"/>
            <w:hideMark/>
          </w:tcPr>
          <w:p w14:paraId="6A07D674" w14:textId="77777777" w:rsidR="00071AB1" w:rsidRPr="00352F94" w:rsidRDefault="00071AB1">
            <w:pPr>
              <w:jc w:val="center"/>
            </w:pPr>
            <w:r w:rsidRPr="00352F94">
              <w:t>30-2000</w:t>
            </w:r>
          </w:p>
        </w:tc>
        <w:tc>
          <w:tcPr>
            <w:tcW w:w="1414" w:type="dxa"/>
            <w:hideMark/>
          </w:tcPr>
          <w:p w14:paraId="49BAFD80" w14:textId="77777777" w:rsidR="00071AB1" w:rsidRPr="00352F94" w:rsidRDefault="00071AB1">
            <w:pPr>
              <w:jc w:val="left"/>
              <w:rPr>
                <w:sz w:val="18"/>
                <w:szCs w:val="18"/>
              </w:rPr>
            </w:pPr>
            <w:r w:rsidRPr="00352F94">
              <w:rPr>
                <w:sz w:val="18"/>
                <w:szCs w:val="18"/>
              </w:rPr>
              <w:t>high</w:t>
            </w:r>
          </w:p>
        </w:tc>
        <w:tc>
          <w:tcPr>
            <w:tcW w:w="1439" w:type="dxa"/>
            <w:hideMark/>
          </w:tcPr>
          <w:p w14:paraId="259BFDC7" w14:textId="77777777" w:rsidR="00071AB1" w:rsidRPr="00352F94" w:rsidRDefault="00071AB1">
            <w:pPr>
              <w:jc w:val="left"/>
              <w:rPr>
                <w:sz w:val="18"/>
                <w:szCs w:val="18"/>
              </w:rPr>
            </w:pPr>
            <w:r w:rsidRPr="00352F94">
              <w:rPr>
                <w:sz w:val="18"/>
                <w:szCs w:val="18"/>
              </w:rPr>
              <w:t>low</w:t>
            </w:r>
          </w:p>
        </w:tc>
        <w:tc>
          <w:tcPr>
            <w:tcW w:w="1591" w:type="dxa"/>
            <w:hideMark/>
          </w:tcPr>
          <w:p w14:paraId="6C6392CF" w14:textId="77777777" w:rsidR="00071AB1" w:rsidRPr="00352F94" w:rsidRDefault="00071AB1">
            <w:pPr>
              <w:jc w:val="left"/>
            </w:pPr>
            <w:r w:rsidRPr="00352F94">
              <w:rPr>
                <w:sz w:val="18"/>
                <w:szCs w:val="18"/>
              </w:rPr>
              <w:t>15,000</w:t>
            </w:r>
          </w:p>
        </w:tc>
      </w:tr>
      <w:tr w:rsidR="00071AB1" w:rsidRPr="00352F94" w14:paraId="1D272B3B" w14:textId="77777777" w:rsidTr="006D22F8">
        <w:trPr>
          <w:jc w:val="center"/>
        </w:trPr>
        <w:tc>
          <w:tcPr>
            <w:tcW w:w="2014" w:type="dxa"/>
            <w:hideMark/>
          </w:tcPr>
          <w:p w14:paraId="08F5EC0A" w14:textId="77777777" w:rsidR="00071AB1" w:rsidRPr="00352F94" w:rsidRDefault="00071AB1">
            <w:pPr>
              <w:rPr>
                <w:rFonts w:eastAsia="Times New Roman"/>
              </w:rPr>
            </w:pPr>
            <w:r w:rsidRPr="00352F94">
              <w:rPr>
                <w:rFonts w:eastAsia="Times New Roman"/>
              </w:rPr>
              <w:t>Low-pressure sodium</w:t>
            </w:r>
          </w:p>
        </w:tc>
        <w:tc>
          <w:tcPr>
            <w:tcW w:w="1525" w:type="dxa"/>
            <w:hideMark/>
          </w:tcPr>
          <w:p w14:paraId="5D6CDED9" w14:textId="77777777" w:rsidR="00071AB1" w:rsidRPr="00352F94" w:rsidRDefault="00071AB1">
            <w:pPr>
              <w:jc w:val="center"/>
            </w:pPr>
            <w:r w:rsidRPr="00352F94">
              <w:t>100-200</w:t>
            </w:r>
          </w:p>
        </w:tc>
        <w:tc>
          <w:tcPr>
            <w:tcW w:w="1377" w:type="dxa"/>
            <w:hideMark/>
          </w:tcPr>
          <w:p w14:paraId="34AE12E9" w14:textId="77777777" w:rsidR="00071AB1" w:rsidRPr="00352F94" w:rsidRDefault="00071AB1">
            <w:pPr>
              <w:jc w:val="center"/>
            </w:pPr>
            <w:r w:rsidRPr="00352F94">
              <w:t>10-180</w:t>
            </w:r>
          </w:p>
        </w:tc>
        <w:tc>
          <w:tcPr>
            <w:tcW w:w="1414" w:type="dxa"/>
            <w:hideMark/>
          </w:tcPr>
          <w:p w14:paraId="15183396" w14:textId="77777777" w:rsidR="00071AB1" w:rsidRPr="00352F94" w:rsidRDefault="00071AB1">
            <w:pPr>
              <w:jc w:val="left"/>
              <w:rPr>
                <w:sz w:val="18"/>
                <w:szCs w:val="18"/>
              </w:rPr>
            </w:pPr>
            <w:r w:rsidRPr="00352F94">
              <w:rPr>
                <w:sz w:val="18"/>
                <w:szCs w:val="18"/>
              </w:rPr>
              <w:t>medium</w:t>
            </w:r>
          </w:p>
        </w:tc>
        <w:tc>
          <w:tcPr>
            <w:tcW w:w="1439" w:type="dxa"/>
            <w:hideMark/>
          </w:tcPr>
          <w:p w14:paraId="5C7FCB25" w14:textId="77777777" w:rsidR="00071AB1" w:rsidRPr="00352F94" w:rsidRDefault="00071AB1">
            <w:pPr>
              <w:jc w:val="left"/>
              <w:rPr>
                <w:sz w:val="18"/>
                <w:szCs w:val="18"/>
              </w:rPr>
            </w:pPr>
            <w:r w:rsidRPr="00352F94">
              <w:rPr>
                <w:sz w:val="18"/>
                <w:szCs w:val="18"/>
              </w:rPr>
              <w:t>low</w:t>
            </w:r>
          </w:p>
        </w:tc>
        <w:tc>
          <w:tcPr>
            <w:tcW w:w="1591" w:type="dxa"/>
            <w:hideMark/>
          </w:tcPr>
          <w:p w14:paraId="2DA1397D" w14:textId="77777777" w:rsidR="00071AB1" w:rsidRPr="00352F94" w:rsidRDefault="00071AB1">
            <w:pPr>
              <w:jc w:val="left"/>
            </w:pPr>
            <w:r w:rsidRPr="00352F94">
              <w:rPr>
                <w:sz w:val="18"/>
                <w:szCs w:val="18"/>
              </w:rPr>
              <w:t>15,000</w:t>
            </w:r>
          </w:p>
        </w:tc>
      </w:tr>
      <w:tr w:rsidR="00071AB1" w:rsidRPr="00352F94" w14:paraId="32094EA9" w14:textId="77777777" w:rsidTr="006D22F8">
        <w:trPr>
          <w:jc w:val="center"/>
        </w:trPr>
        <w:tc>
          <w:tcPr>
            <w:tcW w:w="2014" w:type="dxa"/>
            <w:hideMark/>
          </w:tcPr>
          <w:p w14:paraId="02B24078" w14:textId="77777777" w:rsidR="00071AB1" w:rsidRPr="00352F94" w:rsidRDefault="00071AB1">
            <w:pPr>
              <w:rPr>
                <w:rFonts w:eastAsia="Times New Roman"/>
              </w:rPr>
            </w:pPr>
            <w:r w:rsidRPr="00352F94">
              <w:rPr>
                <w:rFonts w:eastAsia="Times New Roman"/>
              </w:rPr>
              <w:t>High-pressure sodium</w:t>
            </w:r>
          </w:p>
        </w:tc>
        <w:tc>
          <w:tcPr>
            <w:tcW w:w="1525" w:type="dxa"/>
            <w:hideMark/>
          </w:tcPr>
          <w:p w14:paraId="0B5FDA65" w14:textId="77777777" w:rsidR="00071AB1" w:rsidRPr="00352F94" w:rsidRDefault="00071AB1">
            <w:pPr>
              <w:jc w:val="center"/>
            </w:pPr>
            <w:r w:rsidRPr="00352F94">
              <w:t>100-150</w:t>
            </w:r>
          </w:p>
        </w:tc>
        <w:tc>
          <w:tcPr>
            <w:tcW w:w="1377" w:type="dxa"/>
            <w:hideMark/>
          </w:tcPr>
          <w:p w14:paraId="7749FAE7" w14:textId="77777777" w:rsidR="00071AB1" w:rsidRPr="00352F94" w:rsidRDefault="00071AB1">
            <w:pPr>
              <w:jc w:val="center"/>
            </w:pPr>
            <w:r w:rsidRPr="00352F94">
              <w:t>35-1000</w:t>
            </w:r>
          </w:p>
        </w:tc>
        <w:tc>
          <w:tcPr>
            <w:tcW w:w="1414" w:type="dxa"/>
            <w:hideMark/>
          </w:tcPr>
          <w:p w14:paraId="6C2B792D" w14:textId="77777777" w:rsidR="00071AB1" w:rsidRPr="00352F94" w:rsidRDefault="00071AB1">
            <w:pPr>
              <w:jc w:val="left"/>
              <w:rPr>
                <w:sz w:val="18"/>
                <w:szCs w:val="18"/>
              </w:rPr>
            </w:pPr>
            <w:r w:rsidRPr="00352F94">
              <w:rPr>
                <w:sz w:val="18"/>
                <w:szCs w:val="18"/>
              </w:rPr>
              <w:t>high</w:t>
            </w:r>
          </w:p>
        </w:tc>
        <w:tc>
          <w:tcPr>
            <w:tcW w:w="1439" w:type="dxa"/>
            <w:hideMark/>
          </w:tcPr>
          <w:p w14:paraId="5AD49B6C" w14:textId="77777777" w:rsidR="00071AB1" w:rsidRPr="00352F94" w:rsidRDefault="00071AB1">
            <w:pPr>
              <w:jc w:val="left"/>
              <w:rPr>
                <w:sz w:val="18"/>
                <w:szCs w:val="18"/>
              </w:rPr>
            </w:pPr>
            <w:r w:rsidRPr="00352F94">
              <w:rPr>
                <w:sz w:val="18"/>
                <w:szCs w:val="18"/>
              </w:rPr>
              <w:t>low</w:t>
            </w:r>
          </w:p>
        </w:tc>
        <w:tc>
          <w:tcPr>
            <w:tcW w:w="1591" w:type="dxa"/>
            <w:hideMark/>
          </w:tcPr>
          <w:p w14:paraId="295B639D" w14:textId="77777777" w:rsidR="00071AB1" w:rsidRPr="00352F94" w:rsidRDefault="00071AB1">
            <w:pPr>
              <w:jc w:val="left"/>
            </w:pPr>
            <w:r w:rsidRPr="00352F94">
              <w:rPr>
                <w:sz w:val="18"/>
                <w:szCs w:val="18"/>
              </w:rPr>
              <w:t xml:space="preserve">15,000 </w:t>
            </w:r>
          </w:p>
        </w:tc>
      </w:tr>
      <w:tr w:rsidR="00071AB1" w14:paraId="07E00735" w14:textId="77777777" w:rsidTr="006D22F8">
        <w:trPr>
          <w:jc w:val="center"/>
        </w:trPr>
        <w:tc>
          <w:tcPr>
            <w:tcW w:w="2014" w:type="dxa"/>
            <w:hideMark/>
          </w:tcPr>
          <w:p w14:paraId="2A1B6DF5" w14:textId="77777777" w:rsidR="00071AB1" w:rsidRPr="00352F94" w:rsidRDefault="00071AB1">
            <w:r w:rsidRPr="00352F94">
              <w:rPr>
                <w:rFonts w:eastAsia="Times New Roman"/>
              </w:rPr>
              <w:t>LED luminaire with LED lamp</w:t>
            </w:r>
          </w:p>
        </w:tc>
        <w:tc>
          <w:tcPr>
            <w:tcW w:w="1525" w:type="dxa"/>
            <w:hideMark/>
          </w:tcPr>
          <w:p w14:paraId="79560B32" w14:textId="77777777" w:rsidR="00071AB1" w:rsidRPr="00352F94" w:rsidRDefault="00071AB1">
            <w:pPr>
              <w:jc w:val="center"/>
            </w:pPr>
            <w:r w:rsidRPr="00352F94">
              <w:t>80-200</w:t>
            </w:r>
          </w:p>
        </w:tc>
        <w:tc>
          <w:tcPr>
            <w:tcW w:w="1377" w:type="dxa"/>
            <w:hideMark/>
          </w:tcPr>
          <w:p w14:paraId="74F86A08" w14:textId="77777777" w:rsidR="00071AB1" w:rsidRPr="00352F94" w:rsidRDefault="00071AB1">
            <w:pPr>
              <w:jc w:val="center"/>
            </w:pPr>
            <w:r w:rsidRPr="00352F94">
              <w:t>2-20</w:t>
            </w:r>
          </w:p>
        </w:tc>
        <w:tc>
          <w:tcPr>
            <w:tcW w:w="1414" w:type="dxa"/>
            <w:hideMark/>
          </w:tcPr>
          <w:p w14:paraId="7908B242" w14:textId="77777777" w:rsidR="00071AB1" w:rsidRPr="00352F94" w:rsidRDefault="00071AB1">
            <w:pPr>
              <w:jc w:val="left"/>
              <w:rPr>
                <w:sz w:val="18"/>
                <w:szCs w:val="18"/>
              </w:rPr>
            </w:pPr>
            <w:r w:rsidRPr="00352F94">
              <w:rPr>
                <w:sz w:val="18"/>
                <w:szCs w:val="18"/>
              </w:rPr>
              <w:t>medium</w:t>
            </w:r>
          </w:p>
        </w:tc>
        <w:tc>
          <w:tcPr>
            <w:tcW w:w="1439" w:type="dxa"/>
            <w:hideMark/>
          </w:tcPr>
          <w:p w14:paraId="5DAB89D5" w14:textId="77777777" w:rsidR="00071AB1" w:rsidRPr="00352F94" w:rsidRDefault="00071AB1">
            <w:pPr>
              <w:jc w:val="left"/>
              <w:rPr>
                <w:sz w:val="18"/>
                <w:szCs w:val="18"/>
              </w:rPr>
            </w:pPr>
            <w:r w:rsidRPr="00352F94">
              <w:rPr>
                <w:sz w:val="18"/>
                <w:szCs w:val="18"/>
              </w:rPr>
              <w:t>low</w:t>
            </w:r>
          </w:p>
        </w:tc>
        <w:tc>
          <w:tcPr>
            <w:tcW w:w="1591" w:type="dxa"/>
            <w:hideMark/>
          </w:tcPr>
          <w:p w14:paraId="18D393F6" w14:textId="77777777" w:rsidR="00071AB1" w:rsidRDefault="00071AB1">
            <w:pPr>
              <w:jc w:val="left"/>
            </w:pPr>
            <w:r w:rsidRPr="00352F94">
              <w:rPr>
                <w:sz w:val="18"/>
                <w:szCs w:val="18"/>
              </w:rPr>
              <w:t>50,000</w:t>
            </w:r>
          </w:p>
        </w:tc>
      </w:tr>
    </w:tbl>
    <w:p w14:paraId="58D827DE" w14:textId="73571849" w:rsidR="00F52595" w:rsidRPr="000B3EE3" w:rsidRDefault="00F52595" w:rsidP="00EB247F">
      <w:pPr>
        <w:autoSpaceDE w:val="0"/>
        <w:spacing w:after="0"/>
        <w:rPr>
          <w:rFonts w:asciiTheme="majorHAnsi" w:eastAsiaTheme="majorEastAsia" w:hAnsiTheme="majorHAnsi" w:cstheme="majorBidi"/>
          <w:b/>
          <w:bCs/>
          <w:smallCaps/>
          <w:color w:val="000000" w:themeColor="text1"/>
          <w:sz w:val="36"/>
          <w:szCs w:val="36"/>
        </w:rPr>
        <w:sectPr w:rsidR="00F52595" w:rsidRPr="000B3EE3" w:rsidSect="00C44058">
          <w:footerReference w:type="default" r:id="rId15"/>
          <w:pgSz w:w="12240" w:h="15840"/>
          <w:pgMar w:top="1440" w:right="1440" w:bottom="1440" w:left="1440" w:header="720" w:footer="720" w:gutter="0"/>
          <w:pgNumType w:start="1"/>
          <w:cols w:space="720"/>
        </w:sectPr>
      </w:pPr>
    </w:p>
    <w:p w14:paraId="756DEC01" w14:textId="2A9B7491" w:rsidR="00966563" w:rsidRDefault="551A77D0" w:rsidP="00AE749D">
      <w:pPr>
        <w:pStyle w:val="Heading1"/>
      </w:pPr>
      <w:bookmarkStart w:id="51" w:name="_Toc44585074"/>
      <w:r>
        <w:t>Methodology</w:t>
      </w:r>
      <w:bookmarkEnd w:id="51"/>
    </w:p>
    <w:p w14:paraId="567926D6" w14:textId="2E842B8D" w:rsidR="00BD136D" w:rsidRDefault="00686965" w:rsidP="00AE749D">
      <w:pPr>
        <w:pStyle w:val="Heading2"/>
        <w:numPr>
          <w:ilvl w:val="1"/>
          <w:numId w:val="28"/>
        </w:numPr>
      </w:pPr>
      <w:bookmarkStart w:id="52" w:name="_Toc44585075"/>
      <w:r>
        <w:t>Introduction</w:t>
      </w:r>
      <w:bookmarkEnd w:id="52"/>
    </w:p>
    <w:p w14:paraId="093833F7" w14:textId="4AE4E31E" w:rsidR="00FB2C53" w:rsidRDefault="00FB2C53" w:rsidP="00E2109A">
      <w:r w:rsidRPr="001850DC">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w:t>
      </w:r>
      <w:r>
        <w:t>6</w:t>
      </w:r>
      <w:r w:rsidRPr="001850DC">
        <w:t xml:space="preserve">0 </w:t>
      </w:r>
      <w:r>
        <w:t xml:space="preserve">(from a base year of 2014) </w:t>
      </w:r>
      <w:r w:rsidRPr="001850DC">
        <w:t>and the comparison of these scenarios (for the 2020-2050 segment</w:t>
      </w:r>
      <w:r w:rsidR="000E277C" w:rsidRPr="002A01C7">
        <w:rPr>
          <w:vertAlign w:val="superscript"/>
        </w:rPr>
        <w:footnoteReference w:id="1"/>
      </w:r>
      <w:r w:rsidRPr="001850DC">
        <w:t>) is what constituted the results.</w:t>
      </w:r>
    </w:p>
    <w:p w14:paraId="3A691334" w14:textId="3798CB42" w:rsidR="00E2109A" w:rsidRPr="006D22F8" w:rsidRDefault="00E2109A" w:rsidP="00E2109A">
      <w:r w:rsidRPr="006D22F8">
        <w:t>The LED residential lighting</w:t>
      </w:r>
      <w:r w:rsidR="006D22F8" w:rsidRPr="006D22F8">
        <w:t>,</w:t>
      </w:r>
      <w:r w:rsidRPr="006D22F8">
        <w:t xml:space="preserve"> as a solution</w:t>
      </w:r>
      <w:r w:rsidR="006D22F8" w:rsidRPr="006D22F8">
        <w:t>,</w:t>
      </w:r>
      <w:r w:rsidRPr="006D22F8">
        <w:t xml:space="preserve"> is compared to conventional lighting technologies. The conventional lighting technologies include incandescent lamp, halogen lamp, CFL and LFL. Other lighting technologies may </w:t>
      </w:r>
      <w:r w:rsidR="009C5B28" w:rsidRPr="006D22F8">
        <w:t>exist,</w:t>
      </w:r>
      <w:r w:rsidRPr="006D22F8">
        <w:t xml:space="preserve"> but their share of the total global residential lighting is considered to be very low. Only artificial electric grid-based lighting is included in the study. Luminaires (housing) are excluded from the scope of the study. An aggregated conventional technology is generated on the basis of the average luminous and electrical qualities of the conventional technologies and weighted on the basis of their market share.</w:t>
      </w:r>
    </w:p>
    <w:p w14:paraId="6C128C54" w14:textId="76CCF433" w:rsidR="00E2109A" w:rsidRDefault="00E2109A" w:rsidP="00E2109A">
      <w:r w:rsidRPr="006D22F8">
        <w:t xml:space="preserve">The functional unit of the study is </w:t>
      </w:r>
      <w:r w:rsidR="00744004" w:rsidRPr="006D22F8">
        <w:t>P</w:t>
      </w:r>
      <w:r w:rsidRPr="006D22F8">
        <w:t xml:space="preserve">etalumen-hours (Plmh), i.e., </w:t>
      </w:r>
      <w:r w:rsidR="00744004" w:rsidRPr="006D22F8">
        <w:t xml:space="preserve">1 million billion or </w:t>
      </w:r>
      <w:r w:rsidRPr="006D22F8">
        <w:t>10</w:t>
      </w:r>
      <w:r w:rsidRPr="006D22F8">
        <w:rPr>
          <w:vertAlign w:val="superscript"/>
        </w:rPr>
        <w:t>15</w:t>
      </w:r>
      <w:r w:rsidRPr="006D22F8">
        <w:t xml:space="preserve"> lumen-hours,</w:t>
      </w:r>
      <w:r w:rsidRPr="009C4FBA">
        <w:t xml:space="preserve"> where the installed luminous flux of all electric light sources and the annual operating time in residential buildings are taken into account. The implementation</w:t>
      </w:r>
      <w:r w:rsidRPr="00BC3568">
        <w:t xml:space="preserve"> unit is Plm corresponding to the luminous flux of installed base of all lighting technologies</w:t>
      </w:r>
      <w:r>
        <w:t xml:space="preserve"> in residential buildings</w:t>
      </w:r>
      <w:r w:rsidRPr="00BC3568">
        <w:t>.</w:t>
      </w:r>
    </w:p>
    <w:p w14:paraId="298F46AB" w14:textId="77D2EDC4" w:rsidR="00F52595" w:rsidRDefault="00686965" w:rsidP="00483FFA">
      <w:pPr>
        <w:pStyle w:val="Heading2"/>
      </w:pPr>
      <w:bookmarkStart w:id="53" w:name="_Toc9619509"/>
      <w:bookmarkStart w:id="54" w:name="_Toc9619605"/>
      <w:bookmarkStart w:id="55" w:name="_Toc9619679"/>
      <w:bookmarkStart w:id="56" w:name="_Toc9619510"/>
      <w:bookmarkStart w:id="57" w:name="_Toc9619606"/>
      <w:bookmarkStart w:id="58" w:name="_Toc9619680"/>
      <w:bookmarkStart w:id="59" w:name="_Toc44585076"/>
      <w:bookmarkEnd w:id="53"/>
      <w:bookmarkEnd w:id="54"/>
      <w:bookmarkEnd w:id="55"/>
      <w:bookmarkEnd w:id="56"/>
      <w:bookmarkEnd w:id="57"/>
      <w:bookmarkEnd w:id="58"/>
      <w:r>
        <w:t>Data Sources</w:t>
      </w:r>
      <w:bookmarkEnd w:id="59"/>
    </w:p>
    <w:p w14:paraId="635E290B" w14:textId="0F39C374" w:rsidR="00E2109A" w:rsidRPr="006D22F8" w:rsidRDefault="00E2109A" w:rsidP="00E2109A">
      <w:r w:rsidRPr="00E2109A">
        <w:t>One of the main data sources is the Light’s Labour’s Lost book by IEA published in 2006</w:t>
      </w:r>
      <w:r w:rsidR="00381511" w:rsidRPr="007021EE">
        <w:rPr>
          <w:rStyle w:val="FootnoteReference"/>
        </w:rPr>
        <w:footnoteReference w:id="2"/>
      </w:r>
      <w:r w:rsidRPr="00E2109A">
        <w:t xml:space="preserve">. In the course of the data collection, it became very clear that it is the book to </w:t>
      </w:r>
      <w:r w:rsidRPr="006D22F8">
        <w:t xml:space="preserve">which most of the scientific articles as well as the gray literature on lighting refer. It is acknowledged that the data is </w:t>
      </w:r>
      <w:r w:rsidR="009C4FBA" w:rsidRPr="006D22F8">
        <w:t>over</w:t>
      </w:r>
      <w:r w:rsidRPr="006D22F8">
        <w:t xml:space="preserve"> 10 years old and that it does not consider LED lighting to have great penetration rates. </w:t>
      </w:r>
      <w:r w:rsidR="009C4FBA" w:rsidRPr="006D22F8">
        <w:t>I</w:t>
      </w:r>
      <w:r w:rsidRPr="006D22F8">
        <w:t>n 2006, LED lighting products were very expensive and poor-performing. Hence, the IEA book from 2006 is used as a source of data for the TAM data only for 2005 and the regional light consumption data for 2005. These data are used as the basis for the regional and global TAM, while the growth rate of TAM is estimated on the basis of GDP per capita from the year 2005 level. The IEA book provides also an estimate for the Plmh global consumption assuming a current policy scenario in 2030 but this is not used in the calculations.</w:t>
      </w:r>
    </w:p>
    <w:p w14:paraId="71F872EF" w14:textId="4252850B" w:rsidR="00E2109A" w:rsidRPr="00E2109A" w:rsidRDefault="00E2109A" w:rsidP="00E2109A">
      <w:r w:rsidRPr="006D22F8">
        <w:t>The adoption scenarios were found for OECD and non-OECD regions in Bergesen et al., as well as the adoption data for US</w:t>
      </w:r>
      <w:r w:rsidRPr="006D22F8">
        <w:rPr>
          <w:rStyle w:val="FootnoteReference"/>
        </w:rPr>
        <w:footnoteReference w:id="3"/>
      </w:r>
      <w:r w:rsidRPr="006D22F8">
        <w:t xml:space="preserve"> and EU</w:t>
      </w:r>
      <w:r w:rsidRPr="006D22F8">
        <w:rPr>
          <w:rStyle w:val="FootnoteReference"/>
        </w:rPr>
        <w:footnoteReference w:id="4"/>
      </w:r>
      <w:r w:rsidRPr="006D22F8">
        <w:t>. The OECD and non-OECD adoption scenarios are estimated on the basis of percentage shares of TAM</w:t>
      </w:r>
      <w:r w:rsidR="009C4FBA" w:rsidRPr="006D22F8">
        <w:t>.</w:t>
      </w:r>
      <w:r w:rsidRPr="006D22F8">
        <w:t xml:space="preserve"> The OECD and non-OECD estimates are same for residential lighting, except for 2010 estimate (1% and 0% adoption, respectively). These are </w:t>
      </w:r>
      <w:r w:rsidR="002B08CF" w:rsidRPr="006D22F8">
        <w:t>combined,</w:t>
      </w:r>
      <w:r w:rsidRPr="006D22F8">
        <w:t xml:space="preserve"> and OECD data is used also in non-OECD regions</w:t>
      </w:r>
      <w:r w:rsidRPr="006D22F8">
        <w:rPr>
          <w:rStyle w:val="FootnoteReference"/>
          <w:bCs/>
        </w:rPr>
        <w:footnoteReference w:id="5"/>
      </w:r>
      <w:r w:rsidRPr="006D22F8">
        <w:t>. Both likely (conservative) and high-LED adoption scenarios are included. It is estimated that currently, the high-LED penetration scenario is actually more likely considering the forecasts of LED market shares. Bergesen et al. presented also a no change scenario but due to the promising</w:t>
      </w:r>
      <w:r w:rsidRPr="00E2109A">
        <w:t xml:space="preserve"> price and efficacy development, the conservative and high LED penetration scenarios are chosen for the study. The conservative scenario may be excluded. The lamp data is gathered from several sources both gray literature and scientific literature for the lamp characteristics, such as </w:t>
      </w:r>
      <w:r w:rsidR="007D030E" w:rsidRPr="00E2109A">
        <w:t>luminous efficacy and life</w:t>
      </w:r>
      <w:r w:rsidR="007D030E" w:rsidRPr="007021EE">
        <w:rPr>
          <w:rStyle w:val="FootnoteReference"/>
        </w:rPr>
        <w:footnoteReference w:id="6"/>
      </w:r>
      <w:r w:rsidR="007D030E" w:rsidRPr="00E2109A">
        <w:t>. A handbook by S. Kitsinelis</w:t>
      </w:r>
      <w:r w:rsidR="007D030E" w:rsidRPr="007021EE">
        <w:rPr>
          <w:rStyle w:val="FootnoteReference"/>
        </w:rPr>
        <w:footnoteReference w:id="7"/>
      </w:r>
      <w:r w:rsidR="007D030E" w:rsidRPr="00E2109A">
        <w:t xml:space="preserve"> </w:t>
      </w:r>
      <w:r w:rsidRPr="00E2109A">
        <w:t xml:space="preserve">was used as a reference. </w:t>
      </w:r>
    </w:p>
    <w:p w14:paraId="3F6B79A0" w14:textId="4A9D5B1D" w:rsidR="00DF4904" w:rsidRPr="003203D2" w:rsidRDefault="00686965" w:rsidP="00483FFA">
      <w:pPr>
        <w:pStyle w:val="Heading2"/>
      </w:pPr>
      <w:bookmarkStart w:id="60" w:name="_Toc44585077"/>
      <w:r w:rsidRPr="003203D2">
        <w:t>Total Addressable Market</w:t>
      </w:r>
      <w:bookmarkEnd w:id="60"/>
    </w:p>
    <w:p w14:paraId="0ABAB265" w14:textId="69116937" w:rsidR="00715134" w:rsidRDefault="00715134" w:rsidP="00715134">
      <w:bookmarkStart w:id="61" w:name="_Toc9619513"/>
      <w:bookmarkStart w:id="62" w:name="_Toc9619609"/>
      <w:bookmarkStart w:id="63" w:name="_Toc9619683"/>
      <w:bookmarkStart w:id="64" w:name="_Toc9619514"/>
      <w:bookmarkStart w:id="65" w:name="_Toc9619610"/>
      <w:bookmarkStart w:id="66" w:name="_Toc9619684"/>
      <w:bookmarkStart w:id="67" w:name="_Toc9619515"/>
      <w:bookmarkStart w:id="68" w:name="_Toc9619611"/>
      <w:bookmarkStart w:id="69" w:name="_Toc9619685"/>
      <w:bookmarkStart w:id="70" w:name="_Toc9619516"/>
      <w:bookmarkStart w:id="71" w:name="_Toc9619612"/>
      <w:bookmarkStart w:id="72" w:name="_Toc9619686"/>
      <w:bookmarkStart w:id="73" w:name="_Toc9619517"/>
      <w:bookmarkStart w:id="74" w:name="_Toc9619613"/>
      <w:bookmarkStart w:id="75" w:name="_Toc9619687"/>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t>The Total Addressable Market (TAM) for LED’s is assumed to be the global building lighting demand. The TAM chosen utilizes Project Drawdown’s Integrated Buildings Sector TAM Model which combines estimates of global floor area</w:t>
      </w:r>
      <w:r w:rsidR="00787286">
        <w:t xml:space="preserve"> and lighting intensity across the world. Floor area data come</w:t>
      </w:r>
      <w:r>
        <w:t xml:space="preserve"> from the International Energy Agency (IEA) and Global Building Performance Network (GBPN) </w:t>
      </w:r>
      <w:r w:rsidRPr="00F66A18">
        <w:rPr>
          <w:rFonts w:cs="Times New Roman"/>
        </w:rPr>
        <w:t>(GBPN &amp; Central European University, 2012; IEA, 2013b)</w:t>
      </w:r>
      <w:r w:rsidR="00787286">
        <w:rPr>
          <w:rFonts w:cs="Times New Roman"/>
        </w:rPr>
        <w:t>. Lighting intensity data come from several sources including the IEA (2006) (Lights Labour Lost)</w:t>
      </w:r>
      <w:r>
        <w:t xml:space="preserve">. </w:t>
      </w:r>
      <w:r w:rsidR="001051BD">
        <w:rPr>
          <w:highlight w:val="red"/>
        </w:rPr>
        <w:fldChar w:fldCharType="begin"/>
      </w:r>
      <w:r w:rsidR="001051BD">
        <w:instrText xml:space="preserve"> REF _Ref19190509 \h </w:instrText>
      </w:r>
      <w:r w:rsidR="001051BD">
        <w:rPr>
          <w:highlight w:val="red"/>
        </w:rPr>
      </w:r>
      <w:r w:rsidR="001051BD">
        <w:rPr>
          <w:highlight w:val="red"/>
        </w:rPr>
        <w:fldChar w:fldCharType="separate"/>
      </w:r>
      <w:r w:rsidR="006F1368">
        <w:t xml:space="preserve">Figure </w:t>
      </w:r>
      <w:r w:rsidR="006F1368">
        <w:rPr>
          <w:noProof/>
        </w:rPr>
        <w:t>2</w:t>
      </w:r>
      <w:r w:rsidR="006F1368">
        <w:t>.</w:t>
      </w:r>
      <w:r w:rsidR="006F1368">
        <w:rPr>
          <w:noProof/>
        </w:rPr>
        <w:t>1</w:t>
      </w:r>
      <w:r w:rsidR="001051BD">
        <w:rPr>
          <w:highlight w:val="red"/>
        </w:rPr>
        <w:fldChar w:fldCharType="end"/>
      </w:r>
      <w:r>
        <w:t xml:space="preserve"> represents the growth in the global TAM between 201</w:t>
      </w:r>
      <w:r w:rsidR="00CD2B30">
        <w:t>5</w:t>
      </w:r>
      <w:r>
        <w:t xml:space="preserve"> and 2060. The residential </w:t>
      </w:r>
      <w:r w:rsidR="00216512">
        <w:t>TAM</w:t>
      </w:r>
      <w:r>
        <w:t xml:space="preserve"> is the current focus of th</w:t>
      </w:r>
      <w:r w:rsidR="00216512">
        <w:t>is</w:t>
      </w:r>
      <w:r>
        <w:t xml:space="preserve"> Solution.</w:t>
      </w:r>
    </w:p>
    <w:p w14:paraId="1D659846" w14:textId="77777777" w:rsidR="001051BD" w:rsidRDefault="001051BD" w:rsidP="001051BD">
      <w:pPr>
        <w:keepNext/>
      </w:pPr>
      <w:r>
        <w:rPr>
          <w:noProof/>
        </w:rPr>
        <w:drawing>
          <wp:inline distT="0" distB="0" distL="0" distR="0" wp14:anchorId="489784FF" wp14:editId="3E28BD1D">
            <wp:extent cx="5578475" cy="301752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8475" cy="3017520"/>
                    </a:xfrm>
                    <a:prstGeom prst="rect">
                      <a:avLst/>
                    </a:prstGeom>
                    <a:noFill/>
                  </pic:spPr>
                </pic:pic>
              </a:graphicData>
            </a:graphic>
          </wp:inline>
        </w:drawing>
      </w:r>
    </w:p>
    <w:p w14:paraId="74A01B16" w14:textId="2DDF3713" w:rsidR="001051BD" w:rsidRDefault="001051BD" w:rsidP="001051BD">
      <w:pPr>
        <w:pStyle w:val="Caption"/>
        <w:jc w:val="center"/>
      </w:pPr>
      <w:bookmarkStart w:id="76" w:name="_Ref19190509"/>
      <w:bookmarkStart w:id="77" w:name="_Toc44585097"/>
      <w:bookmarkStart w:id="78" w:name="_Hlk19190482"/>
      <w:r>
        <w:t xml:space="preserve">Figure </w:t>
      </w:r>
      <w:r w:rsidR="009A3D28">
        <w:rPr>
          <w:noProof/>
        </w:rPr>
        <w:fldChar w:fldCharType="begin"/>
      </w:r>
      <w:r w:rsidR="009A3D28">
        <w:rPr>
          <w:noProof/>
        </w:rPr>
        <w:instrText xml:space="preserve"> STYLEREF 1 \s </w:instrText>
      </w:r>
      <w:r w:rsidR="009A3D28">
        <w:rPr>
          <w:noProof/>
        </w:rPr>
        <w:fldChar w:fldCharType="separate"/>
      </w:r>
      <w:r w:rsidR="006F1368">
        <w:rPr>
          <w:noProof/>
        </w:rPr>
        <w:t>2</w:t>
      </w:r>
      <w:r w:rsidR="009A3D28">
        <w:rPr>
          <w:noProof/>
        </w:rPr>
        <w:fldChar w:fldCharType="end"/>
      </w:r>
      <w:r>
        <w:t>.</w:t>
      </w:r>
      <w:r w:rsidR="009A3D28">
        <w:rPr>
          <w:noProof/>
        </w:rPr>
        <w:fldChar w:fldCharType="begin"/>
      </w:r>
      <w:r w:rsidR="009A3D28">
        <w:rPr>
          <w:noProof/>
        </w:rPr>
        <w:instrText xml:space="preserve"> SEQ Figure \* ARABIC \s 1 </w:instrText>
      </w:r>
      <w:r w:rsidR="009A3D28">
        <w:rPr>
          <w:noProof/>
        </w:rPr>
        <w:fldChar w:fldCharType="separate"/>
      </w:r>
      <w:r w:rsidR="006F1368">
        <w:rPr>
          <w:noProof/>
        </w:rPr>
        <w:t>1</w:t>
      </w:r>
      <w:r w:rsidR="009A3D28">
        <w:rPr>
          <w:noProof/>
        </w:rPr>
        <w:fldChar w:fldCharType="end"/>
      </w:r>
      <w:bookmarkEnd w:id="76"/>
      <w:r>
        <w:t xml:space="preserve"> Lighting TAM for Global Building Stock</w:t>
      </w:r>
      <w:bookmarkEnd w:id="77"/>
    </w:p>
    <w:p w14:paraId="7CC1B1F9" w14:textId="37991F22" w:rsidR="003203D2" w:rsidRPr="003203D2" w:rsidRDefault="00686965" w:rsidP="003203D2">
      <w:pPr>
        <w:pStyle w:val="Heading2"/>
      </w:pPr>
      <w:bookmarkStart w:id="79" w:name="_Toc44585078"/>
      <w:bookmarkEnd w:id="78"/>
      <w:r>
        <w:t>Adoption Scenarios</w:t>
      </w:r>
      <w:bookmarkEnd w:id="79"/>
    </w:p>
    <w:p w14:paraId="6F9FC0E5" w14:textId="592DE00D" w:rsidR="00FB2C53" w:rsidRDefault="00FB2C53" w:rsidP="003203D2">
      <w:bookmarkStart w:id="80"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r w:rsidR="009D7E58" w:rsidRPr="009D7E58">
        <w:rPr>
          <w:bCs/>
        </w:rPr>
        <w:t xml:space="preserve"> </w:t>
      </w:r>
      <w:r w:rsidR="009D7E58" w:rsidRPr="00224361">
        <w:rPr>
          <w:bCs/>
        </w:rPr>
        <w:t>The PDS scenario</w:t>
      </w:r>
      <w:r w:rsidR="009D7E58">
        <w:rPr>
          <w:bCs/>
        </w:rPr>
        <w:t xml:space="preserve">s are </w:t>
      </w:r>
      <w:r w:rsidR="009D7E58" w:rsidRPr="00224361">
        <w:rPr>
          <w:bCs/>
        </w:rPr>
        <w:t>in case of LED lighting actually the most likely scenario, while REF is more like a “no change” scenario.</w:t>
      </w:r>
    </w:p>
    <w:p w14:paraId="5A320821" w14:textId="591C9791" w:rsidR="00E2109A" w:rsidRPr="00224361" w:rsidRDefault="00E2109A" w:rsidP="00FB2C53">
      <w:pPr>
        <w:rPr>
          <w:bCs/>
        </w:rPr>
      </w:pPr>
      <w:r>
        <w:rPr>
          <w:bCs/>
        </w:rPr>
        <w:t xml:space="preserve">The </w:t>
      </w:r>
      <w:r w:rsidR="001A4AD6">
        <w:rPr>
          <w:bCs/>
        </w:rPr>
        <w:t xml:space="preserve">potential </w:t>
      </w:r>
      <w:r>
        <w:rPr>
          <w:bCs/>
        </w:rPr>
        <w:t xml:space="preserve">adoption of LED lighting is estimated to be high (90%) in </w:t>
      </w:r>
      <w:r w:rsidR="00C72A90">
        <w:rPr>
          <w:bCs/>
        </w:rPr>
        <w:t>2050</w:t>
      </w:r>
      <w:r>
        <w:rPr>
          <w:bCs/>
        </w:rPr>
        <w:t>, while in 2014 the global adoption was only approximately 3</w:t>
      </w:r>
      <w:r w:rsidR="001B2805">
        <w:rPr>
          <w:bCs/>
        </w:rPr>
        <w:t>%</w:t>
      </w:r>
      <w:r>
        <w:rPr>
          <w:bCs/>
        </w:rPr>
        <w:t xml:space="preserve"> of the </w:t>
      </w:r>
      <w:r w:rsidR="00082EC6">
        <w:rPr>
          <w:bCs/>
        </w:rPr>
        <w:t>demand</w:t>
      </w:r>
      <w:r w:rsidR="007D030E" w:rsidRPr="007021EE">
        <w:rPr>
          <w:rStyle w:val="FootnoteReference"/>
        </w:rPr>
        <w:footnoteReference w:id="8"/>
      </w:r>
      <w:r>
        <w:rPr>
          <w:bCs/>
        </w:rPr>
        <w:t>. It was difficult to gather data on LED lighting adoption in residential buildings</w:t>
      </w:r>
      <w:r w:rsidRPr="00224361">
        <w:rPr>
          <w:bCs/>
        </w:rPr>
        <w:t>. There were only very few data sources and only one that was expressed directly in lumen-</w:t>
      </w:r>
      <w:r w:rsidR="009C5B28" w:rsidRPr="00224361">
        <w:rPr>
          <w:bCs/>
        </w:rPr>
        <w:t>hours,</w:t>
      </w:r>
      <w:r w:rsidRPr="00224361">
        <w:rPr>
          <w:bCs/>
        </w:rPr>
        <w:t xml:space="preserve"> but that data point was 0 lmh for 2010</w:t>
      </w:r>
      <w:r w:rsidR="007D030E" w:rsidRPr="00224361">
        <w:rPr>
          <w:rStyle w:val="FootnoteReference"/>
        </w:rPr>
        <w:footnoteReference w:id="9"/>
      </w:r>
      <w:r w:rsidRPr="00224361">
        <w:rPr>
          <w:bCs/>
        </w:rPr>
        <w:t xml:space="preserve">. All other adoption data was converted as a share (%) from the total (residential) lighting market. </w:t>
      </w:r>
    </w:p>
    <w:p w14:paraId="5BB095A5" w14:textId="4E65F519" w:rsidR="000875B5" w:rsidRPr="00224361" w:rsidRDefault="000875B5" w:rsidP="005D49A8">
      <w:pPr>
        <w:pStyle w:val="Heading3"/>
      </w:pPr>
      <w:bookmarkStart w:id="81" w:name="_Toc44585079"/>
      <w:bookmarkEnd w:id="80"/>
      <w:r w:rsidRPr="00224361">
        <w:t>Reference Case / Current Adoption</w:t>
      </w:r>
      <w:bookmarkEnd w:id="81"/>
    </w:p>
    <w:p w14:paraId="38788E75" w14:textId="38EF7788" w:rsidR="00A80555" w:rsidRPr="00224361" w:rsidRDefault="00082EC6" w:rsidP="00A80555">
      <w:r w:rsidRPr="00224361">
        <w:rPr>
          <w:bCs/>
        </w:rPr>
        <w:t xml:space="preserve">In the reference case (REF), the LED adoption share in </w:t>
      </w:r>
      <w:r w:rsidR="009D7E58">
        <w:rPr>
          <w:bCs/>
        </w:rPr>
        <w:t>percent</w:t>
      </w:r>
      <w:r w:rsidRPr="00224361">
        <w:rPr>
          <w:bCs/>
        </w:rPr>
        <w:t xml:space="preserve"> remains the same.</w:t>
      </w:r>
    </w:p>
    <w:p w14:paraId="2FE0BC9D" w14:textId="10096525" w:rsidR="000875B5" w:rsidRPr="00224361" w:rsidRDefault="00D2050B" w:rsidP="005D49A8">
      <w:pPr>
        <w:pStyle w:val="Heading3"/>
      </w:pPr>
      <w:bookmarkStart w:id="82" w:name="_Toc44585080"/>
      <w:r w:rsidRPr="00224361">
        <w:t>Project Drawdown</w:t>
      </w:r>
      <w:r w:rsidR="000875B5" w:rsidRPr="00224361">
        <w:t xml:space="preserve"> Scenarios</w:t>
      </w:r>
      <w:bookmarkEnd w:id="82"/>
    </w:p>
    <w:p w14:paraId="006DA369" w14:textId="218DD299" w:rsidR="005A6986" w:rsidRPr="005A6986" w:rsidRDefault="000875B5" w:rsidP="004B4939">
      <w:r w:rsidRPr="00224361">
        <w:t>Three Project Dr</w:t>
      </w:r>
      <w:r w:rsidR="005A6986" w:rsidRPr="00224361">
        <w:t xml:space="preserve">awdown </w:t>
      </w:r>
      <w:r w:rsidR="007546C9" w:rsidRPr="00224361">
        <w:t xml:space="preserve">scenarios (PDS) </w:t>
      </w:r>
      <w:r w:rsidR="005A6986" w:rsidRPr="00224361">
        <w:t>were developed for each solution, to compare the impact of an increase</w:t>
      </w:r>
      <w:r w:rsidR="00AC493E" w:rsidRPr="00224361">
        <w:t>d</w:t>
      </w:r>
      <w:r w:rsidR="005A6986" w:rsidRPr="00224361">
        <w:t xml:space="preserve"> adoption of the solution to a reference case scenario</w:t>
      </w:r>
      <w:r w:rsidR="008E6B1D" w:rsidRPr="00224361">
        <w:t>, being:</w:t>
      </w:r>
    </w:p>
    <w:p w14:paraId="2218C2E7" w14:textId="1048AC2A" w:rsidR="004A5208" w:rsidRDefault="004A5208" w:rsidP="008F0AA6">
      <w:pPr>
        <w:pStyle w:val="Heading4"/>
      </w:pPr>
      <w:r>
        <w:t>Plausible Scenario</w:t>
      </w:r>
    </w:p>
    <w:p w14:paraId="724BD4CF" w14:textId="4F018FB6" w:rsidR="008B6A3F" w:rsidRPr="008B6A3F" w:rsidRDefault="00D51634" w:rsidP="008B6A3F">
      <w:r>
        <w:t>Uses</w:t>
      </w:r>
      <w:r w:rsidRPr="00BA5FF5">
        <w:t xml:space="preserve"> the average of published adoption projections from several sources and use the average energy efficiency</w:t>
      </w:r>
      <w:r>
        <w:t xml:space="preserve"> and a linear growth adoption to 90% of the TAM.</w:t>
      </w:r>
    </w:p>
    <w:p w14:paraId="0A63923E" w14:textId="7DC3AB54" w:rsidR="00AC493E" w:rsidRDefault="00AC493E" w:rsidP="004B4939">
      <w:pPr>
        <w:pStyle w:val="Heading4"/>
        <w:rPr>
          <w:rFonts w:ascii="Times New Roman" w:eastAsiaTheme="minorEastAsia" w:hAnsi="Times New Roman" w:cstheme="minorBidi"/>
          <w:b w:val="0"/>
          <w:bCs w:val="0"/>
          <w:i w:val="0"/>
          <w:iCs w:val="0"/>
          <w:color w:val="auto"/>
          <w:highlight w:val="yellow"/>
        </w:rPr>
      </w:pPr>
      <w:bookmarkStart w:id="83" w:name="_Toc507486010"/>
      <w:r w:rsidRPr="004B4939">
        <w:t>Drawdown Scenario</w:t>
      </w:r>
      <w:bookmarkEnd w:id="83"/>
    </w:p>
    <w:p w14:paraId="75BCC3C6" w14:textId="50E287DE" w:rsidR="008B6A3F" w:rsidRPr="008B6A3F" w:rsidRDefault="00D51634" w:rsidP="008B6A3F">
      <w:r w:rsidRPr="00D51634">
        <w:t xml:space="preserve"> </w:t>
      </w:r>
      <w:r>
        <w:t>Used</w:t>
      </w:r>
      <w:r w:rsidRPr="00402E23">
        <w:t xml:space="preserve"> the average Energy Efficiency. </w:t>
      </w:r>
      <w:r>
        <w:t>Assumes a linear</w:t>
      </w:r>
      <w:r w:rsidRPr="00402E23">
        <w:t xml:space="preserve"> grow</w:t>
      </w:r>
      <w:r>
        <w:t>th in adoption</w:t>
      </w:r>
      <w:r w:rsidRPr="00402E23">
        <w:t xml:space="preserve"> to 9</w:t>
      </w:r>
      <w:r>
        <w:t>5</w:t>
      </w:r>
      <w:r w:rsidRPr="00402E23">
        <w:t>% of the TAM</w:t>
      </w:r>
    </w:p>
    <w:p w14:paraId="44394CFA" w14:textId="1B308CE7" w:rsidR="004A5208" w:rsidRDefault="004A5208" w:rsidP="008F0AA6">
      <w:pPr>
        <w:pStyle w:val="Heading4"/>
      </w:pPr>
      <w:r>
        <w:t>Optimum Scenario</w:t>
      </w:r>
    </w:p>
    <w:p w14:paraId="3F07C65D" w14:textId="20087C1D" w:rsidR="00082EC6" w:rsidRPr="00C644FD" w:rsidRDefault="00D51634" w:rsidP="008F0AA6">
      <w:r>
        <w:t>Uses</w:t>
      </w:r>
      <w:r w:rsidRPr="00402E23">
        <w:t xml:space="preserve"> the average energy efficiency. </w:t>
      </w:r>
      <w:r>
        <w:t>A</w:t>
      </w:r>
      <w:r w:rsidRPr="00402E23">
        <w:t>ssume</w:t>
      </w:r>
      <w:r>
        <w:t>s</w:t>
      </w:r>
      <w:r w:rsidRPr="00402E23">
        <w:t xml:space="preserve"> a linear growth in adoption to </w:t>
      </w:r>
      <w:r>
        <w:t>100</w:t>
      </w:r>
      <w:r w:rsidRPr="00402E23">
        <w:t>% of the TAM.</w:t>
      </w:r>
    </w:p>
    <w:p w14:paraId="5B61B0F2" w14:textId="3554DF61" w:rsidR="00FB2C53" w:rsidRPr="00FB2C53" w:rsidRDefault="00082EC6" w:rsidP="008F0AA6">
      <w:pPr>
        <w:pStyle w:val="Heading2"/>
      </w:pPr>
      <w:bookmarkStart w:id="84" w:name="_Toc44585081"/>
      <w:r>
        <w:t>Inputs</w:t>
      </w:r>
      <w:bookmarkEnd w:id="84"/>
    </w:p>
    <w:p w14:paraId="3EBCEF57" w14:textId="477420D0" w:rsidR="00FB3AB3" w:rsidRDefault="00686965" w:rsidP="005D49A8">
      <w:pPr>
        <w:pStyle w:val="Heading3"/>
      </w:pPr>
      <w:bookmarkStart w:id="85" w:name="_Toc44585082"/>
      <w:r>
        <w:t>Climate Inputs</w:t>
      </w:r>
      <w:bookmarkEnd w:id="85"/>
    </w:p>
    <w:p w14:paraId="109459D2" w14:textId="4137CEA5" w:rsidR="005B1139" w:rsidRDefault="005B1139" w:rsidP="005B1139">
      <w:r w:rsidRPr="00C644FD">
        <w:t xml:space="preserve">The GHG emissions are reduced by using LED lighting in residential buildings instead of conventional lighting technologies of lower luminous efficacy. </w:t>
      </w:r>
      <w:r>
        <w:t>The savings in the energy consumption directly reduce</w:t>
      </w:r>
      <w:r w:rsidR="009D7E58">
        <w:t>s</w:t>
      </w:r>
      <w:r>
        <w:t xml:space="preserve"> the GHG emissions. </w:t>
      </w:r>
      <w:r w:rsidR="009D7E58" w:rsidRPr="009D7E58">
        <w:t>Yet, some level of rebound effect can be expected, as the amount of light and the number of light sources are on the increase, but the rebound effect is excluded from the current study. In addition to reducing GHG emissions, LED lighting reduces a number of environmental impacts related to energy consumption (Tähkämö, 2013).</w:t>
      </w:r>
    </w:p>
    <w:p w14:paraId="660A1398" w14:textId="6DC4680E" w:rsidR="00907D18" w:rsidRDefault="00907D18" w:rsidP="00907D18">
      <w:pPr>
        <w:pStyle w:val="Heading4"/>
      </w:pPr>
      <w:r>
        <w:t>Direct Emissions</w:t>
      </w:r>
    </w:p>
    <w:p w14:paraId="26467BBF" w14:textId="7AA8DF5E" w:rsidR="005B1139" w:rsidRDefault="005B1139" w:rsidP="005B1139">
      <w:r>
        <w:t xml:space="preserve">The reduction in </w:t>
      </w:r>
      <w:r w:rsidR="00907D18">
        <w:t>direct</w:t>
      </w:r>
      <w:r>
        <w:t xml:space="preserve"> emissions are calculated by comparing the annual energy consumption (TWh) per functional unit (Plmh) of conventional (aggregated) lighting to the LED lighting solution.</w:t>
      </w:r>
      <w:r w:rsidR="007C7E99">
        <w:t xml:space="preserve"> Energy consumption variables are described in the </w:t>
      </w:r>
      <w:r w:rsidR="007C7E99">
        <w:fldChar w:fldCharType="begin"/>
      </w:r>
      <w:r w:rsidR="007C7E99">
        <w:instrText xml:space="preserve"> REF _Ref536699919 \h </w:instrText>
      </w:r>
      <w:r w:rsidR="007C7E99">
        <w:fldChar w:fldCharType="separate"/>
      </w:r>
      <w:r w:rsidR="006F1368">
        <w:t>Technical Inputs</w:t>
      </w:r>
      <w:r w:rsidR="007C7E99">
        <w:fldChar w:fldCharType="end"/>
      </w:r>
      <w:r w:rsidR="007C7E99">
        <w:t xml:space="preserve"> section.</w:t>
      </w:r>
      <w:r w:rsidR="00D83C91">
        <w:t xml:space="preserve"> </w:t>
      </w:r>
      <w:r w:rsidR="00907D18" w:rsidRPr="00413ACA">
        <w:t xml:space="preserve">To calculate key model results, the model uses reported emissions factors for </w:t>
      </w:r>
      <w:r w:rsidR="00907D18">
        <w:t>the electric grid</w:t>
      </w:r>
      <w:r w:rsidR="00907D18" w:rsidRPr="00413ACA">
        <w:t xml:space="preserve">. Emissions factors for electricity generation are derived from the projected </w:t>
      </w:r>
      <w:r w:rsidR="00907D18">
        <w:t xml:space="preserve">global </w:t>
      </w:r>
      <w:r w:rsidR="00907D18" w:rsidRPr="00413ACA">
        <w:t>energy generation mix from three AMPERE RefPol scenarios in IPCC AR5 model Database (GEM3, IMAGE, MESSAGE) and the IEA’s ETP 6DS scenario.</w:t>
      </w:r>
    </w:p>
    <w:p w14:paraId="31B97090" w14:textId="53279CC8" w:rsidR="007C7E99" w:rsidRDefault="007C7E99" w:rsidP="007C7E99">
      <w:pPr>
        <w:pStyle w:val="Heading4"/>
      </w:pPr>
      <w:r>
        <w:t>Indirect Emissions</w:t>
      </w:r>
    </w:p>
    <w:p w14:paraId="4D1BABB2" w14:textId="393870ED" w:rsidR="005B1139" w:rsidRPr="005B1139" w:rsidRDefault="005B1139" w:rsidP="005B1139">
      <w:r>
        <w:t>Indirect CO</w:t>
      </w:r>
      <w:r w:rsidRPr="007D5EAB">
        <w:rPr>
          <w:vertAlign w:val="subscript"/>
        </w:rPr>
        <w:t>2</w:t>
      </w:r>
      <w:r>
        <w:t xml:space="preserve"> emissions were estimated on the basis of </w:t>
      </w:r>
      <w:r w:rsidR="00962B68">
        <w:t xml:space="preserve">life cycle assessment (LCA) case studies of lighting products found in the literature </w:t>
      </w:r>
      <w:r>
        <w:t>(published 2009-2016)</w:t>
      </w:r>
      <w:r w:rsidR="00962B68">
        <w:t>.</w:t>
      </w:r>
      <w:r>
        <w:t xml:space="preserve"> CO</w:t>
      </w:r>
      <w:r w:rsidRPr="007D5EAB">
        <w:rPr>
          <w:vertAlign w:val="subscript"/>
        </w:rPr>
        <w:t>2</w:t>
      </w:r>
      <w:r w:rsidR="00962B68">
        <w:t xml:space="preserve">e emissions </w:t>
      </w:r>
      <w:r>
        <w:t>for incandescent lamp, halogen lamp, CFL, LFL and LED lamp</w:t>
      </w:r>
      <w:r w:rsidR="00962B68">
        <w:t>s</w:t>
      </w:r>
      <w:r>
        <w:t xml:space="preserve"> were collected from eight LCAs </w:t>
      </w:r>
      <w:r w:rsidR="00115AA5">
        <w:fldChar w:fldCharType="begin"/>
      </w:r>
      <w:r w:rsidR="005B5BA6">
        <w:instrText xml:space="preserve"> ADDIN ZOTERO_ITEM CSL_CITATION {"citationID":"1Lm1xb7r","properties":{"formattedCitation":"(Elijo\\uc0\\u353{}iut\\uc0\\u279{}, Balciukevi\\uc0\\u269{}i\\uc0\\u363{}t\\uc0\\u279{}, &amp; Denafas, 2012)","plainCitation":"(Elijošiutė, Balciukevičiūtė, &amp; Denafas, 2012)","noteIndex":0},"citationItems":[{"id":301,"uris":["http://zotero.org/groups/2241931/items/YPQXJBYC"],"uri":["http://zotero.org/groups/2241931/items/YPQXJBYC"],"itemData":{"id":301,"type":"article-journal","title":"Life Cycle Assessment of Compact Fluorescent and Incandescent Lamps: Comparative Analysis","container-title":"Environmental Research, Engineering and Management","volume":"61","issue":"3","source":"CrossRef","URL":"http://www.erem.ktu.lt/index.php/erem/article/view/2425","DOI":"10.5755/j01.erem.61.3.2425","ISSN":"2029-2139, 1392-1649","note":"reviewed 2016","title-short":"Life Cycle Assessment of Compact Fluorescent and Incandescent Lamps","author":[{"family":"Elijošiutė","given":"Erika"},{"family":"Balciukevičiūtė","given":"Jolita"},{"family":"Denafas","given":"Gintaras"}],"issued":{"date-parts":[["2012"]]},"accessed":{"date-parts":[["2017",3,28]]}}}],"schema":"https://github.com/citation-style-language/schema/raw/master/csl-citation.json"} </w:instrText>
      </w:r>
      <w:r w:rsidR="00115AA5">
        <w:fldChar w:fldCharType="separate"/>
      </w:r>
      <w:r w:rsidR="00D51634" w:rsidRPr="008F0AA6">
        <w:rPr>
          <w:rFonts w:cs="Times New Roman"/>
          <w:szCs w:val="24"/>
        </w:rPr>
        <w:t>(Elijošiutė, Balciukevičiūtė, &amp; Denafas, 2012)</w:t>
      </w:r>
      <w:r w:rsidR="00115AA5">
        <w:fldChar w:fldCharType="end"/>
      </w:r>
      <w:r>
        <w:t>.  The indirect CO</w:t>
      </w:r>
      <w:r w:rsidRPr="007D5EAB">
        <w:rPr>
          <w:vertAlign w:val="subscript"/>
        </w:rPr>
        <w:t>2</w:t>
      </w:r>
      <w:r>
        <w:t xml:space="preserve"> emissions of conventional technologies are weighted on the basis of market shares </w:t>
      </w:r>
      <w:r w:rsidR="00962B68">
        <w:t>from</w:t>
      </w:r>
      <w:r>
        <w:t xml:space="preserve"> McKinsey. The indirect CO2 emissions are calculated as ton of CO2eq. per functional unit (Plmh), as most of the data are provided in a unit of kg CO2 per lmh. As the amount of indirect CO2 is expressed per Plmh, it takes into account the life of the lamps, evening out the differences in the indirect CO2 emissions of conventional and LED lamps.</w:t>
      </w:r>
    </w:p>
    <w:p w14:paraId="67ED68E5" w14:textId="202D3155" w:rsidR="0021082B" w:rsidRPr="00FA5114" w:rsidRDefault="004F5425" w:rsidP="00EB247F">
      <w:pPr>
        <w:pStyle w:val="Caption"/>
        <w:jc w:val="center"/>
        <w:rPr>
          <w:b/>
          <w:bCs/>
          <w:color w:val="000000" w:themeColor="text1"/>
          <w:sz w:val="20"/>
          <w:szCs w:val="20"/>
          <w:lang w:eastAsia="zh-CN"/>
        </w:rPr>
      </w:pPr>
      <w:bookmarkStart w:id="86" w:name="_Toc44585104"/>
      <w:r w:rsidRPr="00FB2C53">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2</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1</w:t>
      </w:r>
      <w:r w:rsidR="00ED272A">
        <w:rPr>
          <w:noProof/>
        </w:rPr>
        <w:fldChar w:fldCharType="end"/>
      </w:r>
      <w:r w:rsidRPr="00FB2C53">
        <w:t xml:space="preserve"> Climate Inputs</w:t>
      </w:r>
      <w:bookmarkEnd w:id="86"/>
    </w:p>
    <w:tbl>
      <w:tblPr>
        <w:tblStyle w:val="TableGrid"/>
        <w:tblW w:w="9961" w:type="dxa"/>
        <w:tblLook w:val="04A0" w:firstRow="1" w:lastRow="0" w:firstColumn="1" w:lastColumn="0" w:noHBand="0" w:noVBand="1"/>
      </w:tblPr>
      <w:tblGrid>
        <w:gridCol w:w="1795"/>
        <w:gridCol w:w="1260"/>
        <w:gridCol w:w="1260"/>
        <w:gridCol w:w="3060"/>
        <w:gridCol w:w="1080"/>
        <w:gridCol w:w="1506"/>
      </w:tblGrid>
      <w:tr w:rsidR="003922A1" w:rsidRPr="00FB3AB3" w14:paraId="077EA588" w14:textId="77777777" w:rsidTr="00075983">
        <w:trPr>
          <w:cantSplit/>
          <w:trHeight w:val="393"/>
          <w:tblHeader/>
        </w:trPr>
        <w:tc>
          <w:tcPr>
            <w:tcW w:w="1795" w:type="dxa"/>
            <w:shd w:val="clear" w:color="auto" w:fill="4F81BD" w:themeFill="accent1"/>
            <w:vAlign w:val="center"/>
          </w:tcPr>
          <w:p w14:paraId="19DDFB6D" w14:textId="77777777" w:rsidR="003922A1" w:rsidRPr="00FB649C" w:rsidRDefault="003922A1" w:rsidP="00AD4CF8">
            <w:pPr>
              <w:spacing w:after="180" w:line="240" w:lineRule="auto"/>
              <w:jc w:val="center"/>
              <w:rPr>
                <w:rFonts w:eastAsia="Helvetica,Times New Roman" w:cstheme="minorHAnsi"/>
                <w:b/>
                <w:color w:val="FFFFFF" w:themeColor="background1"/>
                <w:sz w:val="20"/>
                <w:szCs w:val="20"/>
              </w:rPr>
            </w:pPr>
          </w:p>
        </w:tc>
        <w:tc>
          <w:tcPr>
            <w:tcW w:w="1260" w:type="dxa"/>
            <w:shd w:val="clear" w:color="auto" w:fill="4F81BD" w:themeFill="accent1"/>
            <w:vAlign w:val="center"/>
          </w:tcPr>
          <w:p w14:paraId="045E9FB2" w14:textId="6F4F4480" w:rsidR="003922A1" w:rsidRDefault="003922A1"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260" w:type="dxa"/>
            <w:shd w:val="clear" w:color="auto" w:fill="4F81BD" w:themeFill="accent1"/>
            <w:vAlign w:val="center"/>
          </w:tcPr>
          <w:p w14:paraId="74033D17" w14:textId="4591C5D0" w:rsidR="003922A1" w:rsidRPr="00FB649C" w:rsidRDefault="003922A1"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3060" w:type="dxa"/>
            <w:shd w:val="clear" w:color="auto" w:fill="4F81BD" w:themeFill="accent1"/>
            <w:vAlign w:val="center"/>
          </w:tcPr>
          <w:p w14:paraId="5E5C518A" w14:textId="65C370A6" w:rsidR="003922A1" w:rsidRPr="00FB649C" w:rsidRDefault="003922A1"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080" w:type="dxa"/>
            <w:shd w:val="clear" w:color="auto" w:fill="4F81BD" w:themeFill="accent1"/>
            <w:vAlign w:val="center"/>
          </w:tcPr>
          <w:p w14:paraId="16B1096E" w14:textId="5F2632DD" w:rsidR="003922A1" w:rsidRPr="00FB649C" w:rsidRDefault="003922A1" w:rsidP="00AD4CF8">
            <w:pPr>
              <w:spacing w:after="180" w:line="240" w:lineRule="auto"/>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06" w:type="dxa"/>
            <w:shd w:val="clear" w:color="auto" w:fill="4F81BD" w:themeFill="accent1"/>
            <w:vAlign w:val="center"/>
          </w:tcPr>
          <w:p w14:paraId="20C382D3" w14:textId="577A2C8A" w:rsidR="003922A1" w:rsidRPr="00FB649C" w:rsidRDefault="003922A1" w:rsidP="00AD4CF8">
            <w:pPr>
              <w:spacing w:after="180" w:line="240" w:lineRule="auto"/>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DD01E3" w:rsidRPr="007C7E99" w14:paraId="2A24A00A" w14:textId="77777777" w:rsidTr="00075983">
        <w:trPr>
          <w:trHeight w:val="508"/>
        </w:trPr>
        <w:tc>
          <w:tcPr>
            <w:tcW w:w="1795" w:type="dxa"/>
            <w:vAlign w:val="center"/>
          </w:tcPr>
          <w:p w14:paraId="4F2A39BC" w14:textId="40BAF4B7" w:rsidR="00DD01E3" w:rsidRPr="004C1EAD" w:rsidRDefault="00DD01E3" w:rsidP="00DD01E3">
            <w:pPr>
              <w:spacing w:after="180" w:line="240" w:lineRule="auto"/>
              <w:jc w:val="center"/>
              <w:rPr>
                <w:rFonts w:eastAsia="Helvetica,Times New Roman" w:cstheme="minorHAnsi"/>
                <w:color w:val="000000" w:themeColor="text1"/>
                <w:szCs w:val="21"/>
                <w:highlight w:val="yellow"/>
              </w:rPr>
            </w:pPr>
            <w:r w:rsidRPr="004C1EAD">
              <w:rPr>
                <w:szCs w:val="21"/>
              </w:rPr>
              <w:t>Global average REF Grid Emissions Factor</w:t>
            </w:r>
          </w:p>
        </w:tc>
        <w:tc>
          <w:tcPr>
            <w:tcW w:w="1260" w:type="dxa"/>
            <w:shd w:val="clear" w:color="auto" w:fill="auto"/>
            <w:vAlign w:val="center"/>
          </w:tcPr>
          <w:p w14:paraId="48D37B75" w14:textId="6454755D" w:rsidR="00DD01E3" w:rsidRPr="004C1EAD" w:rsidRDefault="00DD01E3" w:rsidP="00DD01E3">
            <w:pPr>
              <w:spacing w:after="180" w:line="240" w:lineRule="auto"/>
              <w:jc w:val="center"/>
              <w:rPr>
                <w:rFonts w:eastAsia="Helvetica,Times New Roman" w:cstheme="minorHAnsi"/>
                <w:i/>
                <w:szCs w:val="21"/>
                <w:highlight w:val="yellow"/>
              </w:rPr>
            </w:pPr>
            <w:r w:rsidRPr="004C1EAD">
              <w:rPr>
                <w:i/>
                <w:szCs w:val="21"/>
              </w:rPr>
              <w:t>g CO</w:t>
            </w:r>
            <w:r w:rsidRPr="004C1EAD">
              <w:rPr>
                <w:i/>
                <w:szCs w:val="21"/>
                <w:vertAlign w:val="subscript"/>
              </w:rPr>
              <w:t>2</w:t>
            </w:r>
            <w:r w:rsidRPr="004C1EAD">
              <w:rPr>
                <w:i/>
                <w:szCs w:val="21"/>
              </w:rPr>
              <w:t>e/ kWh</w:t>
            </w:r>
          </w:p>
        </w:tc>
        <w:tc>
          <w:tcPr>
            <w:tcW w:w="1260" w:type="dxa"/>
            <w:vAlign w:val="center"/>
          </w:tcPr>
          <w:p w14:paraId="21F5B106" w14:textId="081D44CC" w:rsidR="00DD01E3" w:rsidRPr="004C1EAD" w:rsidRDefault="00DD01E3" w:rsidP="00DD01E3">
            <w:pPr>
              <w:spacing w:after="180" w:line="240" w:lineRule="auto"/>
              <w:jc w:val="center"/>
              <w:rPr>
                <w:rFonts w:eastAsia="Helvetica,Times New Roman" w:cstheme="minorHAnsi"/>
                <w:color w:val="000000" w:themeColor="text1"/>
                <w:szCs w:val="21"/>
                <w:highlight w:val="yellow"/>
              </w:rPr>
            </w:pPr>
            <w:r>
              <w:t>503</w:t>
            </w:r>
            <w:r w:rsidRPr="000A20C1">
              <w:t>-</w:t>
            </w:r>
            <w:r>
              <w:t>593</w:t>
            </w:r>
          </w:p>
        </w:tc>
        <w:tc>
          <w:tcPr>
            <w:tcW w:w="3060" w:type="dxa"/>
            <w:vAlign w:val="center"/>
          </w:tcPr>
          <w:p w14:paraId="11E87B1E" w14:textId="1AE35134" w:rsidR="00DD01E3" w:rsidRPr="004C1EAD" w:rsidRDefault="00DD01E3" w:rsidP="00DD01E3">
            <w:pPr>
              <w:spacing w:after="180" w:line="240" w:lineRule="auto"/>
              <w:jc w:val="center"/>
              <w:rPr>
                <w:rFonts w:eastAsia="Helvetica,Times New Roman" w:cstheme="minorHAnsi"/>
                <w:color w:val="000000" w:themeColor="text1"/>
                <w:szCs w:val="21"/>
                <w:highlight w:val="yellow"/>
              </w:rPr>
            </w:pPr>
            <w:r w:rsidRPr="000A20C1">
              <w:t>Depends on year. Starts at High Input in 2020 declines to Low Input in 2050</w:t>
            </w:r>
            <w:r>
              <w:t xml:space="preserve"> to represent the decarbonization of the grid in the reference.</w:t>
            </w:r>
          </w:p>
        </w:tc>
        <w:tc>
          <w:tcPr>
            <w:tcW w:w="1080" w:type="dxa"/>
            <w:vAlign w:val="center"/>
          </w:tcPr>
          <w:p w14:paraId="1EC7EFEA" w14:textId="532FCA13" w:rsidR="00DD01E3" w:rsidRPr="004C1EAD" w:rsidRDefault="00DD01E3" w:rsidP="00DD01E3">
            <w:pPr>
              <w:spacing w:after="180" w:line="240" w:lineRule="auto"/>
              <w:jc w:val="center"/>
              <w:rPr>
                <w:rFonts w:eastAsia="Helvetica,Times New Roman" w:cstheme="minorHAnsi"/>
                <w:color w:val="000000" w:themeColor="text1"/>
                <w:szCs w:val="21"/>
                <w:highlight w:val="yellow"/>
              </w:rPr>
            </w:pPr>
            <w:r w:rsidRPr="004C1EAD">
              <w:rPr>
                <w:szCs w:val="21"/>
              </w:rPr>
              <w:t>12 each year</w:t>
            </w:r>
          </w:p>
        </w:tc>
        <w:tc>
          <w:tcPr>
            <w:tcW w:w="1506" w:type="dxa"/>
            <w:vAlign w:val="center"/>
          </w:tcPr>
          <w:p w14:paraId="774B9874" w14:textId="6B682EF7" w:rsidR="00DD01E3" w:rsidRPr="004C1EAD" w:rsidRDefault="00DD01E3" w:rsidP="00DD01E3">
            <w:pPr>
              <w:spacing w:after="180" w:line="240" w:lineRule="auto"/>
              <w:jc w:val="center"/>
              <w:rPr>
                <w:rFonts w:eastAsia="Helvetica,Times New Roman" w:cstheme="minorHAnsi"/>
                <w:color w:val="000000" w:themeColor="text1"/>
                <w:szCs w:val="21"/>
                <w:highlight w:val="yellow"/>
              </w:rPr>
            </w:pPr>
            <w:r w:rsidRPr="004C1EAD">
              <w:rPr>
                <w:szCs w:val="21"/>
              </w:rPr>
              <w:t>4</w:t>
            </w:r>
          </w:p>
        </w:tc>
      </w:tr>
      <w:tr w:rsidR="004C1EAD" w:rsidRPr="007C7E99" w14:paraId="754924B2" w14:textId="77777777" w:rsidTr="008F0AA6">
        <w:trPr>
          <w:trHeight w:val="508"/>
        </w:trPr>
        <w:tc>
          <w:tcPr>
            <w:tcW w:w="1795" w:type="dxa"/>
            <w:vAlign w:val="center"/>
          </w:tcPr>
          <w:p w14:paraId="20823130" w14:textId="1105CFEF"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Conventional Indirect Emissions</w:t>
            </w:r>
          </w:p>
        </w:tc>
        <w:tc>
          <w:tcPr>
            <w:tcW w:w="1260" w:type="dxa"/>
            <w:shd w:val="clear" w:color="auto" w:fill="auto"/>
            <w:vAlign w:val="center"/>
          </w:tcPr>
          <w:p w14:paraId="3DA5C9E4" w14:textId="2706B847" w:rsidR="004C1EAD" w:rsidRPr="004C1EAD" w:rsidRDefault="004C1EAD" w:rsidP="004C1EAD">
            <w:pPr>
              <w:spacing w:after="180" w:line="240" w:lineRule="auto"/>
              <w:jc w:val="center"/>
              <w:rPr>
                <w:rFonts w:eastAsia="Helvetica,Times New Roman" w:cstheme="minorHAnsi"/>
                <w:i/>
                <w:szCs w:val="21"/>
              </w:rPr>
            </w:pPr>
            <w:r w:rsidRPr="004C1EAD">
              <w:rPr>
                <w:rFonts w:eastAsia="Helvetica,Times New Roman" w:cstheme="minorHAnsi"/>
                <w:i/>
                <w:szCs w:val="21"/>
              </w:rPr>
              <w:t>T CO</w:t>
            </w:r>
            <w:r w:rsidRPr="004C1EAD">
              <w:rPr>
                <w:rFonts w:eastAsia="Helvetica,Times New Roman" w:cstheme="minorHAnsi"/>
                <w:i/>
                <w:szCs w:val="21"/>
                <w:vertAlign w:val="subscript"/>
              </w:rPr>
              <w:t>2</w:t>
            </w:r>
            <w:r w:rsidRPr="004C1EAD">
              <w:rPr>
                <w:rFonts w:eastAsia="Helvetica,Times New Roman" w:cstheme="minorHAnsi"/>
                <w:i/>
                <w:szCs w:val="21"/>
              </w:rPr>
              <w:t>eq/ Plm</w:t>
            </w:r>
          </w:p>
        </w:tc>
        <w:tc>
          <w:tcPr>
            <w:tcW w:w="1260" w:type="dxa"/>
            <w:vAlign w:val="center"/>
          </w:tcPr>
          <w:p w14:paraId="1C3F064C" w14:textId="56F68341"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391 – 1,751,445</w:t>
            </w:r>
          </w:p>
        </w:tc>
        <w:tc>
          <w:tcPr>
            <w:tcW w:w="3060" w:type="dxa"/>
            <w:shd w:val="clear" w:color="auto" w:fill="auto"/>
            <w:vAlign w:val="center"/>
          </w:tcPr>
          <w:p w14:paraId="38E15C9D" w14:textId="1FA46D45"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 xml:space="preserve">633,630 </w:t>
            </w:r>
          </w:p>
        </w:tc>
        <w:tc>
          <w:tcPr>
            <w:tcW w:w="1080" w:type="dxa"/>
            <w:shd w:val="clear" w:color="auto" w:fill="auto"/>
            <w:vAlign w:val="center"/>
          </w:tcPr>
          <w:p w14:paraId="38AAC60E" w14:textId="5F6D0AC7"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17</w:t>
            </w:r>
          </w:p>
        </w:tc>
        <w:tc>
          <w:tcPr>
            <w:tcW w:w="1506" w:type="dxa"/>
            <w:shd w:val="clear" w:color="auto" w:fill="auto"/>
            <w:vAlign w:val="center"/>
          </w:tcPr>
          <w:p w14:paraId="0A7CEAD2" w14:textId="754366EE"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8</w:t>
            </w:r>
          </w:p>
        </w:tc>
      </w:tr>
      <w:tr w:rsidR="004C1EAD" w:rsidRPr="00FA5114" w14:paraId="530CC755" w14:textId="77777777" w:rsidTr="008F0AA6">
        <w:trPr>
          <w:trHeight w:val="508"/>
        </w:trPr>
        <w:tc>
          <w:tcPr>
            <w:tcW w:w="1795" w:type="dxa"/>
            <w:vAlign w:val="center"/>
          </w:tcPr>
          <w:p w14:paraId="59E0A8D8" w14:textId="3F8C981C" w:rsidR="004C1EAD" w:rsidRPr="004C1EAD" w:rsidRDefault="004C1EAD" w:rsidP="004C1EAD">
            <w:pPr>
              <w:spacing w:after="180" w:line="240" w:lineRule="auto"/>
              <w:jc w:val="center"/>
              <w:rPr>
                <w:szCs w:val="21"/>
              </w:rPr>
            </w:pPr>
            <w:r w:rsidRPr="004C1EAD">
              <w:rPr>
                <w:szCs w:val="21"/>
              </w:rPr>
              <w:t>Solution Indirect Emissions</w:t>
            </w:r>
          </w:p>
        </w:tc>
        <w:tc>
          <w:tcPr>
            <w:tcW w:w="1260" w:type="dxa"/>
            <w:shd w:val="clear" w:color="auto" w:fill="auto"/>
            <w:vAlign w:val="center"/>
          </w:tcPr>
          <w:p w14:paraId="1ABA4196" w14:textId="0BA2CC51" w:rsidR="004C1EAD" w:rsidRPr="004C1EAD" w:rsidRDefault="004C1EAD" w:rsidP="004C1EAD">
            <w:pPr>
              <w:spacing w:after="180" w:line="240" w:lineRule="auto"/>
              <w:jc w:val="center"/>
              <w:rPr>
                <w:rFonts w:eastAsia="Helvetica,Times New Roman" w:cstheme="minorHAnsi"/>
                <w:i/>
                <w:szCs w:val="21"/>
              </w:rPr>
            </w:pPr>
            <w:r w:rsidRPr="004C1EAD">
              <w:rPr>
                <w:rFonts w:eastAsia="Helvetica,Times New Roman" w:cstheme="minorHAnsi"/>
                <w:i/>
                <w:szCs w:val="21"/>
              </w:rPr>
              <w:t>T CO</w:t>
            </w:r>
            <w:r w:rsidRPr="004C1EAD">
              <w:rPr>
                <w:rFonts w:eastAsia="Helvetica,Times New Roman" w:cstheme="minorHAnsi"/>
                <w:i/>
                <w:szCs w:val="21"/>
                <w:vertAlign w:val="subscript"/>
              </w:rPr>
              <w:t>2</w:t>
            </w:r>
            <w:r w:rsidRPr="004C1EAD">
              <w:rPr>
                <w:rFonts w:eastAsia="Helvetica,Times New Roman" w:cstheme="minorHAnsi"/>
                <w:i/>
                <w:szCs w:val="21"/>
              </w:rPr>
              <w:t>eq/ Plm</w:t>
            </w:r>
          </w:p>
        </w:tc>
        <w:tc>
          <w:tcPr>
            <w:tcW w:w="1260" w:type="dxa"/>
            <w:vAlign w:val="center"/>
          </w:tcPr>
          <w:p w14:paraId="7672C62B" w14:textId="63436698"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256,785 – 671,113</w:t>
            </w:r>
          </w:p>
        </w:tc>
        <w:tc>
          <w:tcPr>
            <w:tcW w:w="3060" w:type="dxa"/>
            <w:shd w:val="clear" w:color="auto" w:fill="auto"/>
            <w:vAlign w:val="center"/>
          </w:tcPr>
          <w:p w14:paraId="2C29660B" w14:textId="584E80C9" w:rsidR="004C1EAD" w:rsidRPr="004C1EAD" w:rsidRDefault="00F013C2" w:rsidP="00B64EFF">
            <w:pPr>
              <w:spacing w:after="180" w:line="240" w:lineRule="auto"/>
              <w:jc w:val="center"/>
              <w:rPr>
                <w:rFonts w:eastAsia="Helvetica,Times New Roman" w:cstheme="minorHAnsi"/>
                <w:color w:val="000000" w:themeColor="text1"/>
                <w:szCs w:val="21"/>
              </w:rPr>
            </w:pPr>
            <w:r>
              <w:rPr>
                <w:rFonts w:eastAsia="Helvetica,Times New Roman" w:cstheme="minorHAnsi"/>
                <w:color w:val="000000" w:themeColor="text1"/>
                <w:szCs w:val="21"/>
              </w:rPr>
              <w:t>463,949</w:t>
            </w:r>
          </w:p>
        </w:tc>
        <w:tc>
          <w:tcPr>
            <w:tcW w:w="1080" w:type="dxa"/>
            <w:shd w:val="clear" w:color="auto" w:fill="auto"/>
            <w:vAlign w:val="center"/>
          </w:tcPr>
          <w:p w14:paraId="4B3C88BD" w14:textId="449904A6"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5</w:t>
            </w:r>
          </w:p>
        </w:tc>
        <w:tc>
          <w:tcPr>
            <w:tcW w:w="1506" w:type="dxa"/>
            <w:shd w:val="clear" w:color="auto" w:fill="auto"/>
            <w:vAlign w:val="center"/>
          </w:tcPr>
          <w:p w14:paraId="6C56A535" w14:textId="35D0B538" w:rsidR="004C1EAD" w:rsidRPr="004C1EAD" w:rsidRDefault="004C1EAD" w:rsidP="004C1EAD">
            <w:pPr>
              <w:spacing w:after="180" w:line="240" w:lineRule="auto"/>
              <w:jc w:val="center"/>
              <w:rPr>
                <w:rFonts w:eastAsia="Helvetica,Times New Roman" w:cstheme="minorHAnsi"/>
                <w:color w:val="000000" w:themeColor="text1"/>
                <w:szCs w:val="21"/>
              </w:rPr>
            </w:pPr>
            <w:r w:rsidRPr="004C1EAD">
              <w:rPr>
                <w:rFonts w:eastAsia="Helvetica,Times New Roman" w:cstheme="minorHAnsi"/>
                <w:color w:val="000000" w:themeColor="text1"/>
                <w:szCs w:val="21"/>
              </w:rPr>
              <w:t>5</w:t>
            </w:r>
          </w:p>
        </w:tc>
      </w:tr>
    </w:tbl>
    <w:p w14:paraId="44CA1A82" w14:textId="4EB78D07" w:rsidR="005C6EC2" w:rsidRPr="00907D18" w:rsidRDefault="003922A1" w:rsidP="00907D18">
      <w:pPr>
        <w:spacing w:line="240" w:lineRule="auto"/>
        <w:rPr>
          <w:sz w:val="18"/>
        </w:rPr>
      </w:pPr>
      <w:r w:rsidRPr="00907D18">
        <w:rPr>
          <w:sz w:val="18"/>
        </w:rPr>
        <w:t xml:space="preserve">Note: </w:t>
      </w:r>
      <w:r w:rsidR="00D25FC7" w:rsidRPr="00907D18">
        <w:rPr>
          <w:sz w:val="18"/>
        </w:rPr>
        <w:t>Project Drawdown data</w:t>
      </w:r>
      <w:r w:rsidRPr="00907D18">
        <w:rPr>
          <w:sz w:val="18"/>
        </w:rPr>
        <w:t xml:space="preserve"> set range </w:t>
      </w:r>
      <w:r w:rsidR="005C6EC2" w:rsidRPr="00907D18">
        <w:rPr>
          <w:sz w:val="18"/>
        </w:rPr>
        <w:t xml:space="preserve">is </w:t>
      </w:r>
      <w:r w:rsidR="0069014F" w:rsidRPr="00907D18">
        <w:rPr>
          <w:sz w:val="18"/>
        </w:rPr>
        <w:t xml:space="preserve">defined by </w:t>
      </w:r>
      <w:r w:rsidR="00AB783D" w:rsidRPr="00907D18">
        <w:rPr>
          <w:sz w:val="18"/>
        </w:rPr>
        <w:t xml:space="preserve">the low and high boundaries which are respectively 1 standard deviation below and above the mean of the </w:t>
      </w:r>
      <w:r w:rsidR="004C2EA3" w:rsidRPr="00907D18">
        <w:rPr>
          <w:sz w:val="18"/>
        </w:rPr>
        <w:t>collected data</w:t>
      </w:r>
      <w:r w:rsidR="00AB783D" w:rsidRPr="00907D18">
        <w:rPr>
          <w:sz w:val="18"/>
        </w:rPr>
        <w:t xml:space="preserve"> points</w:t>
      </w:r>
      <w:r w:rsidR="007D030E" w:rsidRPr="00907D18">
        <w:rPr>
          <w:rStyle w:val="FootnoteReference"/>
          <w:sz w:val="18"/>
        </w:rPr>
        <w:footnoteReference w:id="10"/>
      </w:r>
      <w:r w:rsidR="00AB783D" w:rsidRPr="00907D18">
        <w:rPr>
          <w:sz w:val="18"/>
        </w:rPr>
        <w:t>.</w:t>
      </w:r>
    </w:p>
    <w:p w14:paraId="24C491B8" w14:textId="272625E6" w:rsidR="00F52595" w:rsidRDefault="00686965" w:rsidP="005D49A8">
      <w:pPr>
        <w:pStyle w:val="Heading3"/>
      </w:pPr>
      <w:bookmarkStart w:id="87" w:name="_Toc44585083"/>
      <w:r>
        <w:t>Financial Inputs</w:t>
      </w:r>
      <w:bookmarkEnd w:id="87"/>
    </w:p>
    <w:p w14:paraId="2AB6D3E5" w14:textId="77777777" w:rsidR="00763101" w:rsidRDefault="00763101" w:rsidP="00763101">
      <w:pPr>
        <w:pStyle w:val="Heading4"/>
      </w:pPr>
      <w:r>
        <w:t>First Costs</w:t>
      </w:r>
    </w:p>
    <w:p w14:paraId="2E4FFE2B" w14:textId="4550F476" w:rsidR="00E2109A" w:rsidRDefault="00E2109A" w:rsidP="00E2109A">
      <w:pPr>
        <w:spacing w:after="0"/>
      </w:pPr>
      <w:r>
        <w:t>First cost data are collected from various sources to cover global and regional scope. There are numerous places to purchase the lamps, so it is impossible to get but a glimpse of the prices of different lamps used in residential sector. The prices are frequently expressed as amount of currency per piece of lamp or per klm. Different price data are converted into USD2014/Plm. Default luminous flux is used in conversion from price per piece if no luminous flux of the particular lamp is given.</w:t>
      </w:r>
    </w:p>
    <w:p w14:paraId="18121D8B" w14:textId="3C7E362D" w:rsidR="00763101" w:rsidRDefault="00E2109A" w:rsidP="007D5EAB">
      <w:r>
        <w:t>First cost data is collected from multiple sources: EIA</w:t>
      </w:r>
      <w:r w:rsidR="00B90C4B">
        <w:fldChar w:fldCharType="begin"/>
      </w:r>
      <w:r w:rsidR="009664EF">
        <w:instrText xml:space="preserve"> ADDIN ZOTERO_ITEM CSL_CITATION {"citationID":"stGUS2wO","properties":{"formattedCitation":"(EIA, 2014)","plainCitation":"(EIA, 2014)","noteIndex":0},"citationItems":[{"id":273,"uris":["http://zotero.org/groups/2241931/items/94UCS47Y"],"uri":["http://zotero.org/groups/2241931/items/94UCS47Y"],"itemData":{"id":273,"type":"webpage","title":"Natural gas, solar, and wind lead power plant capacity additions in first-half 2014","URL":"http://www.eia.gov/todayinenergy/detail.cfm?id=17891","author":[{"literal":"EIA"}],"issued":{"date-parts":[["2014",9,9]]},"accessed":{"date-parts":[["2015",6,28]]}}}],"schema":"https://github.com/citation-style-language/schema/raw/master/csl-citation.json"} </w:instrText>
      </w:r>
      <w:r w:rsidR="00B90C4B">
        <w:fldChar w:fldCharType="separate"/>
      </w:r>
      <w:r w:rsidR="009664EF" w:rsidRPr="009664EF">
        <w:rPr>
          <w:rFonts w:cs="Times New Roman"/>
        </w:rPr>
        <w:t>(EIA, 2014)</w:t>
      </w:r>
      <w:r w:rsidR="00B90C4B">
        <w:fldChar w:fldCharType="end"/>
      </w:r>
      <w:r>
        <w:t>, VITO</w:t>
      </w:r>
      <w:r w:rsidR="009664EF">
        <w:fldChar w:fldCharType="begin"/>
      </w:r>
      <w:r w:rsidR="009664EF">
        <w:instrText xml:space="preserve"> ADDIN ZOTERO_ITEM CSL_CITATION {"citationID":"gZrWtHkI","properties":{"formattedCitation":"(VITO, 2015)","plainCitation":"(VITO, 2015)","noteIndex":0},"citationItems":[{"id":1441,"uris":["http://zotero.org/groups/2241931/items/PAALBGDW"],"uri":["http://zotero.org/groups/2241931/items/PAALBGDW"],"itemData":{"id":1441,"type":"article","title":"Preparatory Study on Light Sources for Ecodesign and/or Energy Labelling Requirements","author":[{"family":"VITO","given":""}],"issued":{"date-parts":[["2015",10,31]]}}}],"schema":"https://github.com/citation-style-language/schema/raw/master/csl-citation.json"} </w:instrText>
      </w:r>
      <w:r w:rsidR="009664EF">
        <w:fldChar w:fldCharType="separate"/>
      </w:r>
      <w:r w:rsidR="009664EF" w:rsidRPr="009664EF">
        <w:rPr>
          <w:rFonts w:cs="Times New Roman"/>
        </w:rPr>
        <w:t>(VITO, 2015)</w:t>
      </w:r>
      <w:r w:rsidR="009664EF">
        <w:fldChar w:fldCharType="end"/>
      </w:r>
      <w:r>
        <w:t>, US DOE</w:t>
      </w:r>
      <w:r w:rsidR="009664EF">
        <w:fldChar w:fldCharType="begin"/>
      </w:r>
      <w:r w:rsidR="009664EF">
        <w:instrText xml:space="preserve"> ADDIN ZOTERO_ITEM CSL_CITATION {"citationID":"5dWVHz9L","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9664EF">
        <w:fldChar w:fldCharType="separate"/>
      </w:r>
      <w:r w:rsidR="009664EF" w:rsidRPr="009664EF">
        <w:rPr>
          <w:rFonts w:cs="Times New Roman"/>
        </w:rPr>
        <w:t>(US DOE SSL, 2014)</w:t>
      </w:r>
      <w:r w:rsidR="009664EF">
        <w:fldChar w:fldCharType="end"/>
      </w:r>
      <w:r>
        <w:t>, and McKinsey</w:t>
      </w:r>
      <w:r w:rsidR="009664EF">
        <w:fldChar w:fldCharType="begin"/>
      </w:r>
      <w:r w:rsidR="009664EF">
        <w:instrText xml:space="preserve"> ADDIN ZOTERO_ITEM CSL_CITATION {"citationID":"HXzKXoef","properties":{"formattedCitation":"(McKinsey, 2012)","plainCitation":"(McKinsey, 2012)","noteIndex":0},"citationItems":[{"id":3511,"uris":["http://zotero.org/groups/2241931/items/DFRA4PU9"],"uri":["http://zotero.org/groups/2241931/items/DFRA4PU9"],"itemData":{"id":3511,"type":"report","title":"Lighting the way: Perspectives on the global lighting market","page":"58","source":"Zotero","language":"en","author":[{"family":"McKinsey","given":""}],"issued":{"date-parts":[["2012"]]}}}],"schema":"https://github.com/citation-style-language/schema/raw/master/csl-citation.json"} </w:instrText>
      </w:r>
      <w:r w:rsidR="009664EF">
        <w:fldChar w:fldCharType="separate"/>
      </w:r>
      <w:r w:rsidR="009664EF" w:rsidRPr="009664EF">
        <w:rPr>
          <w:rFonts w:cs="Times New Roman"/>
        </w:rPr>
        <w:t>(McKinsey, 2012)</w:t>
      </w:r>
      <w:r w:rsidR="009664EF">
        <w:fldChar w:fldCharType="end"/>
      </w:r>
      <w:r>
        <w:t>. It is also possible to use a learning rate to estimate the price development, since EIA provides cumulative adoption and respective data for US market for 2005-2050, which could be used as a proxy for global price development. However, since multiple data sources were found, factoring on the basis of them is preferred. Yet, if learning rate data is found or provided later on, the learning rate table in Variable Meta-analysis sheet could be used and developed. Learning rate of first cost development is not used in current calculations but factoring is used instead.</w:t>
      </w:r>
      <w:r w:rsidR="007D5EAB">
        <w:tab/>
      </w:r>
    </w:p>
    <w:p w14:paraId="3B15D35C" w14:textId="532B3A4A" w:rsidR="00E2109A" w:rsidRDefault="00763101" w:rsidP="00763101">
      <w:pPr>
        <w:pStyle w:val="Heading4"/>
      </w:pPr>
      <w:r>
        <w:t>Operating Costs</w:t>
      </w:r>
      <w:r w:rsidR="007D5EAB">
        <w:tab/>
      </w:r>
      <w:r w:rsidR="007D5EAB">
        <w:tab/>
      </w:r>
    </w:p>
    <w:p w14:paraId="4F5A4371" w14:textId="15570310" w:rsidR="00E2109A" w:rsidRDefault="00E2109A" w:rsidP="00E2109A">
      <w:pPr>
        <w:spacing w:after="0"/>
        <w:rPr>
          <w:bCs/>
        </w:rPr>
      </w:pPr>
      <w:r>
        <w:rPr>
          <w:bCs/>
        </w:rPr>
        <w:t>Annual operating costs (C</w:t>
      </w:r>
      <w:r w:rsidRPr="009709CE">
        <w:rPr>
          <w:bCs/>
          <w:vertAlign w:val="subscript"/>
        </w:rPr>
        <w:t>o</w:t>
      </w:r>
      <w:r>
        <w:rPr>
          <w:bCs/>
        </w:rPr>
        <w:t xml:space="preserve">) in unit of USD/year are calculated on the basis of </w:t>
      </w:r>
      <w:r w:rsidR="00D70505">
        <w:rPr>
          <w:bCs/>
        </w:rPr>
        <w:t xml:space="preserve">the </w:t>
      </w:r>
      <w:r>
        <w:rPr>
          <w:bCs/>
        </w:rPr>
        <w:t>equation</w:t>
      </w:r>
      <w:r w:rsidR="00D70505">
        <w:rPr>
          <w:bCs/>
        </w:rPr>
        <w:t xml:space="preserve"> below</w:t>
      </w:r>
      <w:r>
        <w:rPr>
          <w:bCs/>
        </w:rPr>
        <w:t>:</w:t>
      </w:r>
      <w:bookmarkStart w:id="88" w:name="_Hlk536791211"/>
    </w:p>
    <w:p w14:paraId="54DA29C8" w14:textId="77777777" w:rsidR="00E2109A" w:rsidRDefault="00E2109A" w:rsidP="00E2109A">
      <w:pPr>
        <w:spacing w:after="0"/>
        <w:rPr>
          <w:bCs/>
        </w:rPr>
      </w:pPr>
    </w:p>
    <w:p w14:paraId="5081AE6E" w14:textId="244EF23B" w:rsidR="00E2109A" w:rsidRDefault="00444FB8" w:rsidP="00E2109A">
      <w:pPr>
        <w:spacing w:after="0"/>
        <w:rPr>
          <w:bCs/>
        </w:rPr>
      </w:pPr>
      <m:oMathPara>
        <m:oMath>
          <m:sSub>
            <m:sSubPr>
              <m:ctrlPr>
                <w:rPr>
                  <w:rFonts w:ascii="Cambria Math" w:hAnsi="Cambria Math"/>
                  <w:bCs/>
                  <w:i/>
                </w:rPr>
              </m:ctrlPr>
            </m:sSubPr>
            <m:e>
              <m:r>
                <w:rPr>
                  <w:rFonts w:ascii="Cambria Math" w:hAnsi="Cambria Math"/>
                </w:rPr>
                <m:t>C</m:t>
              </m:r>
            </m:e>
            <m:sub>
              <m:r>
                <w:rPr>
                  <w:rFonts w:ascii="Cambria Math" w:hAnsi="Cambria Math"/>
                </w:rPr>
                <m:t>o</m:t>
              </m:r>
            </m:sub>
          </m:sSub>
          <m:r>
            <w:rPr>
              <w:rFonts w:ascii="Cambria Math" w:hAnsi="Cambria Math"/>
            </w:rPr>
            <m:t>=P×</m:t>
          </m:r>
          <m:sSub>
            <m:sSubPr>
              <m:ctrlPr>
                <w:rPr>
                  <w:rFonts w:ascii="Cambria Math" w:hAnsi="Cambria Math"/>
                  <w:bCs/>
                  <w:i/>
                </w:rPr>
              </m:ctrlPr>
            </m:sSubPr>
            <m:e>
              <m:r>
                <w:rPr>
                  <w:rFonts w:ascii="Cambria Math" w:hAnsi="Cambria Math"/>
                </w:rPr>
                <m:t>c</m:t>
              </m:r>
            </m:e>
            <m:sub>
              <m:r>
                <w:rPr>
                  <w:rFonts w:ascii="Cambria Math" w:hAnsi="Cambria Math"/>
                </w:rPr>
                <m:t>el,r</m:t>
              </m:r>
            </m:sub>
          </m:sSub>
          <m:r>
            <w:rPr>
              <w:rFonts w:ascii="Cambria Math" w:hAnsi="Cambria Math"/>
            </w:rPr>
            <m:t>×t</m:t>
          </m:r>
        </m:oMath>
      </m:oMathPara>
    </w:p>
    <w:p w14:paraId="729C64D0" w14:textId="77777777" w:rsidR="007D5EAB" w:rsidRDefault="00E2109A" w:rsidP="00E2109A">
      <w:pPr>
        <w:rPr>
          <w:bCs/>
        </w:rPr>
      </w:pPr>
      <w:r>
        <w:rPr>
          <w:bCs/>
        </w:rPr>
        <w:t xml:space="preserve">where </w:t>
      </w:r>
    </w:p>
    <w:p w14:paraId="08815171" w14:textId="547EC8B0" w:rsidR="007D5EAB" w:rsidRDefault="007D5EAB" w:rsidP="007D5EAB">
      <w:pPr>
        <w:ind w:left="360"/>
        <w:rPr>
          <w:bCs/>
        </w:rPr>
      </w:pPr>
      <m:oMath>
        <m:r>
          <w:rPr>
            <w:rFonts w:ascii="Cambria Math" w:hAnsi="Cambria Math"/>
          </w:rPr>
          <m:t>P</m:t>
        </m:r>
      </m:oMath>
      <w:r w:rsidR="00E2109A">
        <w:rPr>
          <w:bCs/>
        </w:rPr>
        <w:t xml:space="preserve"> is the lamp power (kW), </w:t>
      </w:r>
    </w:p>
    <w:p w14:paraId="7919C052" w14:textId="22DFB763" w:rsidR="007D5EAB" w:rsidRDefault="00444FB8" w:rsidP="007D5EAB">
      <w:pPr>
        <w:ind w:left="360"/>
        <w:rPr>
          <w:bCs/>
        </w:rPr>
      </w:pPr>
      <m:oMath>
        <m:sSub>
          <m:sSubPr>
            <m:ctrlPr>
              <w:rPr>
                <w:rFonts w:ascii="Cambria Math" w:hAnsi="Cambria Math"/>
                <w:bCs/>
                <w:i/>
              </w:rPr>
            </m:ctrlPr>
          </m:sSubPr>
          <m:e>
            <m:r>
              <w:rPr>
                <w:rFonts w:ascii="Cambria Math" w:hAnsi="Cambria Math"/>
              </w:rPr>
              <m:t>c</m:t>
            </m:r>
          </m:e>
          <m:sub>
            <m:r>
              <w:rPr>
                <w:rFonts w:ascii="Cambria Math" w:hAnsi="Cambria Math"/>
              </w:rPr>
              <m:t>el,r</m:t>
            </m:r>
          </m:sub>
        </m:sSub>
      </m:oMath>
      <w:r w:rsidR="00E2109A">
        <w:rPr>
          <w:bCs/>
        </w:rPr>
        <w:t xml:space="preserve"> is the electricity price of the region (USD/kWh), and </w:t>
      </w:r>
    </w:p>
    <w:p w14:paraId="152B2B7D" w14:textId="1557720E" w:rsidR="007D5EAB" w:rsidRDefault="007D5EAB" w:rsidP="007D5EAB">
      <w:pPr>
        <w:ind w:left="360"/>
        <w:rPr>
          <w:bCs/>
        </w:rPr>
      </w:pPr>
      <m:oMath>
        <m:r>
          <w:rPr>
            <w:rFonts w:ascii="Cambria Math" w:hAnsi="Cambria Math"/>
          </w:rPr>
          <m:t>t</m:t>
        </m:r>
      </m:oMath>
      <w:r w:rsidR="00E2109A">
        <w:rPr>
          <w:bCs/>
        </w:rPr>
        <w:t xml:space="preserve"> is the annual operating time (h</w:t>
      </w:r>
      <w:r>
        <w:rPr>
          <w:bCs/>
        </w:rPr>
        <w:t>/year</w:t>
      </w:r>
      <w:r w:rsidR="00E2109A">
        <w:rPr>
          <w:bCs/>
        </w:rPr>
        <w:t xml:space="preserve">). </w:t>
      </w:r>
    </w:p>
    <w:bookmarkEnd w:id="88"/>
    <w:p w14:paraId="5D4DCCF5" w14:textId="12B0521A" w:rsidR="0049430C" w:rsidRPr="007B299C" w:rsidRDefault="007D5EAB" w:rsidP="00E2109A">
      <w:pPr>
        <w:rPr>
          <w:bCs/>
        </w:rPr>
      </w:pPr>
      <w:r>
        <w:rPr>
          <w:bCs/>
        </w:rPr>
        <w:t>T</w:t>
      </w:r>
      <w:r w:rsidR="00E2109A">
        <w:rPr>
          <w:bCs/>
        </w:rPr>
        <w:t xml:space="preserve">he operating costs are expressed as USD/functional unit (USD/Plmh), and thus, the operating cost calculated using </w:t>
      </w:r>
      <w:r>
        <w:rPr>
          <w:bCs/>
        </w:rPr>
        <w:t xml:space="preserve">the </w:t>
      </w:r>
      <w:r w:rsidR="00E2109A">
        <w:rPr>
          <w:bCs/>
        </w:rPr>
        <w:t xml:space="preserve">equation </w:t>
      </w:r>
      <w:r>
        <w:rPr>
          <w:bCs/>
        </w:rPr>
        <w:t>above</w:t>
      </w:r>
      <w:r w:rsidR="00E2109A">
        <w:rPr>
          <w:bCs/>
        </w:rPr>
        <w:t xml:space="preserve"> needs to be divided by the respective amount of Plmh (aggregated conventional or solution). Disposal costs are not included separately, as they are included in the purchase price in many areas (US, EU). The global electricity price is estimate</w:t>
      </w:r>
      <w:r>
        <w:rPr>
          <w:bCs/>
        </w:rPr>
        <w:t>d</w:t>
      </w:r>
      <w:r w:rsidR="00763101">
        <w:rPr>
          <w:bCs/>
        </w:rPr>
        <w:t xml:space="preserve"> from a survey of data for multiple years from 55 countries</w:t>
      </w:r>
      <w:r>
        <w:rPr>
          <w:bCs/>
        </w:rPr>
        <w:t>.</w:t>
      </w:r>
    </w:p>
    <w:p w14:paraId="1521B01D" w14:textId="2BF2576C" w:rsidR="00D25FC7" w:rsidRPr="0021082B"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89" w:name="_Toc44585105"/>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2</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2</w:t>
      </w:r>
      <w:r w:rsidR="00ED272A">
        <w:rPr>
          <w:noProof/>
        </w:rPr>
        <w:fldChar w:fldCharType="end"/>
      </w:r>
      <w:r>
        <w:t xml:space="preserve"> Financial Inputs </w:t>
      </w:r>
      <w:r w:rsidR="009C0F77">
        <w:t xml:space="preserve">for </w:t>
      </w:r>
      <w:r>
        <w:t>Conventional Technologies</w:t>
      </w:r>
      <w:bookmarkEnd w:id="89"/>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AC296E" w14:paraId="5EBC0DC9" w14:textId="77777777" w:rsidTr="008F0AA6">
        <w:trPr>
          <w:cantSplit/>
          <w:trHeight w:val="822"/>
          <w:tblHeader/>
          <w:jc w:val="center"/>
        </w:trPr>
        <w:tc>
          <w:tcPr>
            <w:tcW w:w="1221" w:type="pct"/>
            <w:tcBorders>
              <w:bottom w:val="single" w:sz="4" w:space="0" w:color="auto"/>
            </w:tcBorders>
            <w:shd w:val="clear" w:color="auto" w:fill="4F81BD" w:themeFill="accent1"/>
            <w:vAlign w:val="center"/>
          </w:tcPr>
          <w:p w14:paraId="74E672A4" w14:textId="77777777" w:rsidR="00910DE0" w:rsidRPr="004C1EAD" w:rsidRDefault="00910DE0" w:rsidP="00AC296E">
            <w:pPr>
              <w:spacing w:after="0" w:line="240" w:lineRule="auto"/>
              <w:jc w:val="center"/>
              <w:rPr>
                <w:rFonts w:eastAsia="Helvetica,Times New Roman" w:cstheme="minorHAnsi"/>
                <w:b/>
                <w:color w:val="FFFFFF" w:themeColor="background1"/>
                <w:sz w:val="20"/>
                <w:szCs w:val="20"/>
              </w:rPr>
            </w:pPr>
          </w:p>
        </w:tc>
        <w:tc>
          <w:tcPr>
            <w:tcW w:w="861" w:type="pct"/>
            <w:tcBorders>
              <w:bottom w:val="single" w:sz="4" w:space="0" w:color="auto"/>
            </w:tcBorders>
            <w:shd w:val="clear" w:color="auto" w:fill="4F81BD" w:themeFill="accent1"/>
            <w:vAlign w:val="center"/>
          </w:tcPr>
          <w:p w14:paraId="47C8F982" w14:textId="77777777" w:rsidR="00910DE0" w:rsidRPr="004C1EAD" w:rsidRDefault="00910DE0" w:rsidP="00AC296E">
            <w:pPr>
              <w:spacing w:after="0" w:line="240" w:lineRule="auto"/>
              <w:jc w:val="center"/>
              <w:rPr>
                <w:rFonts w:eastAsia="Helvetica,Times New Roman" w:cstheme="minorHAnsi"/>
                <w:b/>
                <w:color w:val="FFFFFF" w:themeColor="background1"/>
                <w:sz w:val="20"/>
                <w:szCs w:val="20"/>
              </w:rPr>
            </w:pPr>
            <w:r w:rsidRPr="004C1EAD">
              <w:rPr>
                <w:rFonts w:eastAsia="Helvetica,Times New Roman" w:cstheme="minorHAnsi"/>
                <w:b/>
                <w:color w:val="FFFFFF" w:themeColor="background1"/>
                <w:sz w:val="20"/>
                <w:szCs w:val="20"/>
              </w:rPr>
              <w:t>Units</w:t>
            </w:r>
          </w:p>
        </w:tc>
        <w:tc>
          <w:tcPr>
            <w:tcW w:w="861" w:type="pct"/>
            <w:tcBorders>
              <w:bottom w:val="single" w:sz="4" w:space="0" w:color="auto"/>
            </w:tcBorders>
            <w:shd w:val="clear" w:color="auto" w:fill="4F81BD" w:themeFill="accent1"/>
            <w:vAlign w:val="center"/>
          </w:tcPr>
          <w:p w14:paraId="0418DADA" w14:textId="42CB0C28" w:rsidR="00910DE0" w:rsidRPr="004C1EAD" w:rsidRDefault="00910DE0" w:rsidP="00AC296E">
            <w:pPr>
              <w:spacing w:after="0" w:line="240" w:lineRule="auto"/>
              <w:jc w:val="center"/>
              <w:rPr>
                <w:rFonts w:eastAsia="Helvetica,Times New Roman" w:cstheme="minorHAnsi"/>
                <w:b/>
                <w:color w:val="FFFFFF" w:themeColor="background1"/>
                <w:sz w:val="20"/>
                <w:szCs w:val="20"/>
              </w:rPr>
            </w:pPr>
            <w:r w:rsidRPr="004C1EAD">
              <w:rPr>
                <w:rFonts w:eastAsia="Helvetica,Times New Roman" w:cstheme="minorHAnsi"/>
                <w:b/>
                <w:color w:val="FFFFFF" w:themeColor="background1"/>
                <w:sz w:val="20"/>
                <w:szCs w:val="20"/>
              </w:rPr>
              <w:t>Project Drawdown Data Set Range</w:t>
            </w:r>
          </w:p>
        </w:tc>
        <w:tc>
          <w:tcPr>
            <w:tcW w:w="861" w:type="pct"/>
            <w:tcBorders>
              <w:bottom w:val="single" w:sz="4" w:space="0" w:color="auto"/>
            </w:tcBorders>
            <w:shd w:val="clear" w:color="auto" w:fill="4F81BD" w:themeFill="accent1"/>
            <w:vAlign w:val="center"/>
          </w:tcPr>
          <w:p w14:paraId="6FC568BA" w14:textId="77777777" w:rsidR="00910DE0" w:rsidRPr="004C1EAD" w:rsidRDefault="00910DE0" w:rsidP="00AC296E">
            <w:pPr>
              <w:spacing w:after="0" w:line="240" w:lineRule="auto"/>
              <w:jc w:val="center"/>
              <w:rPr>
                <w:rFonts w:eastAsia="Helvetica,Times New Roman" w:cstheme="minorHAnsi"/>
                <w:b/>
                <w:color w:val="FFFFFF" w:themeColor="background1"/>
                <w:sz w:val="20"/>
                <w:szCs w:val="20"/>
              </w:rPr>
            </w:pPr>
            <w:r w:rsidRPr="004C1EAD">
              <w:rPr>
                <w:rFonts w:eastAsia="Helvetica,Times New Roman" w:cstheme="minorHAnsi"/>
                <w:b/>
                <w:color w:val="FFFFFF" w:themeColor="background1"/>
                <w:sz w:val="20"/>
                <w:szCs w:val="20"/>
              </w:rPr>
              <w:t>Model Input</w:t>
            </w:r>
          </w:p>
        </w:tc>
        <w:tc>
          <w:tcPr>
            <w:tcW w:w="617" w:type="pct"/>
            <w:tcBorders>
              <w:bottom w:val="single" w:sz="4" w:space="0" w:color="auto"/>
            </w:tcBorders>
            <w:shd w:val="clear" w:color="auto" w:fill="4F81BD" w:themeFill="accent1"/>
            <w:vAlign w:val="center"/>
          </w:tcPr>
          <w:p w14:paraId="034FA35B" w14:textId="77777777" w:rsidR="00910DE0" w:rsidRPr="004C1EAD" w:rsidRDefault="00910DE0" w:rsidP="00AC296E">
            <w:pPr>
              <w:spacing w:after="0" w:line="240" w:lineRule="auto"/>
              <w:jc w:val="center"/>
              <w:rPr>
                <w:rFonts w:eastAsia="Helvetica,Times New Roman" w:cstheme="minorHAnsi"/>
                <w:b/>
                <w:color w:val="FFFFFF" w:themeColor="background1"/>
                <w:sz w:val="20"/>
                <w:szCs w:val="20"/>
              </w:rPr>
            </w:pPr>
            <w:r w:rsidRPr="004C1EAD">
              <w:rPr>
                <w:rFonts w:eastAsia="Helvetica,Times New Roman" w:cstheme="minorHAnsi"/>
                <w:b/>
                <w:color w:val="FFFFFF" w:themeColor="background1"/>
                <w:sz w:val="20"/>
                <w:szCs w:val="20"/>
              </w:rPr>
              <w:t>Data Points (#)</w:t>
            </w:r>
          </w:p>
        </w:tc>
        <w:tc>
          <w:tcPr>
            <w:tcW w:w="579" w:type="pct"/>
            <w:tcBorders>
              <w:bottom w:val="single" w:sz="4" w:space="0" w:color="auto"/>
            </w:tcBorders>
            <w:shd w:val="clear" w:color="auto" w:fill="4F81BD" w:themeFill="accent1"/>
            <w:vAlign w:val="center"/>
          </w:tcPr>
          <w:p w14:paraId="213A903C" w14:textId="77777777" w:rsidR="00910DE0" w:rsidRPr="004C1EAD" w:rsidRDefault="00910DE0" w:rsidP="00AC296E">
            <w:pPr>
              <w:spacing w:after="0" w:line="240" w:lineRule="auto"/>
              <w:jc w:val="center"/>
              <w:rPr>
                <w:rFonts w:eastAsia="Helvetica,Times New Roman" w:cstheme="minorHAnsi"/>
                <w:b/>
                <w:color w:val="FFFFFF" w:themeColor="background1"/>
                <w:sz w:val="20"/>
                <w:szCs w:val="20"/>
              </w:rPr>
            </w:pPr>
            <w:r w:rsidRPr="004C1EAD">
              <w:rPr>
                <w:rFonts w:eastAsia="Helvetica,Times New Roman" w:cstheme="minorHAnsi"/>
                <w:b/>
                <w:color w:val="FFFFFF" w:themeColor="background1"/>
                <w:sz w:val="20"/>
                <w:szCs w:val="20"/>
              </w:rPr>
              <w:t>Sources (#)</w:t>
            </w:r>
          </w:p>
        </w:tc>
      </w:tr>
      <w:tr w:rsidR="00910DE0" w:rsidRPr="00057050" w14:paraId="224D399B" w14:textId="77777777" w:rsidTr="008F0AA6">
        <w:trPr>
          <w:trHeight w:val="149"/>
          <w:jc w:val="center"/>
        </w:trPr>
        <w:tc>
          <w:tcPr>
            <w:tcW w:w="1221" w:type="pct"/>
            <w:tcBorders>
              <w:top w:val="single" w:sz="4" w:space="0" w:color="auto"/>
              <w:left w:val="single" w:sz="4" w:space="0" w:color="auto"/>
              <w:bottom w:val="single" w:sz="4" w:space="0" w:color="auto"/>
              <w:right w:val="single" w:sz="4" w:space="0" w:color="auto"/>
            </w:tcBorders>
            <w:vAlign w:val="center"/>
          </w:tcPr>
          <w:p w14:paraId="400D3B56" w14:textId="5AD8B710" w:rsidR="00910DE0" w:rsidRPr="004C1EAD" w:rsidRDefault="00910DE0" w:rsidP="00AD4CF8">
            <w:pPr>
              <w:spacing w:after="180" w:line="240" w:lineRule="auto"/>
              <w:jc w:val="center"/>
              <w:rPr>
                <w:color w:val="000000" w:themeColor="text1"/>
                <w:sz w:val="20"/>
                <w:szCs w:val="20"/>
              </w:rPr>
            </w:pPr>
            <w:r w:rsidRPr="004C1EAD">
              <w:rPr>
                <w:color w:val="000000" w:themeColor="text1"/>
                <w:sz w:val="20"/>
                <w:szCs w:val="20"/>
              </w:rPr>
              <w:t xml:space="preserve">First </w:t>
            </w:r>
            <w:r w:rsidR="00AC296E" w:rsidRPr="004C1EAD">
              <w:rPr>
                <w:color w:val="000000" w:themeColor="text1"/>
                <w:sz w:val="20"/>
                <w:szCs w:val="20"/>
              </w:rPr>
              <w:t>C</w:t>
            </w:r>
            <w:r w:rsidRPr="004C1EAD">
              <w:rPr>
                <w:color w:val="000000" w:themeColor="text1"/>
                <w:sz w:val="20"/>
                <w:szCs w:val="20"/>
              </w:rPr>
              <w:t>ost</w:t>
            </w:r>
          </w:p>
        </w:tc>
        <w:tc>
          <w:tcPr>
            <w:tcW w:w="861" w:type="pct"/>
            <w:tcBorders>
              <w:top w:val="single" w:sz="4" w:space="0" w:color="auto"/>
              <w:left w:val="single" w:sz="4" w:space="0" w:color="auto"/>
              <w:bottom w:val="single" w:sz="4" w:space="0" w:color="auto"/>
              <w:right w:val="single" w:sz="4" w:space="0" w:color="auto"/>
            </w:tcBorders>
            <w:vAlign w:val="center"/>
          </w:tcPr>
          <w:p w14:paraId="56AA3572" w14:textId="381833B3" w:rsidR="00910DE0" w:rsidRPr="004C1EAD" w:rsidRDefault="00910DE0" w:rsidP="00AD4CF8">
            <w:pPr>
              <w:spacing w:after="180" w:line="240" w:lineRule="auto"/>
              <w:jc w:val="center"/>
              <w:rPr>
                <w:rFonts w:eastAsia="Helvetica,Times New Roman" w:cstheme="minorHAnsi"/>
                <w:sz w:val="20"/>
                <w:szCs w:val="20"/>
              </w:rPr>
            </w:pPr>
            <w:r w:rsidRPr="004C1EAD">
              <w:rPr>
                <w:bCs/>
                <w:i/>
                <w:sz w:val="20"/>
                <w:szCs w:val="20"/>
              </w:rPr>
              <w:t>US$2014/k</w:t>
            </w:r>
            <w:r w:rsidR="00AC296E" w:rsidRPr="004C1EAD">
              <w:rPr>
                <w:bCs/>
                <w:i/>
                <w:sz w:val="20"/>
                <w:szCs w:val="20"/>
              </w:rPr>
              <w:t>lm</w:t>
            </w:r>
          </w:p>
        </w:tc>
        <w:tc>
          <w:tcPr>
            <w:tcW w:w="861" w:type="pct"/>
            <w:tcBorders>
              <w:top w:val="single" w:sz="4" w:space="0" w:color="auto"/>
              <w:left w:val="single" w:sz="4" w:space="0" w:color="auto"/>
              <w:bottom w:val="single" w:sz="4" w:space="0" w:color="auto"/>
              <w:right w:val="single" w:sz="4" w:space="0" w:color="auto"/>
            </w:tcBorders>
            <w:vAlign w:val="center"/>
          </w:tcPr>
          <w:p w14:paraId="5AD14322" w14:textId="5BFBF997" w:rsidR="00910DE0"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01 – 9.73</w:t>
            </w:r>
          </w:p>
        </w:tc>
        <w:tc>
          <w:tcPr>
            <w:tcW w:w="861" w:type="pct"/>
            <w:tcBorders>
              <w:top w:val="single" w:sz="4" w:space="0" w:color="auto"/>
              <w:left w:val="single" w:sz="4" w:space="0" w:color="auto"/>
              <w:bottom w:val="single" w:sz="4" w:space="0" w:color="auto"/>
              <w:right w:val="single" w:sz="4" w:space="0" w:color="auto"/>
            </w:tcBorders>
            <w:vAlign w:val="center"/>
          </w:tcPr>
          <w:p w14:paraId="6782A95B" w14:textId="3327A5A0" w:rsidR="00910DE0" w:rsidRPr="004C1EAD" w:rsidRDefault="0049430C"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4.</w:t>
            </w:r>
            <w:r w:rsidR="00F013C2">
              <w:rPr>
                <w:rFonts w:eastAsia="Helvetica,Times New Roman" w:cstheme="minorHAnsi"/>
                <w:color w:val="000000" w:themeColor="text1"/>
                <w:sz w:val="20"/>
                <w:szCs w:val="20"/>
              </w:rPr>
              <w:t>36</w:t>
            </w:r>
          </w:p>
        </w:tc>
        <w:tc>
          <w:tcPr>
            <w:tcW w:w="617" w:type="pct"/>
            <w:tcBorders>
              <w:top w:val="single" w:sz="4" w:space="0" w:color="auto"/>
              <w:left w:val="single" w:sz="4" w:space="0" w:color="auto"/>
              <w:bottom w:val="single" w:sz="4" w:space="0" w:color="auto"/>
              <w:right w:val="single" w:sz="4" w:space="0" w:color="auto"/>
            </w:tcBorders>
            <w:vAlign w:val="center"/>
          </w:tcPr>
          <w:p w14:paraId="1AA7E7F8" w14:textId="3BB80A26" w:rsidR="00910DE0" w:rsidRPr="004C1EAD" w:rsidRDefault="0049430C"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26</w:t>
            </w:r>
          </w:p>
        </w:tc>
        <w:tc>
          <w:tcPr>
            <w:tcW w:w="579" w:type="pct"/>
            <w:tcBorders>
              <w:top w:val="single" w:sz="4" w:space="0" w:color="auto"/>
              <w:left w:val="single" w:sz="4" w:space="0" w:color="auto"/>
              <w:bottom w:val="single" w:sz="4" w:space="0" w:color="auto"/>
              <w:right w:val="single" w:sz="4" w:space="0" w:color="auto"/>
            </w:tcBorders>
            <w:vAlign w:val="center"/>
          </w:tcPr>
          <w:p w14:paraId="367ADBC1" w14:textId="1E6A39A2" w:rsidR="00910DE0" w:rsidRPr="004C1EAD" w:rsidRDefault="0049430C"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6</w:t>
            </w:r>
          </w:p>
        </w:tc>
      </w:tr>
      <w:tr w:rsidR="00910DE0" w:rsidRPr="007D5EAB" w14:paraId="789E9F95" w14:textId="77777777" w:rsidTr="008F0AA6">
        <w:trPr>
          <w:trHeight w:val="149"/>
          <w:jc w:val="center"/>
        </w:trPr>
        <w:tc>
          <w:tcPr>
            <w:tcW w:w="1221" w:type="pct"/>
            <w:tcBorders>
              <w:top w:val="single" w:sz="4" w:space="0" w:color="auto"/>
              <w:left w:val="single" w:sz="4" w:space="0" w:color="auto"/>
              <w:bottom w:val="single" w:sz="4" w:space="0" w:color="auto"/>
              <w:right w:val="single" w:sz="4" w:space="0" w:color="auto"/>
            </w:tcBorders>
            <w:vAlign w:val="center"/>
          </w:tcPr>
          <w:p w14:paraId="564B7DFA" w14:textId="5922CD5A" w:rsidR="00910DE0" w:rsidRPr="004C1EAD" w:rsidRDefault="00910DE0" w:rsidP="00AD4CF8">
            <w:pPr>
              <w:spacing w:after="180" w:line="240" w:lineRule="auto"/>
              <w:jc w:val="center"/>
              <w:rPr>
                <w:color w:val="000000" w:themeColor="text1"/>
                <w:sz w:val="20"/>
                <w:szCs w:val="20"/>
              </w:rPr>
            </w:pPr>
            <w:r w:rsidRPr="004C1EAD">
              <w:rPr>
                <w:color w:val="000000" w:themeColor="text1"/>
                <w:sz w:val="20"/>
                <w:szCs w:val="20"/>
              </w:rPr>
              <w:t xml:space="preserve">Variable Operation and Maintenance Costs </w:t>
            </w:r>
          </w:p>
        </w:tc>
        <w:tc>
          <w:tcPr>
            <w:tcW w:w="861" w:type="pct"/>
            <w:tcBorders>
              <w:top w:val="single" w:sz="4" w:space="0" w:color="auto"/>
              <w:left w:val="single" w:sz="4" w:space="0" w:color="auto"/>
              <w:bottom w:val="single" w:sz="4" w:space="0" w:color="auto"/>
              <w:right w:val="single" w:sz="4" w:space="0" w:color="auto"/>
            </w:tcBorders>
            <w:vAlign w:val="center"/>
          </w:tcPr>
          <w:p w14:paraId="292CCBF2" w14:textId="17C130CA" w:rsidR="00910DE0" w:rsidRPr="004C1EAD" w:rsidRDefault="0032353F" w:rsidP="00AD4CF8">
            <w:pPr>
              <w:spacing w:after="180" w:line="240" w:lineRule="auto"/>
              <w:jc w:val="center"/>
              <w:rPr>
                <w:rFonts w:eastAsia="Helvetica,Times New Roman" w:cstheme="minorHAnsi"/>
                <w:sz w:val="20"/>
                <w:szCs w:val="20"/>
              </w:rPr>
            </w:pPr>
            <w:r w:rsidRPr="004C1EAD">
              <w:rPr>
                <w:bCs/>
                <w:i/>
                <w:sz w:val="20"/>
                <w:szCs w:val="20"/>
              </w:rPr>
              <w:t>US$2014/k</w:t>
            </w:r>
            <w:r w:rsidR="00AC296E" w:rsidRPr="004C1EAD">
              <w:rPr>
                <w:bCs/>
                <w:i/>
                <w:sz w:val="20"/>
                <w:szCs w:val="20"/>
              </w:rPr>
              <w:t>lmh</w:t>
            </w:r>
          </w:p>
        </w:tc>
        <w:tc>
          <w:tcPr>
            <w:tcW w:w="861" w:type="pct"/>
            <w:tcBorders>
              <w:top w:val="single" w:sz="4" w:space="0" w:color="auto"/>
              <w:left w:val="single" w:sz="4" w:space="0" w:color="auto"/>
              <w:bottom w:val="single" w:sz="4" w:space="0" w:color="auto"/>
              <w:right w:val="single" w:sz="4" w:space="0" w:color="auto"/>
            </w:tcBorders>
            <w:vAlign w:val="center"/>
          </w:tcPr>
          <w:p w14:paraId="3698BA83" w14:textId="50F14000" w:rsidR="00910DE0" w:rsidRPr="004C1EAD" w:rsidRDefault="0049430C">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001-0.009</w:t>
            </w:r>
          </w:p>
        </w:tc>
        <w:tc>
          <w:tcPr>
            <w:tcW w:w="861" w:type="pct"/>
            <w:tcBorders>
              <w:top w:val="single" w:sz="4" w:space="0" w:color="auto"/>
              <w:left w:val="single" w:sz="4" w:space="0" w:color="auto"/>
              <w:bottom w:val="single" w:sz="4" w:space="0" w:color="auto"/>
              <w:right w:val="single" w:sz="4" w:space="0" w:color="auto"/>
            </w:tcBorders>
            <w:vAlign w:val="center"/>
          </w:tcPr>
          <w:p w14:paraId="2C205561" w14:textId="43C67AD5" w:rsidR="00910DE0" w:rsidRPr="004C1EAD" w:rsidRDefault="0049430C"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00</w:t>
            </w:r>
            <w:r w:rsidR="004C1EAD" w:rsidRPr="004C1EAD">
              <w:rPr>
                <w:rFonts w:eastAsia="Helvetica,Times New Roman" w:cstheme="minorHAnsi"/>
                <w:color w:val="000000" w:themeColor="text1"/>
                <w:sz w:val="20"/>
                <w:szCs w:val="20"/>
              </w:rPr>
              <w:t>5</w:t>
            </w:r>
          </w:p>
        </w:tc>
        <w:tc>
          <w:tcPr>
            <w:tcW w:w="617" w:type="pct"/>
            <w:tcBorders>
              <w:top w:val="single" w:sz="4" w:space="0" w:color="auto"/>
              <w:left w:val="single" w:sz="4" w:space="0" w:color="auto"/>
              <w:bottom w:val="single" w:sz="4" w:space="0" w:color="auto"/>
              <w:right w:val="single" w:sz="4" w:space="0" w:color="auto"/>
            </w:tcBorders>
            <w:vAlign w:val="center"/>
          </w:tcPr>
          <w:p w14:paraId="6F7826B4" w14:textId="39E5969C" w:rsidR="00910DE0"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Derived from other inputs)</w:t>
            </w:r>
          </w:p>
        </w:tc>
        <w:tc>
          <w:tcPr>
            <w:tcW w:w="579" w:type="pct"/>
            <w:tcBorders>
              <w:top w:val="single" w:sz="4" w:space="0" w:color="auto"/>
              <w:left w:val="single" w:sz="4" w:space="0" w:color="auto"/>
              <w:bottom w:val="single" w:sz="4" w:space="0" w:color="auto"/>
              <w:right w:val="single" w:sz="4" w:space="0" w:color="auto"/>
            </w:tcBorders>
            <w:vAlign w:val="center"/>
          </w:tcPr>
          <w:p w14:paraId="6F71B7A1" w14:textId="35A179E0" w:rsidR="00910DE0"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Derived from other inputs)</w:t>
            </w:r>
          </w:p>
        </w:tc>
      </w:tr>
      <w:tr w:rsidR="00AC296E" w:rsidRPr="007D5EAB" w14:paraId="4CC8EC27" w14:textId="77777777" w:rsidTr="008F0AA6">
        <w:trPr>
          <w:trHeight w:val="149"/>
          <w:jc w:val="center"/>
        </w:trPr>
        <w:tc>
          <w:tcPr>
            <w:tcW w:w="1221" w:type="pct"/>
            <w:tcBorders>
              <w:top w:val="single" w:sz="4" w:space="0" w:color="auto"/>
              <w:left w:val="single" w:sz="4" w:space="0" w:color="auto"/>
              <w:bottom w:val="single" w:sz="4" w:space="0" w:color="auto"/>
              <w:right w:val="single" w:sz="4" w:space="0" w:color="auto"/>
            </w:tcBorders>
            <w:vAlign w:val="center"/>
          </w:tcPr>
          <w:p w14:paraId="45834DD9" w14:textId="306FD52A" w:rsidR="00AC296E" w:rsidRPr="004C1EAD" w:rsidRDefault="00C25F6F" w:rsidP="00AC296E">
            <w:pPr>
              <w:spacing w:after="180" w:line="240" w:lineRule="auto"/>
              <w:jc w:val="center"/>
              <w:rPr>
                <w:color w:val="000000" w:themeColor="text1"/>
                <w:sz w:val="20"/>
                <w:szCs w:val="20"/>
              </w:rPr>
            </w:pPr>
            <w:r w:rsidRPr="004C1EAD">
              <w:rPr>
                <w:color w:val="000000" w:themeColor="text1"/>
                <w:sz w:val="20"/>
                <w:szCs w:val="20"/>
              </w:rPr>
              <w:t xml:space="preserve">Residential </w:t>
            </w:r>
            <w:r w:rsidR="00AC296E" w:rsidRPr="004C1EAD">
              <w:rPr>
                <w:color w:val="000000" w:themeColor="text1"/>
                <w:sz w:val="20"/>
                <w:szCs w:val="20"/>
              </w:rPr>
              <w:t>Electricity Price (Conventional and Solution)</w:t>
            </w:r>
          </w:p>
        </w:tc>
        <w:tc>
          <w:tcPr>
            <w:tcW w:w="861" w:type="pct"/>
            <w:tcBorders>
              <w:top w:val="single" w:sz="4" w:space="0" w:color="auto"/>
              <w:left w:val="single" w:sz="4" w:space="0" w:color="auto"/>
              <w:bottom w:val="single" w:sz="4" w:space="0" w:color="auto"/>
              <w:right w:val="single" w:sz="4" w:space="0" w:color="auto"/>
            </w:tcBorders>
            <w:vAlign w:val="center"/>
          </w:tcPr>
          <w:p w14:paraId="594E5CB1" w14:textId="43F2991F" w:rsidR="00AC296E" w:rsidRPr="004C1EAD" w:rsidRDefault="00AC296E" w:rsidP="00AC296E">
            <w:pPr>
              <w:spacing w:after="180" w:line="240" w:lineRule="auto"/>
              <w:jc w:val="center"/>
              <w:rPr>
                <w:rFonts w:eastAsia="Helvetica,Times New Roman" w:cstheme="minorHAnsi"/>
                <w:b/>
                <w:sz w:val="20"/>
                <w:szCs w:val="20"/>
              </w:rPr>
            </w:pPr>
            <w:r w:rsidRPr="004C1EAD">
              <w:rPr>
                <w:bCs/>
                <w:i/>
                <w:sz w:val="20"/>
                <w:szCs w:val="20"/>
              </w:rPr>
              <w:t>US$2014/kWh</w:t>
            </w:r>
          </w:p>
        </w:tc>
        <w:tc>
          <w:tcPr>
            <w:tcW w:w="861" w:type="pct"/>
            <w:tcBorders>
              <w:top w:val="single" w:sz="4" w:space="0" w:color="auto"/>
              <w:left w:val="single" w:sz="4" w:space="0" w:color="auto"/>
              <w:bottom w:val="single" w:sz="4" w:space="0" w:color="auto"/>
              <w:right w:val="single" w:sz="4" w:space="0" w:color="auto"/>
            </w:tcBorders>
            <w:shd w:val="clear" w:color="auto" w:fill="auto"/>
            <w:vAlign w:val="center"/>
          </w:tcPr>
          <w:p w14:paraId="2E46CA7E" w14:textId="3943483B" w:rsidR="00AC296E" w:rsidRPr="004C1EAD" w:rsidRDefault="00AC296E"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1398</w:t>
            </w:r>
          </w:p>
        </w:tc>
        <w:tc>
          <w:tcPr>
            <w:tcW w:w="861" w:type="pct"/>
            <w:tcBorders>
              <w:top w:val="single" w:sz="4" w:space="0" w:color="auto"/>
              <w:left w:val="single" w:sz="4" w:space="0" w:color="auto"/>
              <w:bottom w:val="single" w:sz="4" w:space="0" w:color="auto"/>
              <w:right w:val="single" w:sz="4" w:space="0" w:color="auto"/>
            </w:tcBorders>
            <w:shd w:val="clear" w:color="auto" w:fill="auto"/>
            <w:vAlign w:val="center"/>
          </w:tcPr>
          <w:p w14:paraId="78F04F8B" w14:textId="1DAEF735" w:rsidR="00AC296E" w:rsidRPr="004C1EAD" w:rsidRDefault="00C25F6F" w:rsidP="004C1EAD">
            <w:pPr>
              <w:spacing w:after="180" w:line="240" w:lineRule="auto"/>
              <w:jc w:val="center"/>
              <w:rPr>
                <w:rFonts w:eastAsia="Helvetica,Times New Roman" w:cstheme="minorHAnsi"/>
                <w:b/>
                <w:color w:val="000000" w:themeColor="text1"/>
                <w:sz w:val="20"/>
                <w:szCs w:val="20"/>
              </w:rPr>
            </w:pPr>
            <w:r w:rsidRPr="004C1EAD">
              <w:rPr>
                <w:rFonts w:eastAsia="Helvetica,Times New Roman" w:cstheme="minorHAnsi"/>
                <w:color w:val="000000" w:themeColor="text1"/>
                <w:sz w:val="20"/>
                <w:szCs w:val="20"/>
              </w:rPr>
              <w:t>0.139</w:t>
            </w:r>
          </w:p>
        </w:tc>
        <w:tc>
          <w:tcPr>
            <w:tcW w:w="617" w:type="pct"/>
            <w:tcBorders>
              <w:top w:val="single" w:sz="4" w:space="0" w:color="auto"/>
              <w:left w:val="single" w:sz="4" w:space="0" w:color="auto"/>
              <w:bottom w:val="single" w:sz="4" w:space="0" w:color="auto"/>
              <w:right w:val="single" w:sz="4" w:space="0" w:color="auto"/>
            </w:tcBorders>
            <w:shd w:val="clear" w:color="auto" w:fill="auto"/>
            <w:vAlign w:val="center"/>
          </w:tcPr>
          <w:p w14:paraId="362873EB" w14:textId="7F0D864F" w:rsidR="00AC296E" w:rsidRPr="004C1EAD" w:rsidRDefault="005A1B12"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509</w:t>
            </w:r>
            <w:r w:rsidR="00E80D73" w:rsidRPr="004C1EAD">
              <w:rPr>
                <w:rFonts w:eastAsia="Helvetica,Times New Roman" w:cstheme="minorHAnsi"/>
                <w:color w:val="000000" w:themeColor="text1"/>
                <w:sz w:val="20"/>
                <w:szCs w:val="20"/>
              </w:rPr>
              <w:t xml:space="preserve"> (for 55 Countries)</w:t>
            </w:r>
          </w:p>
        </w:tc>
        <w:tc>
          <w:tcPr>
            <w:tcW w:w="579" w:type="pct"/>
            <w:tcBorders>
              <w:top w:val="single" w:sz="4" w:space="0" w:color="auto"/>
              <w:left w:val="single" w:sz="4" w:space="0" w:color="auto"/>
              <w:bottom w:val="single" w:sz="4" w:space="0" w:color="auto"/>
              <w:right w:val="single" w:sz="4" w:space="0" w:color="auto"/>
            </w:tcBorders>
            <w:shd w:val="clear" w:color="auto" w:fill="auto"/>
            <w:vAlign w:val="center"/>
          </w:tcPr>
          <w:p w14:paraId="48F3D1EA" w14:textId="7B22CEC8" w:rsidR="00AC296E" w:rsidRPr="004C1EAD" w:rsidRDefault="00C25F6F"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1</w:t>
            </w:r>
          </w:p>
        </w:tc>
      </w:tr>
    </w:tbl>
    <w:p w14:paraId="7E13702C" w14:textId="77777777" w:rsidR="00D25FC7" w:rsidRPr="004858E0" w:rsidRDefault="00D25FC7" w:rsidP="00EB247F">
      <w:pPr>
        <w:rPr>
          <w:bCs/>
          <w:sz w:val="21"/>
          <w:szCs w:val="21"/>
        </w:rPr>
      </w:pPr>
    </w:p>
    <w:p w14:paraId="2A309D69" w14:textId="32483AC6" w:rsidR="0021082B" w:rsidRPr="0021082B"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90" w:name="_Toc44585106"/>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2</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3</w:t>
      </w:r>
      <w:r w:rsidR="00ED272A">
        <w:rPr>
          <w:noProof/>
        </w:rPr>
        <w:fldChar w:fldCharType="end"/>
      </w:r>
      <w:r>
        <w:t xml:space="preserve"> Financial Inputs</w:t>
      </w:r>
      <w:r w:rsidR="00D25FC7">
        <w:t xml:space="preserve"> </w:t>
      </w:r>
      <w:r w:rsidR="009C0F77">
        <w:t xml:space="preserve">for </w:t>
      </w:r>
      <w:r w:rsidR="00D25FC7">
        <w:t>Solution</w:t>
      </w:r>
      <w:bookmarkEnd w:id="90"/>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AC296E">
        <w:trPr>
          <w:cantSplit/>
          <w:trHeight w:val="692"/>
          <w:tblHeader/>
          <w:jc w:val="center"/>
        </w:trPr>
        <w:tc>
          <w:tcPr>
            <w:tcW w:w="1220" w:type="pct"/>
            <w:shd w:val="clear" w:color="auto" w:fill="4F81BD" w:themeFill="accent1"/>
            <w:vAlign w:val="center"/>
          </w:tcPr>
          <w:p w14:paraId="26137DA0" w14:textId="746DCB4E" w:rsidR="00910DE0" w:rsidRPr="004C1EAD" w:rsidRDefault="00AC296E" w:rsidP="00AC296E">
            <w:pPr>
              <w:spacing w:after="0" w:line="240" w:lineRule="auto"/>
              <w:jc w:val="center"/>
              <w:rPr>
                <w:rFonts w:eastAsia="Helvetica,Times New Roman" w:cstheme="minorHAnsi"/>
                <w:b/>
                <w:color w:val="000000" w:themeColor="text1"/>
                <w:sz w:val="20"/>
                <w:szCs w:val="20"/>
              </w:rPr>
            </w:pPr>
            <w:r w:rsidRPr="004C1EAD">
              <w:rPr>
                <w:rFonts w:eastAsia="Helvetica,Times New Roman" w:cstheme="minorHAnsi"/>
                <w:b/>
                <w:color w:val="FFFFFF" w:themeColor="background1"/>
                <w:sz w:val="20"/>
                <w:szCs w:val="20"/>
              </w:rPr>
              <w:t>Variable</w:t>
            </w:r>
          </w:p>
        </w:tc>
        <w:tc>
          <w:tcPr>
            <w:tcW w:w="862" w:type="pct"/>
            <w:shd w:val="clear" w:color="auto" w:fill="4F81BD" w:themeFill="accent1"/>
            <w:vAlign w:val="center"/>
          </w:tcPr>
          <w:p w14:paraId="2DBDF8CC" w14:textId="268B6116" w:rsidR="00910DE0" w:rsidRPr="004C1EAD" w:rsidRDefault="00910DE0" w:rsidP="00AC296E">
            <w:pPr>
              <w:spacing w:after="0" w:line="240" w:lineRule="auto"/>
              <w:jc w:val="center"/>
              <w:rPr>
                <w:b/>
                <w:bCs/>
                <w:sz w:val="20"/>
                <w:szCs w:val="20"/>
              </w:rPr>
            </w:pPr>
            <w:r w:rsidRPr="004C1EAD">
              <w:rPr>
                <w:b/>
                <w:bCs/>
                <w:color w:val="FFFFFF" w:themeColor="background1"/>
                <w:sz w:val="20"/>
                <w:szCs w:val="20"/>
              </w:rPr>
              <w:t>Units</w:t>
            </w:r>
          </w:p>
        </w:tc>
        <w:tc>
          <w:tcPr>
            <w:tcW w:w="985" w:type="pct"/>
            <w:shd w:val="clear" w:color="auto" w:fill="4F81BD" w:themeFill="accent1"/>
            <w:vAlign w:val="center"/>
          </w:tcPr>
          <w:p w14:paraId="75A978E1" w14:textId="1BF0E92A" w:rsidR="00910DE0" w:rsidRPr="004C1EAD" w:rsidRDefault="00910DE0" w:rsidP="00AC296E">
            <w:pPr>
              <w:spacing w:after="0" w:line="240" w:lineRule="auto"/>
              <w:jc w:val="center"/>
              <w:rPr>
                <w:b/>
                <w:bCs/>
                <w:color w:val="FFFFFF" w:themeColor="background1"/>
                <w:sz w:val="20"/>
                <w:szCs w:val="20"/>
              </w:rPr>
            </w:pPr>
            <w:r w:rsidRPr="004C1EAD">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4C1EAD" w:rsidRDefault="00910DE0" w:rsidP="00AC296E">
            <w:pPr>
              <w:spacing w:after="0" w:line="240" w:lineRule="auto"/>
              <w:jc w:val="center"/>
              <w:rPr>
                <w:b/>
                <w:bCs/>
                <w:color w:val="FFFFFF" w:themeColor="background1"/>
                <w:sz w:val="20"/>
                <w:szCs w:val="20"/>
              </w:rPr>
            </w:pPr>
            <w:r w:rsidRPr="004C1EAD">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4C1EAD" w:rsidRDefault="00910DE0" w:rsidP="00AC296E">
            <w:pPr>
              <w:spacing w:after="0" w:line="240" w:lineRule="auto"/>
              <w:jc w:val="center"/>
              <w:rPr>
                <w:b/>
                <w:bCs/>
                <w:color w:val="FFFFFF" w:themeColor="background1"/>
                <w:sz w:val="20"/>
                <w:szCs w:val="20"/>
              </w:rPr>
            </w:pPr>
            <w:r w:rsidRPr="004C1EAD">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4C1EAD" w:rsidRDefault="00910DE0" w:rsidP="00AC296E">
            <w:pPr>
              <w:spacing w:after="0" w:line="240" w:lineRule="auto"/>
              <w:jc w:val="center"/>
              <w:rPr>
                <w:b/>
                <w:bCs/>
                <w:color w:val="FFFFFF" w:themeColor="background1"/>
                <w:sz w:val="20"/>
                <w:szCs w:val="20"/>
              </w:rPr>
            </w:pPr>
            <w:r w:rsidRPr="004C1EAD">
              <w:rPr>
                <w:b/>
                <w:bCs/>
                <w:color w:val="FFFFFF" w:themeColor="background1"/>
                <w:sz w:val="20"/>
                <w:szCs w:val="20"/>
              </w:rPr>
              <w:t>Sources (#)</w:t>
            </w:r>
          </w:p>
        </w:tc>
      </w:tr>
      <w:tr w:rsidR="00910DE0" w:rsidRPr="007D5EAB" w14:paraId="2A056D67" w14:textId="77777777" w:rsidTr="005C77F5">
        <w:trPr>
          <w:trHeight w:val="392"/>
          <w:jc w:val="center"/>
        </w:trPr>
        <w:tc>
          <w:tcPr>
            <w:tcW w:w="1220" w:type="pct"/>
            <w:vAlign w:val="center"/>
          </w:tcPr>
          <w:p w14:paraId="48F73B69" w14:textId="10C2552C" w:rsidR="00910DE0" w:rsidRPr="004C1EAD" w:rsidRDefault="00910DE0" w:rsidP="00AD4CF8">
            <w:pPr>
              <w:spacing w:after="180" w:line="240" w:lineRule="auto"/>
              <w:jc w:val="center"/>
              <w:rPr>
                <w:color w:val="000000" w:themeColor="text1"/>
                <w:sz w:val="20"/>
                <w:szCs w:val="20"/>
              </w:rPr>
            </w:pPr>
            <w:r w:rsidRPr="004C1EAD">
              <w:rPr>
                <w:color w:val="000000" w:themeColor="text1"/>
                <w:sz w:val="20"/>
                <w:szCs w:val="20"/>
              </w:rPr>
              <w:t>First costs</w:t>
            </w:r>
          </w:p>
        </w:tc>
        <w:tc>
          <w:tcPr>
            <w:tcW w:w="862" w:type="pct"/>
            <w:vAlign w:val="center"/>
          </w:tcPr>
          <w:p w14:paraId="39F98CF2" w14:textId="6A2C29DE" w:rsidR="00910DE0" w:rsidRPr="004C1EAD" w:rsidRDefault="00915D0D" w:rsidP="00AD4CF8">
            <w:pPr>
              <w:spacing w:after="180" w:line="240" w:lineRule="auto"/>
              <w:jc w:val="center"/>
              <w:rPr>
                <w:rFonts w:eastAsia="Helvetica,Times New Roman" w:cstheme="minorHAnsi"/>
                <w:sz w:val="20"/>
                <w:szCs w:val="20"/>
              </w:rPr>
            </w:pPr>
            <w:r w:rsidRPr="004C1EAD">
              <w:rPr>
                <w:bCs/>
                <w:i/>
                <w:sz w:val="20"/>
                <w:szCs w:val="20"/>
              </w:rPr>
              <w:t>US$2014/klm</w:t>
            </w:r>
          </w:p>
        </w:tc>
        <w:tc>
          <w:tcPr>
            <w:tcW w:w="985" w:type="pct"/>
            <w:vAlign w:val="center"/>
          </w:tcPr>
          <w:p w14:paraId="0AA3AF19" w14:textId="5231302B" w:rsidR="00910DE0" w:rsidRPr="004C1EAD" w:rsidRDefault="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42 – 33.73</w:t>
            </w:r>
          </w:p>
        </w:tc>
        <w:tc>
          <w:tcPr>
            <w:tcW w:w="738" w:type="pct"/>
            <w:vAlign w:val="center"/>
          </w:tcPr>
          <w:p w14:paraId="448110A6" w14:textId="2CC7E431" w:rsidR="00910DE0"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17.13</w:t>
            </w:r>
          </w:p>
        </w:tc>
        <w:tc>
          <w:tcPr>
            <w:tcW w:w="617" w:type="pct"/>
            <w:vAlign w:val="center"/>
          </w:tcPr>
          <w:p w14:paraId="26687D7C" w14:textId="6AE1783D" w:rsidR="00910DE0"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34</w:t>
            </w:r>
          </w:p>
        </w:tc>
        <w:tc>
          <w:tcPr>
            <w:tcW w:w="578" w:type="pct"/>
            <w:vAlign w:val="center"/>
          </w:tcPr>
          <w:p w14:paraId="11A2B4F9" w14:textId="710795F3" w:rsidR="00910DE0"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14</w:t>
            </w:r>
          </w:p>
        </w:tc>
      </w:tr>
      <w:tr w:rsidR="0069014F" w:rsidRPr="007D5EAB" w14:paraId="7FBD7FC3" w14:textId="77777777" w:rsidTr="005C77F5">
        <w:trPr>
          <w:trHeight w:val="906"/>
          <w:jc w:val="center"/>
        </w:trPr>
        <w:tc>
          <w:tcPr>
            <w:tcW w:w="1220" w:type="pct"/>
            <w:vAlign w:val="center"/>
          </w:tcPr>
          <w:p w14:paraId="58BCEFDE" w14:textId="155F9FFF" w:rsidR="0069014F" w:rsidRPr="004C1EAD" w:rsidRDefault="004C1EAD" w:rsidP="00AD4CF8">
            <w:pPr>
              <w:spacing w:after="180" w:line="240" w:lineRule="auto"/>
              <w:jc w:val="center"/>
              <w:rPr>
                <w:color w:val="000000" w:themeColor="text1"/>
                <w:sz w:val="20"/>
                <w:szCs w:val="20"/>
              </w:rPr>
            </w:pPr>
            <w:r w:rsidRPr="004C1EAD">
              <w:rPr>
                <w:color w:val="000000" w:themeColor="text1"/>
                <w:sz w:val="20"/>
                <w:szCs w:val="20"/>
              </w:rPr>
              <w:t>Variable</w:t>
            </w:r>
            <w:r w:rsidR="0069014F" w:rsidRPr="004C1EAD">
              <w:rPr>
                <w:color w:val="000000" w:themeColor="text1"/>
                <w:sz w:val="20"/>
                <w:szCs w:val="20"/>
              </w:rPr>
              <w:t xml:space="preserve"> Operation and Maintenance Costs </w:t>
            </w:r>
          </w:p>
        </w:tc>
        <w:tc>
          <w:tcPr>
            <w:tcW w:w="862" w:type="pct"/>
            <w:vAlign w:val="center"/>
          </w:tcPr>
          <w:p w14:paraId="794FCD2A" w14:textId="5C622581" w:rsidR="0069014F" w:rsidRPr="004C1EAD" w:rsidRDefault="00915D0D" w:rsidP="00AD4CF8">
            <w:pPr>
              <w:spacing w:after="180" w:line="240" w:lineRule="auto"/>
              <w:jc w:val="center"/>
              <w:rPr>
                <w:rFonts w:eastAsia="Helvetica,Times New Roman" w:cstheme="minorHAnsi"/>
                <w:sz w:val="20"/>
                <w:szCs w:val="20"/>
              </w:rPr>
            </w:pPr>
            <w:r w:rsidRPr="004C1EAD">
              <w:rPr>
                <w:bCs/>
                <w:i/>
                <w:sz w:val="20"/>
                <w:szCs w:val="20"/>
              </w:rPr>
              <w:t>US$2014/klmh</w:t>
            </w:r>
          </w:p>
        </w:tc>
        <w:tc>
          <w:tcPr>
            <w:tcW w:w="985" w:type="pct"/>
            <w:vAlign w:val="center"/>
          </w:tcPr>
          <w:p w14:paraId="4F470140" w14:textId="4411B83D" w:rsidR="0069014F" w:rsidRPr="004C1EAD" w:rsidRDefault="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002</w:t>
            </w:r>
          </w:p>
        </w:tc>
        <w:tc>
          <w:tcPr>
            <w:tcW w:w="738" w:type="pct"/>
            <w:vAlign w:val="center"/>
          </w:tcPr>
          <w:p w14:paraId="7207DC06" w14:textId="2374486B" w:rsidR="0069014F"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0.002</w:t>
            </w:r>
          </w:p>
        </w:tc>
        <w:tc>
          <w:tcPr>
            <w:tcW w:w="617" w:type="pct"/>
            <w:vAlign w:val="center"/>
          </w:tcPr>
          <w:p w14:paraId="3290C1F9" w14:textId="7D068C88" w:rsidR="0069014F"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Derived from other inputs)</w:t>
            </w:r>
          </w:p>
        </w:tc>
        <w:tc>
          <w:tcPr>
            <w:tcW w:w="578" w:type="pct"/>
            <w:vAlign w:val="center"/>
          </w:tcPr>
          <w:p w14:paraId="766E4798" w14:textId="0ECD6516" w:rsidR="0069014F"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Derived from other inputs)</w:t>
            </w:r>
          </w:p>
        </w:tc>
      </w:tr>
      <w:tr w:rsidR="0069014F" w:rsidRPr="00057050" w14:paraId="56960ECE" w14:textId="77777777" w:rsidTr="0069014F">
        <w:trPr>
          <w:trHeight w:val="634"/>
          <w:jc w:val="center"/>
        </w:trPr>
        <w:tc>
          <w:tcPr>
            <w:tcW w:w="1220" w:type="pct"/>
            <w:vAlign w:val="center"/>
          </w:tcPr>
          <w:p w14:paraId="7C1C0BA0" w14:textId="0A4A22B9" w:rsidR="0069014F" w:rsidRPr="004C1EAD" w:rsidRDefault="0069014F" w:rsidP="00AD4CF8">
            <w:pPr>
              <w:spacing w:after="180" w:line="240" w:lineRule="auto"/>
              <w:jc w:val="center"/>
              <w:rPr>
                <w:color w:val="000000" w:themeColor="text1"/>
                <w:sz w:val="20"/>
                <w:szCs w:val="20"/>
              </w:rPr>
            </w:pPr>
            <w:r w:rsidRPr="004C1EAD">
              <w:rPr>
                <w:color w:val="000000" w:themeColor="text1"/>
                <w:sz w:val="20"/>
                <w:szCs w:val="20"/>
              </w:rPr>
              <w:t xml:space="preserve">Learning Rate Factor </w:t>
            </w:r>
          </w:p>
        </w:tc>
        <w:tc>
          <w:tcPr>
            <w:tcW w:w="862" w:type="pct"/>
            <w:vAlign w:val="center"/>
          </w:tcPr>
          <w:p w14:paraId="18D7B6C5" w14:textId="6EA6B799" w:rsidR="0069014F" w:rsidRPr="004C1EAD" w:rsidRDefault="0069014F" w:rsidP="00AD4CF8">
            <w:pPr>
              <w:spacing w:after="180" w:line="240" w:lineRule="auto"/>
              <w:jc w:val="center"/>
              <w:rPr>
                <w:rStyle w:val="CommentReference"/>
                <w:sz w:val="20"/>
                <w:szCs w:val="20"/>
              </w:rPr>
            </w:pPr>
            <w:r w:rsidRPr="004C1EAD">
              <w:rPr>
                <w:rStyle w:val="CommentReference"/>
                <w:sz w:val="20"/>
                <w:szCs w:val="20"/>
              </w:rPr>
              <w:t>%</w:t>
            </w:r>
          </w:p>
        </w:tc>
        <w:tc>
          <w:tcPr>
            <w:tcW w:w="985" w:type="pct"/>
            <w:shd w:val="clear" w:color="auto" w:fill="auto"/>
            <w:vAlign w:val="center"/>
          </w:tcPr>
          <w:p w14:paraId="503DB7E2" w14:textId="68F7361D" w:rsidR="0069014F" w:rsidRPr="004C1EAD" w:rsidRDefault="004C1EAD" w:rsidP="004C1EAD">
            <w:pPr>
              <w:spacing w:after="180" w:line="240" w:lineRule="auto"/>
              <w:jc w:val="center"/>
              <w:rPr>
                <w:rFonts w:eastAsia="Helvetica,Times New Roman" w:cstheme="minorHAnsi"/>
                <w:color w:val="000000" w:themeColor="text1"/>
                <w:sz w:val="20"/>
                <w:szCs w:val="20"/>
              </w:rPr>
            </w:pPr>
            <w:r w:rsidRPr="004C1EAD">
              <w:rPr>
                <w:rFonts w:eastAsia="Helvetica,Times New Roman" w:cstheme="minorHAnsi"/>
                <w:color w:val="000000" w:themeColor="text1"/>
                <w:sz w:val="20"/>
                <w:szCs w:val="20"/>
              </w:rPr>
              <w:t>8.31</w:t>
            </w:r>
          </w:p>
        </w:tc>
        <w:tc>
          <w:tcPr>
            <w:tcW w:w="738" w:type="pct"/>
            <w:shd w:val="clear" w:color="auto" w:fill="auto"/>
            <w:vAlign w:val="center"/>
          </w:tcPr>
          <w:p w14:paraId="6AC44958" w14:textId="4CD2604B" w:rsidR="0069014F" w:rsidRPr="004C1EAD" w:rsidRDefault="00531934" w:rsidP="004C1EAD">
            <w:pPr>
              <w:spacing w:line="240" w:lineRule="auto"/>
              <w:jc w:val="center"/>
              <w:rPr>
                <w:bCs/>
                <w:sz w:val="20"/>
                <w:szCs w:val="20"/>
              </w:rPr>
            </w:pPr>
            <w:r w:rsidRPr="004C1EAD">
              <w:rPr>
                <w:bCs/>
                <w:sz w:val="20"/>
                <w:szCs w:val="20"/>
              </w:rPr>
              <w:t>8.31</w:t>
            </w:r>
          </w:p>
        </w:tc>
        <w:tc>
          <w:tcPr>
            <w:tcW w:w="617" w:type="pct"/>
            <w:vAlign w:val="center"/>
          </w:tcPr>
          <w:p w14:paraId="073E928F" w14:textId="3FCBF4EA" w:rsidR="0069014F" w:rsidRPr="004C1EAD" w:rsidRDefault="0069014F" w:rsidP="004C1EAD">
            <w:pPr>
              <w:spacing w:after="180" w:line="240" w:lineRule="auto"/>
              <w:jc w:val="center"/>
              <w:rPr>
                <w:rFonts w:eastAsia="Helvetica,Times New Roman" w:cstheme="minorHAnsi"/>
                <w:color w:val="000000" w:themeColor="text1"/>
                <w:sz w:val="20"/>
                <w:szCs w:val="20"/>
              </w:rPr>
            </w:pPr>
          </w:p>
        </w:tc>
        <w:tc>
          <w:tcPr>
            <w:tcW w:w="578" w:type="pct"/>
            <w:vAlign w:val="center"/>
          </w:tcPr>
          <w:p w14:paraId="0689267C" w14:textId="0E7F9DFC" w:rsidR="0069014F" w:rsidRPr="004C1EAD" w:rsidRDefault="0069014F" w:rsidP="004C1EAD">
            <w:pPr>
              <w:spacing w:after="180" w:line="240" w:lineRule="auto"/>
              <w:jc w:val="center"/>
              <w:rPr>
                <w:rFonts w:eastAsia="Helvetica,Times New Roman" w:cstheme="minorHAnsi"/>
                <w:color w:val="000000" w:themeColor="text1"/>
                <w:sz w:val="20"/>
                <w:szCs w:val="20"/>
              </w:rPr>
            </w:pPr>
          </w:p>
        </w:tc>
      </w:tr>
    </w:tbl>
    <w:p w14:paraId="56260956" w14:textId="77777777" w:rsidR="001D17E8" w:rsidRPr="001D17E8" w:rsidRDefault="001D17E8" w:rsidP="00EB247F"/>
    <w:p w14:paraId="56F5BC32" w14:textId="158F3059" w:rsidR="001D17E8" w:rsidRDefault="00686965" w:rsidP="00EB247F">
      <w:pPr>
        <w:pStyle w:val="Heading3"/>
      </w:pPr>
      <w:bookmarkStart w:id="91" w:name="_Ref536699919"/>
      <w:bookmarkStart w:id="92" w:name="_Toc44585084"/>
      <w:r>
        <w:t>Technical Inputs</w:t>
      </w:r>
      <w:bookmarkEnd w:id="91"/>
      <w:bookmarkEnd w:id="92"/>
    </w:p>
    <w:p w14:paraId="313E8400" w14:textId="499C8B1B" w:rsidR="007C7E99" w:rsidRDefault="007C7E99" w:rsidP="007C7E99">
      <w:r>
        <w:t>Besides purely climate and financial inputs, there are some inputs that apply to both climate and financial calculations. These are detailed below.</w:t>
      </w:r>
    </w:p>
    <w:p w14:paraId="3CE5966B" w14:textId="1497650F" w:rsidR="000875B5" w:rsidRPr="0021082B"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93" w:name="_Toc44585107"/>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2</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4</w:t>
      </w:r>
      <w:r w:rsidR="00ED272A">
        <w:rPr>
          <w:noProof/>
        </w:rPr>
        <w:fldChar w:fldCharType="end"/>
      </w:r>
      <w:r>
        <w:t xml:space="preserve"> Technical  Inputs</w:t>
      </w:r>
      <w:r w:rsidR="00E978D4">
        <w:t xml:space="preserve"> Conventional Technologies</w:t>
      </w:r>
      <w:bookmarkEnd w:id="93"/>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807D37" w14:paraId="6018AB22" w14:textId="77777777" w:rsidTr="00DA57F1">
        <w:trPr>
          <w:cantSplit/>
          <w:trHeight w:val="868"/>
          <w:tblHeader/>
          <w:jc w:val="center"/>
        </w:trPr>
        <w:tc>
          <w:tcPr>
            <w:tcW w:w="1992" w:type="dxa"/>
            <w:shd w:val="clear" w:color="auto" w:fill="4F81BD" w:themeFill="accent1"/>
            <w:vAlign w:val="center"/>
          </w:tcPr>
          <w:p w14:paraId="4EC8594B" w14:textId="7CE19067" w:rsidR="00E978D4" w:rsidRPr="00FB649C" w:rsidRDefault="00AC296E" w:rsidP="00AD4CF8">
            <w:pPr>
              <w:spacing w:after="180" w:line="240" w:lineRule="auto"/>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Variable</w:t>
            </w:r>
          </w:p>
        </w:tc>
        <w:tc>
          <w:tcPr>
            <w:tcW w:w="1311" w:type="dxa"/>
            <w:shd w:val="clear" w:color="auto" w:fill="4F81BD" w:themeFill="accent1"/>
            <w:vAlign w:val="center"/>
          </w:tcPr>
          <w:p w14:paraId="2319849B" w14:textId="56E33788"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FB649C" w:rsidRDefault="00E978D4"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0" w:type="dxa"/>
            <w:shd w:val="clear" w:color="auto" w:fill="4F81BD" w:themeFill="accent1"/>
            <w:vAlign w:val="center"/>
          </w:tcPr>
          <w:p w14:paraId="4298198A" w14:textId="22583AB3"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E978D4" w:rsidRPr="007D5EAB" w14:paraId="63867CFF" w14:textId="77777777" w:rsidTr="008F0AA6">
        <w:trPr>
          <w:trHeight w:val="642"/>
          <w:jc w:val="center"/>
        </w:trPr>
        <w:tc>
          <w:tcPr>
            <w:tcW w:w="1992" w:type="dxa"/>
            <w:shd w:val="clear" w:color="auto" w:fill="auto"/>
            <w:vAlign w:val="center"/>
          </w:tcPr>
          <w:p w14:paraId="5BEA9C34" w14:textId="377693DD" w:rsidR="00E978D4" w:rsidRPr="00BB0F76" w:rsidRDefault="00E978D4" w:rsidP="00AD4CF8">
            <w:pPr>
              <w:spacing w:line="240" w:lineRule="auto"/>
              <w:jc w:val="center"/>
              <w:rPr>
                <w:color w:val="000000" w:themeColor="text1"/>
                <w:sz w:val="20"/>
                <w:szCs w:val="20"/>
              </w:rPr>
            </w:pPr>
            <w:r w:rsidRPr="00BB0F76">
              <w:rPr>
                <w:bCs/>
                <w:sz w:val="20"/>
                <w:szCs w:val="20"/>
              </w:rPr>
              <w:t>Lifetime Capacity</w:t>
            </w:r>
          </w:p>
        </w:tc>
        <w:tc>
          <w:tcPr>
            <w:tcW w:w="1311" w:type="dxa"/>
            <w:shd w:val="clear" w:color="auto" w:fill="auto"/>
            <w:vAlign w:val="center"/>
          </w:tcPr>
          <w:p w14:paraId="78FC6EF1" w14:textId="61104EE4" w:rsidR="00E978D4" w:rsidRPr="00BB0F76" w:rsidRDefault="00915D0D" w:rsidP="00AD4CF8">
            <w:pPr>
              <w:spacing w:after="180" w:line="240" w:lineRule="auto"/>
              <w:jc w:val="center"/>
              <w:rPr>
                <w:rFonts w:eastAsia="Helvetica,Times New Roman" w:cstheme="minorHAnsi"/>
                <w:i/>
                <w:color w:val="000000" w:themeColor="text1"/>
                <w:sz w:val="20"/>
                <w:szCs w:val="20"/>
              </w:rPr>
            </w:pPr>
            <w:r w:rsidRPr="00BB0F76">
              <w:rPr>
                <w:rFonts w:eastAsia="Helvetica,Times New Roman" w:cstheme="minorHAnsi"/>
                <w:i/>
                <w:color w:val="000000" w:themeColor="text1"/>
                <w:sz w:val="20"/>
                <w:szCs w:val="20"/>
              </w:rPr>
              <w:t xml:space="preserve">Plmh/Plm = </w:t>
            </w:r>
            <w:r w:rsidR="00F349BD" w:rsidRPr="00BB0F76">
              <w:rPr>
                <w:rFonts w:eastAsia="Helvetica,Times New Roman" w:cstheme="minorHAnsi"/>
                <w:i/>
                <w:color w:val="000000" w:themeColor="text1"/>
                <w:sz w:val="20"/>
                <w:szCs w:val="20"/>
              </w:rPr>
              <w:t>hours</w:t>
            </w:r>
          </w:p>
        </w:tc>
        <w:tc>
          <w:tcPr>
            <w:tcW w:w="1795" w:type="dxa"/>
            <w:shd w:val="clear" w:color="auto" w:fill="auto"/>
            <w:vAlign w:val="center"/>
          </w:tcPr>
          <w:p w14:paraId="4812F414" w14:textId="4EFC33BF" w:rsidR="00E978D4" w:rsidRPr="00BB0F76" w:rsidRDefault="00F013C2"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7</w:t>
            </w:r>
            <w:r w:rsidR="00C46AE9" w:rsidRPr="00BB0F76">
              <w:rPr>
                <w:rFonts w:eastAsia="Helvetica,Times New Roman" w:cstheme="minorHAnsi"/>
                <w:color w:val="000000" w:themeColor="text1"/>
                <w:sz w:val="20"/>
                <w:szCs w:val="20"/>
              </w:rPr>
              <w:t>0 – 14,970</w:t>
            </w:r>
            <w:r w:rsidR="0019230B" w:rsidRPr="00BB0F76">
              <w:rPr>
                <w:rFonts w:eastAsia="Helvetica,Times New Roman" w:cstheme="minorHAnsi"/>
                <w:color w:val="000000" w:themeColor="text1"/>
                <w:sz w:val="20"/>
                <w:szCs w:val="20"/>
              </w:rPr>
              <w:t xml:space="preserve"> </w:t>
            </w:r>
          </w:p>
        </w:tc>
        <w:tc>
          <w:tcPr>
            <w:tcW w:w="1590" w:type="dxa"/>
            <w:shd w:val="clear" w:color="auto" w:fill="auto"/>
            <w:vAlign w:val="center"/>
          </w:tcPr>
          <w:p w14:paraId="1A2A7431" w14:textId="324C53FC" w:rsidR="00E978D4" w:rsidRPr="00BB0F76" w:rsidRDefault="00FE6680"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8,520</w:t>
            </w:r>
          </w:p>
        </w:tc>
        <w:tc>
          <w:tcPr>
            <w:tcW w:w="1493" w:type="dxa"/>
            <w:shd w:val="clear" w:color="auto" w:fill="auto"/>
            <w:vAlign w:val="center"/>
          </w:tcPr>
          <w:p w14:paraId="69B835DE" w14:textId="6CC49F02" w:rsidR="00E978D4" w:rsidRPr="00BB0F76" w:rsidRDefault="00FE6680"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8</w:t>
            </w:r>
          </w:p>
        </w:tc>
        <w:tc>
          <w:tcPr>
            <w:tcW w:w="1380" w:type="dxa"/>
            <w:shd w:val="clear" w:color="auto" w:fill="auto"/>
            <w:vAlign w:val="center"/>
          </w:tcPr>
          <w:p w14:paraId="5AF77D15" w14:textId="55776AF9" w:rsidR="00E978D4" w:rsidRPr="00BB0F76" w:rsidRDefault="00BB0F7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4</w:t>
            </w:r>
          </w:p>
        </w:tc>
      </w:tr>
      <w:tr w:rsidR="00E978D4" w:rsidRPr="00807D37" w14:paraId="1D67C409" w14:textId="77777777" w:rsidTr="008F0AA6">
        <w:trPr>
          <w:trHeight w:val="642"/>
          <w:jc w:val="center"/>
        </w:trPr>
        <w:tc>
          <w:tcPr>
            <w:tcW w:w="1992" w:type="dxa"/>
            <w:shd w:val="clear" w:color="auto" w:fill="auto"/>
            <w:vAlign w:val="center"/>
          </w:tcPr>
          <w:p w14:paraId="5ADDAC7F" w14:textId="126B9255" w:rsidR="00E978D4" w:rsidRPr="00BB0F76" w:rsidRDefault="00E978D4" w:rsidP="00AD4CF8">
            <w:pPr>
              <w:spacing w:line="240" w:lineRule="auto"/>
              <w:jc w:val="center"/>
              <w:rPr>
                <w:color w:val="000000" w:themeColor="text1"/>
                <w:sz w:val="20"/>
                <w:szCs w:val="20"/>
              </w:rPr>
            </w:pPr>
            <w:r w:rsidRPr="00BB0F76">
              <w:rPr>
                <w:bCs/>
                <w:sz w:val="20"/>
                <w:szCs w:val="20"/>
              </w:rPr>
              <w:t>Average Annual Use</w:t>
            </w:r>
          </w:p>
        </w:tc>
        <w:tc>
          <w:tcPr>
            <w:tcW w:w="1311" w:type="dxa"/>
            <w:shd w:val="clear" w:color="auto" w:fill="auto"/>
            <w:vAlign w:val="center"/>
          </w:tcPr>
          <w:p w14:paraId="3731A45E" w14:textId="49AF733E" w:rsidR="00E978D4" w:rsidRPr="00BB0F76" w:rsidRDefault="00915D0D" w:rsidP="00AD4CF8">
            <w:pPr>
              <w:spacing w:after="180" w:line="240" w:lineRule="auto"/>
              <w:jc w:val="center"/>
              <w:rPr>
                <w:rFonts w:eastAsia="Helvetica,Times New Roman" w:cstheme="minorHAnsi"/>
                <w:i/>
                <w:color w:val="000000" w:themeColor="text1"/>
                <w:sz w:val="20"/>
                <w:szCs w:val="20"/>
              </w:rPr>
            </w:pPr>
            <w:r w:rsidRPr="00BB0F76">
              <w:rPr>
                <w:rFonts w:eastAsia="Helvetica,Times New Roman" w:cstheme="minorHAnsi"/>
                <w:i/>
                <w:color w:val="000000" w:themeColor="text1"/>
                <w:sz w:val="20"/>
                <w:szCs w:val="20"/>
              </w:rPr>
              <w:t>Plmh/Plm =</w:t>
            </w:r>
            <w:r w:rsidR="00E978D4" w:rsidRPr="00BB0F76">
              <w:rPr>
                <w:bCs/>
                <w:i/>
                <w:color w:val="000000" w:themeColor="text1"/>
                <w:sz w:val="20"/>
                <w:szCs w:val="20"/>
              </w:rPr>
              <w:t>hours</w:t>
            </w:r>
          </w:p>
        </w:tc>
        <w:tc>
          <w:tcPr>
            <w:tcW w:w="1795" w:type="dxa"/>
            <w:shd w:val="clear" w:color="auto" w:fill="auto"/>
            <w:vAlign w:val="center"/>
          </w:tcPr>
          <w:p w14:paraId="08234FBE" w14:textId="38C9C4D3" w:rsidR="00E978D4" w:rsidRPr="00BB0F76" w:rsidRDefault="00C46AE9"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964 – 3,756</w:t>
            </w:r>
          </w:p>
        </w:tc>
        <w:tc>
          <w:tcPr>
            <w:tcW w:w="1590" w:type="dxa"/>
            <w:shd w:val="clear" w:color="auto" w:fill="auto"/>
            <w:vAlign w:val="center"/>
          </w:tcPr>
          <w:p w14:paraId="4DB6DDA0" w14:textId="51FD2BCD" w:rsidR="00E978D4" w:rsidRPr="00BB0F76" w:rsidRDefault="00C46AE9" w:rsidP="00AD4CF8">
            <w:pPr>
              <w:spacing w:line="240" w:lineRule="auto"/>
              <w:jc w:val="center"/>
              <w:rPr>
                <w:bCs/>
                <w:sz w:val="20"/>
                <w:szCs w:val="20"/>
              </w:rPr>
            </w:pPr>
            <w:r w:rsidRPr="00BB0F76">
              <w:rPr>
                <w:bCs/>
                <w:sz w:val="20"/>
                <w:szCs w:val="20"/>
              </w:rPr>
              <w:t>2,860</w:t>
            </w:r>
          </w:p>
        </w:tc>
        <w:tc>
          <w:tcPr>
            <w:tcW w:w="1493" w:type="dxa"/>
            <w:shd w:val="clear" w:color="auto" w:fill="auto"/>
            <w:vAlign w:val="center"/>
          </w:tcPr>
          <w:p w14:paraId="7B612667" w14:textId="6C423C56" w:rsidR="00E978D4" w:rsidRPr="00BB0F76" w:rsidRDefault="00C46AE9"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1</w:t>
            </w:r>
          </w:p>
        </w:tc>
        <w:tc>
          <w:tcPr>
            <w:tcW w:w="1380" w:type="dxa"/>
            <w:shd w:val="clear" w:color="auto" w:fill="auto"/>
            <w:vAlign w:val="center"/>
          </w:tcPr>
          <w:p w14:paraId="590B311B" w14:textId="614FC46C" w:rsidR="00E978D4" w:rsidRPr="00BB0F76" w:rsidRDefault="00BB0F7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w:t>
            </w:r>
          </w:p>
        </w:tc>
      </w:tr>
      <w:tr w:rsidR="00F349BD" w:rsidRPr="00807D37" w14:paraId="3347D762" w14:textId="77777777" w:rsidTr="008F0AA6">
        <w:trPr>
          <w:trHeight w:val="642"/>
          <w:jc w:val="center"/>
        </w:trPr>
        <w:tc>
          <w:tcPr>
            <w:tcW w:w="1992" w:type="dxa"/>
            <w:shd w:val="clear" w:color="auto" w:fill="auto"/>
            <w:vAlign w:val="center"/>
          </w:tcPr>
          <w:p w14:paraId="1E5272B0" w14:textId="4237C321" w:rsidR="00F349BD" w:rsidRPr="00BB0F76" w:rsidRDefault="00C46AE9" w:rsidP="00F349BD">
            <w:pPr>
              <w:spacing w:line="240" w:lineRule="auto"/>
              <w:jc w:val="center"/>
              <w:rPr>
                <w:bCs/>
                <w:sz w:val="20"/>
                <w:szCs w:val="20"/>
              </w:rPr>
            </w:pPr>
            <w:r w:rsidRPr="00BB0F76">
              <w:rPr>
                <w:bCs/>
                <w:sz w:val="20"/>
                <w:szCs w:val="20"/>
              </w:rPr>
              <w:t>Electricity</w:t>
            </w:r>
            <w:r w:rsidR="00F349BD" w:rsidRPr="00BB0F76">
              <w:rPr>
                <w:bCs/>
                <w:sz w:val="20"/>
                <w:szCs w:val="20"/>
              </w:rPr>
              <w:t xml:space="preserve"> consumed </w:t>
            </w:r>
          </w:p>
        </w:tc>
        <w:tc>
          <w:tcPr>
            <w:tcW w:w="1311" w:type="dxa"/>
            <w:shd w:val="clear" w:color="auto" w:fill="auto"/>
            <w:vAlign w:val="center"/>
          </w:tcPr>
          <w:p w14:paraId="5C0688BA" w14:textId="38027651" w:rsidR="00F349BD" w:rsidRPr="00BB0F76" w:rsidRDefault="00F349BD" w:rsidP="00AD4CF8">
            <w:pPr>
              <w:spacing w:after="180" w:line="240" w:lineRule="auto"/>
              <w:jc w:val="center"/>
              <w:rPr>
                <w:bCs/>
                <w:i/>
                <w:color w:val="000000" w:themeColor="text1"/>
                <w:sz w:val="20"/>
                <w:szCs w:val="20"/>
              </w:rPr>
            </w:pPr>
            <w:r w:rsidRPr="00BB0F76">
              <w:rPr>
                <w:bCs/>
                <w:i/>
                <w:color w:val="000000" w:themeColor="text1"/>
                <w:sz w:val="20"/>
                <w:szCs w:val="20"/>
              </w:rPr>
              <w:t>TWh/ Plmh</w:t>
            </w:r>
          </w:p>
        </w:tc>
        <w:tc>
          <w:tcPr>
            <w:tcW w:w="1795" w:type="dxa"/>
            <w:shd w:val="clear" w:color="auto" w:fill="auto"/>
            <w:vAlign w:val="center"/>
          </w:tcPr>
          <w:p w14:paraId="01B829A8" w14:textId="46312E1B" w:rsidR="00F349BD" w:rsidRPr="00BB0F76" w:rsidRDefault="00BB0F7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2.94 – 71.74</w:t>
            </w:r>
          </w:p>
        </w:tc>
        <w:tc>
          <w:tcPr>
            <w:tcW w:w="1590" w:type="dxa"/>
            <w:shd w:val="clear" w:color="auto" w:fill="auto"/>
            <w:vAlign w:val="center"/>
          </w:tcPr>
          <w:p w14:paraId="1122BC98" w14:textId="327F42DB" w:rsidR="00F349BD" w:rsidRPr="00BB0F76" w:rsidRDefault="00BB0F76" w:rsidP="00AD4CF8">
            <w:pPr>
              <w:spacing w:line="240" w:lineRule="auto"/>
              <w:jc w:val="center"/>
              <w:rPr>
                <w:bCs/>
                <w:sz w:val="20"/>
                <w:szCs w:val="20"/>
              </w:rPr>
            </w:pPr>
            <w:r w:rsidRPr="00BB0F76">
              <w:rPr>
                <w:bCs/>
                <w:sz w:val="20"/>
                <w:szCs w:val="20"/>
              </w:rPr>
              <w:t>42.34</w:t>
            </w:r>
          </w:p>
        </w:tc>
        <w:tc>
          <w:tcPr>
            <w:tcW w:w="1493" w:type="dxa"/>
            <w:shd w:val="clear" w:color="auto" w:fill="auto"/>
            <w:vAlign w:val="center"/>
          </w:tcPr>
          <w:p w14:paraId="7CA9CD4A" w14:textId="2FC5E1E2" w:rsidR="00F349BD" w:rsidRPr="00BB0F76" w:rsidRDefault="00BB0F7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3</w:t>
            </w:r>
            <w:r w:rsidR="0019230B" w:rsidRPr="00BB0F76">
              <w:rPr>
                <w:rFonts w:eastAsia="Helvetica,Times New Roman" w:cstheme="minorHAnsi"/>
                <w:color w:val="000000" w:themeColor="text1"/>
                <w:sz w:val="20"/>
                <w:szCs w:val="20"/>
              </w:rPr>
              <w:t>6</w:t>
            </w:r>
          </w:p>
        </w:tc>
        <w:tc>
          <w:tcPr>
            <w:tcW w:w="1380" w:type="dxa"/>
            <w:shd w:val="clear" w:color="auto" w:fill="auto"/>
            <w:vAlign w:val="center"/>
          </w:tcPr>
          <w:p w14:paraId="193577F6" w14:textId="4C2F47A3" w:rsidR="00F349BD" w:rsidRPr="00BB0F76" w:rsidRDefault="00BB0F7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9</w:t>
            </w:r>
          </w:p>
        </w:tc>
      </w:tr>
      <w:tr w:rsidR="00E85FEA" w:rsidRPr="00807D37" w14:paraId="0C4F37B9" w14:textId="77777777" w:rsidTr="008F0AA6">
        <w:trPr>
          <w:trHeight w:val="642"/>
          <w:jc w:val="center"/>
        </w:trPr>
        <w:tc>
          <w:tcPr>
            <w:tcW w:w="1992" w:type="dxa"/>
            <w:shd w:val="clear" w:color="auto" w:fill="auto"/>
            <w:vAlign w:val="center"/>
          </w:tcPr>
          <w:p w14:paraId="0BB21AFA" w14:textId="1B767598" w:rsidR="00E85FEA" w:rsidRPr="00BB0F76" w:rsidRDefault="00E85FEA" w:rsidP="00F349BD">
            <w:pPr>
              <w:spacing w:line="240" w:lineRule="auto"/>
              <w:jc w:val="center"/>
              <w:rPr>
                <w:bCs/>
                <w:sz w:val="20"/>
                <w:szCs w:val="20"/>
              </w:rPr>
            </w:pPr>
            <w:r w:rsidRPr="00BB0F76">
              <w:rPr>
                <w:bCs/>
                <w:sz w:val="20"/>
                <w:szCs w:val="20"/>
              </w:rPr>
              <w:t>Luminous Efficacy</w:t>
            </w:r>
            <w:r w:rsidR="00C46AE9" w:rsidRPr="00BB0F76">
              <w:rPr>
                <w:bCs/>
                <w:sz w:val="20"/>
                <w:szCs w:val="20"/>
              </w:rPr>
              <w:t xml:space="preserve"> – Incandescent</w:t>
            </w:r>
          </w:p>
        </w:tc>
        <w:tc>
          <w:tcPr>
            <w:tcW w:w="1311" w:type="dxa"/>
            <w:shd w:val="clear" w:color="auto" w:fill="auto"/>
            <w:vAlign w:val="center"/>
          </w:tcPr>
          <w:p w14:paraId="4AC1A297" w14:textId="02917AC3" w:rsidR="00E85FEA" w:rsidRPr="00BB0F76" w:rsidRDefault="00E85FEA" w:rsidP="00AD4CF8">
            <w:pPr>
              <w:spacing w:after="180" w:line="240" w:lineRule="auto"/>
              <w:jc w:val="center"/>
              <w:rPr>
                <w:bCs/>
                <w:i/>
                <w:color w:val="000000" w:themeColor="text1"/>
                <w:sz w:val="20"/>
                <w:szCs w:val="20"/>
              </w:rPr>
            </w:pPr>
            <w:r w:rsidRPr="00BB0F76">
              <w:rPr>
                <w:bCs/>
                <w:i/>
                <w:color w:val="000000" w:themeColor="text1"/>
                <w:sz w:val="20"/>
                <w:szCs w:val="20"/>
              </w:rPr>
              <w:t>lm/W</w:t>
            </w:r>
          </w:p>
        </w:tc>
        <w:tc>
          <w:tcPr>
            <w:tcW w:w="1795" w:type="dxa"/>
            <w:shd w:val="clear" w:color="auto" w:fill="auto"/>
            <w:vAlign w:val="center"/>
          </w:tcPr>
          <w:p w14:paraId="0187566C" w14:textId="02F24B05" w:rsidR="00E85FEA" w:rsidRPr="00BB0F76" w:rsidRDefault="00FE536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0.3-16.7</w:t>
            </w:r>
          </w:p>
        </w:tc>
        <w:tc>
          <w:tcPr>
            <w:tcW w:w="1590" w:type="dxa"/>
            <w:shd w:val="clear" w:color="auto" w:fill="auto"/>
            <w:vAlign w:val="center"/>
          </w:tcPr>
          <w:p w14:paraId="400B1F5D" w14:textId="66B30344" w:rsidR="00E85FEA" w:rsidRPr="00BB0F76" w:rsidRDefault="00FE5366" w:rsidP="00AD4CF8">
            <w:pPr>
              <w:spacing w:line="240" w:lineRule="auto"/>
              <w:jc w:val="center"/>
              <w:rPr>
                <w:bCs/>
                <w:sz w:val="20"/>
                <w:szCs w:val="20"/>
              </w:rPr>
            </w:pPr>
            <w:r w:rsidRPr="00BB0F76">
              <w:rPr>
                <w:bCs/>
                <w:sz w:val="20"/>
                <w:szCs w:val="20"/>
              </w:rPr>
              <w:t>13.5</w:t>
            </w:r>
          </w:p>
        </w:tc>
        <w:tc>
          <w:tcPr>
            <w:tcW w:w="1493" w:type="dxa"/>
            <w:shd w:val="clear" w:color="auto" w:fill="auto"/>
            <w:vAlign w:val="center"/>
          </w:tcPr>
          <w:p w14:paraId="05BEFA1F" w14:textId="7C9147C1" w:rsidR="00E85FEA" w:rsidRPr="00BB0F76" w:rsidRDefault="00FE5366"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7</w:t>
            </w:r>
          </w:p>
        </w:tc>
        <w:tc>
          <w:tcPr>
            <w:tcW w:w="1380" w:type="dxa"/>
            <w:shd w:val="clear" w:color="auto" w:fill="auto"/>
            <w:vAlign w:val="center"/>
          </w:tcPr>
          <w:p w14:paraId="0A8E3335" w14:textId="4605329B" w:rsidR="00E85FEA" w:rsidRPr="00BB0F76" w:rsidRDefault="00C46AE9" w:rsidP="00AD4CF8">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7</w:t>
            </w:r>
          </w:p>
        </w:tc>
      </w:tr>
      <w:tr w:rsidR="00C46AE9" w:rsidRPr="00807D37" w14:paraId="3E1EA97E" w14:textId="77777777" w:rsidTr="00C46AE9">
        <w:trPr>
          <w:trHeight w:val="642"/>
          <w:jc w:val="center"/>
        </w:trPr>
        <w:tc>
          <w:tcPr>
            <w:tcW w:w="1992" w:type="dxa"/>
            <w:shd w:val="clear" w:color="auto" w:fill="auto"/>
            <w:vAlign w:val="center"/>
          </w:tcPr>
          <w:p w14:paraId="62891BBF" w14:textId="2E98C736" w:rsidR="00C46AE9" w:rsidRPr="00BB0F76" w:rsidRDefault="00C46AE9" w:rsidP="00C46AE9">
            <w:pPr>
              <w:spacing w:line="240" w:lineRule="auto"/>
              <w:jc w:val="center"/>
              <w:rPr>
                <w:bCs/>
                <w:sz w:val="20"/>
                <w:szCs w:val="20"/>
              </w:rPr>
            </w:pPr>
            <w:r w:rsidRPr="00BB0F76">
              <w:rPr>
                <w:bCs/>
                <w:sz w:val="20"/>
                <w:szCs w:val="20"/>
              </w:rPr>
              <w:t>Luminous Efficacy – Halogen</w:t>
            </w:r>
          </w:p>
        </w:tc>
        <w:tc>
          <w:tcPr>
            <w:tcW w:w="1311" w:type="dxa"/>
            <w:shd w:val="clear" w:color="auto" w:fill="auto"/>
            <w:vAlign w:val="center"/>
          </w:tcPr>
          <w:p w14:paraId="40FA66B9" w14:textId="0EE44E01" w:rsidR="00C46AE9" w:rsidRPr="00BB0F76" w:rsidRDefault="00C46AE9" w:rsidP="00C46AE9">
            <w:pPr>
              <w:spacing w:after="180" w:line="240" w:lineRule="auto"/>
              <w:jc w:val="center"/>
              <w:rPr>
                <w:bCs/>
                <w:i/>
                <w:color w:val="000000" w:themeColor="text1"/>
                <w:sz w:val="20"/>
                <w:szCs w:val="20"/>
              </w:rPr>
            </w:pPr>
            <w:r w:rsidRPr="00BB0F76">
              <w:rPr>
                <w:bCs/>
                <w:i/>
                <w:color w:val="000000" w:themeColor="text1"/>
                <w:sz w:val="20"/>
                <w:szCs w:val="20"/>
              </w:rPr>
              <w:t>lm/W</w:t>
            </w:r>
          </w:p>
        </w:tc>
        <w:tc>
          <w:tcPr>
            <w:tcW w:w="1795" w:type="dxa"/>
            <w:shd w:val="clear" w:color="auto" w:fill="auto"/>
            <w:vAlign w:val="center"/>
          </w:tcPr>
          <w:p w14:paraId="6143961B" w14:textId="436DE37A" w:rsidR="00C46AE9" w:rsidRPr="00BB0F76" w:rsidRDefault="00C46AE9" w:rsidP="00C46AE9">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15.3 – 27.7</w:t>
            </w:r>
          </w:p>
        </w:tc>
        <w:tc>
          <w:tcPr>
            <w:tcW w:w="1590" w:type="dxa"/>
            <w:shd w:val="clear" w:color="auto" w:fill="auto"/>
            <w:vAlign w:val="center"/>
          </w:tcPr>
          <w:p w14:paraId="78E26DE9" w14:textId="6AC3AFC1" w:rsidR="00C46AE9" w:rsidRPr="00BB0F76" w:rsidRDefault="00C46AE9" w:rsidP="00C46AE9">
            <w:pPr>
              <w:spacing w:line="240" w:lineRule="auto"/>
              <w:jc w:val="center"/>
              <w:rPr>
                <w:bCs/>
                <w:sz w:val="20"/>
                <w:szCs w:val="20"/>
              </w:rPr>
            </w:pPr>
            <w:r w:rsidRPr="00BB0F76">
              <w:rPr>
                <w:bCs/>
                <w:sz w:val="20"/>
                <w:szCs w:val="20"/>
              </w:rPr>
              <w:t>21.5</w:t>
            </w:r>
          </w:p>
        </w:tc>
        <w:tc>
          <w:tcPr>
            <w:tcW w:w="1493" w:type="dxa"/>
            <w:shd w:val="clear" w:color="auto" w:fill="auto"/>
            <w:vAlign w:val="center"/>
          </w:tcPr>
          <w:p w14:paraId="219F7743" w14:textId="1BB5B03A" w:rsidR="00C46AE9" w:rsidRPr="00BB0F76" w:rsidRDefault="00C46AE9" w:rsidP="00C46AE9">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6</w:t>
            </w:r>
          </w:p>
        </w:tc>
        <w:tc>
          <w:tcPr>
            <w:tcW w:w="1380" w:type="dxa"/>
            <w:shd w:val="clear" w:color="auto" w:fill="auto"/>
            <w:vAlign w:val="center"/>
          </w:tcPr>
          <w:p w14:paraId="7DAF034D" w14:textId="50734FD4" w:rsidR="00C46AE9" w:rsidRPr="00BB0F76" w:rsidRDefault="00C46AE9" w:rsidP="00C46AE9">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6</w:t>
            </w:r>
          </w:p>
        </w:tc>
      </w:tr>
      <w:tr w:rsidR="00C46AE9" w:rsidRPr="00807D37" w14:paraId="3167ACEE" w14:textId="77777777" w:rsidTr="00C46AE9">
        <w:trPr>
          <w:trHeight w:val="642"/>
          <w:jc w:val="center"/>
        </w:trPr>
        <w:tc>
          <w:tcPr>
            <w:tcW w:w="1992" w:type="dxa"/>
            <w:shd w:val="clear" w:color="auto" w:fill="auto"/>
            <w:vAlign w:val="center"/>
          </w:tcPr>
          <w:p w14:paraId="1B5C6A59" w14:textId="50239DFA" w:rsidR="00C46AE9" w:rsidRPr="00BB0F76" w:rsidRDefault="00C46AE9" w:rsidP="00C46AE9">
            <w:pPr>
              <w:spacing w:line="240" w:lineRule="auto"/>
              <w:jc w:val="center"/>
              <w:rPr>
                <w:bCs/>
                <w:sz w:val="20"/>
                <w:szCs w:val="20"/>
              </w:rPr>
            </w:pPr>
            <w:r w:rsidRPr="00BB0F76">
              <w:rPr>
                <w:bCs/>
                <w:sz w:val="20"/>
                <w:szCs w:val="20"/>
              </w:rPr>
              <w:t>Luminous Efficacy – LFL</w:t>
            </w:r>
          </w:p>
        </w:tc>
        <w:tc>
          <w:tcPr>
            <w:tcW w:w="1311" w:type="dxa"/>
            <w:shd w:val="clear" w:color="auto" w:fill="auto"/>
            <w:vAlign w:val="center"/>
          </w:tcPr>
          <w:p w14:paraId="43689ACB" w14:textId="26F66B6B" w:rsidR="00C46AE9" w:rsidRPr="00BB0F76" w:rsidRDefault="00C46AE9" w:rsidP="00C46AE9">
            <w:pPr>
              <w:spacing w:after="180" w:line="240" w:lineRule="auto"/>
              <w:jc w:val="center"/>
              <w:rPr>
                <w:bCs/>
                <w:i/>
                <w:color w:val="000000" w:themeColor="text1"/>
                <w:sz w:val="20"/>
                <w:szCs w:val="20"/>
              </w:rPr>
            </w:pPr>
            <w:r w:rsidRPr="00BB0F76">
              <w:rPr>
                <w:bCs/>
                <w:i/>
                <w:color w:val="000000" w:themeColor="text1"/>
                <w:sz w:val="20"/>
                <w:szCs w:val="20"/>
              </w:rPr>
              <w:t>lm/W</w:t>
            </w:r>
          </w:p>
        </w:tc>
        <w:tc>
          <w:tcPr>
            <w:tcW w:w="1795" w:type="dxa"/>
            <w:shd w:val="clear" w:color="auto" w:fill="auto"/>
            <w:vAlign w:val="center"/>
          </w:tcPr>
          <w:p w14:paraId="1F073C02" w14:textId="0C95B7A0" w:rsidR="00C46AE9" w:rsidRPr="00BB0F76" w:rsidRDefault="00C46AE9" w:rsidP="00C46AE9">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65.6 – 95.1</w:t>
            </w:r>
          </w:p>
        </w:tc>
        <w:tc>
          <w:tcPr>
            <w:tcW w:w="1590" w:type="dxa"/>
            <w:shd w:val="clear" w:color="auto" w:fill="auto"/>
            <w:vAlign w:val="center"/>
          </w:tcPr>
          <w:p w14:paraId="7395DF88" w14:textId="0DD04A24" w:rsidR="00C46AE9" w:rsidRPr="00BB0F76" w:rsidRDefault="00C46AE9" w:rsidP="00C46AE9">
            <w:pPr>
              <w:spacing w:line="240" w:lineRule="auto"/>
              <w:jc w:val="center"/>
              <w:rPr>
                <w:bCs/>
                <w:sz w:val="20"/>
                <w:szCs w:val="20"/>
              </w:rPr>
            </w:pPr>
            <w:r w:rsidRPr="00BB0F76">
              <w:rPr>
                <w:bCs/>
                <w:sz w:val="20"/>
                <w:szCs w:val="20"/>
              </w:rPr>
              <w:t>80.4</w:t>
            </w:r>
          </w:p>
        </w:tc>
        <w:tc>
          <w:tcPr>
            <w:tcW w:w="1493" w:type="dxa"/>
            <w:shd w:val="clear" w:color="auto" w:fill="auto"/>
            <w:vAlign w:val="center"/>
          </w:tcPr>
          <w:p w14:paraId="57AD5732" w14:textId="243667A8" w:rsidR="00C46AE9" w:rsidRPr="00BB0F76" w:rsidRDefault="00C46AE9" w:rsidP="00C46AE9">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5</w:t>
            </w:r>
          </w:p>
        </w:tc>
        <w:tc>
          <w:tcPr>
            <w:tcW w:w="1380" w:type="dxa"/>
            <w:shd w:val="clear" w:color="auto" w:fill="auto"/>
            <w:vAlign w:val="center"/>
          </w:tcPr>
          <w:p w14:paraId="2FF6FD7F" w14:textId="72CA6AF4" w:rsidR="00C46AE9" w:rsidRPr="00BB0F76" w:rsidRDefault="00C46AE9" w:rsidP="00C46AE9">
            <w:pPr>
              <w:spacing w:after="180" w:line="240" w:lineRule="auto"/>
              <w:jc w:val="center"/>
              <w:rPr>
                <w:rFonts w:eastAsia="Helvetica,Times New Roman" w:cstheme="minorHAnsi"/>
                <w:color w:val="000000" w:themeColor="text1"/>
                <w:sz w:val="20"/>
                <w:szCs w:val="20"/>
              </w:rPr>
            </w:pPr>
            <w:r w:rsidRPr="00BB0F76">
              <w:rPr>
                <w:rFonts w:eastAsia="Helvetica,Times New Roman" w:cstheme="minorHAnsi"/>
                <w:color w:val="000000" w:themeColor="text1"/>
                <w:sz w:val="20"/>
                <w:szCs w:val="20"/>
              </w:rPr>
              <w:t>5</w:t>
            </w:r>
          </w:p>
        </w:tc>
      </w:tr>
      <w:tr w:rsidR="00C46AE9" w:rsidRPr="00807D37" w14:paraId="26AB494F" w14:textId="77777777" w:rsidTr="00C46AE9">
        <w:trPr>
          <w:trHeight w:val="642"/>
          <w:jc w:val="center"/>
        </w:trPr>
        <w:tc>
          <w:tcPr>
            <w:tcW w:w="1992" w:type="dxa"/>
            <w:shd w:val="clear" w:color="auto" w:fill="auto"/>
            <w:vAlign w:val="center"/>
          </w:tcPr>
          <w:p w14:paraId="38D6AB6E" w14:textId="146C5997" w:rsidR="00C46AE9" w:rsidRPr="00C46AE9" w:rsidRDefault="00C46AE9" w:rsidP="00C46AE9">
            <w:pPr>
              <w:spacing w:line="240" w:lineRule="auto"/>
              <w:jc w:val="center"/>
              <w:rPr>
                <w:bCs/>
                <w:sz w:val="20"/>
                <w:szCs w:val="20"/>
              </w:rPr>
            </w:pPr>
            <w:r w:rsidRPr="00C46AE9">
              <w:rPr>
                <w:bCs/>
                <w:sz w:val="20"/>
                <w:szCs w:val="20"/>
              </w:rPr>
              <w:t>Luminous Efficacy – CFL</w:t>
            </w:r>
          </w:p>
        </w:tc>
        <w:tc>
          <w:tcPr>
            <w:tcW w:w="1311" w:type="dxa"/>
            <w:shd w:val="clear" w:color="auto" w:fill="auto"/>
            <w:vAlign w:val="center"/>
          </w:tcPr>
          <w:p w14:paraId="1E7B6CB6" w14:textId="115BE442" w:rsidR="00C46AE9" w:rsidRPr="00C46AE9" w:rsidRDefault="00C46AE9" w:rsidP="00C46AE9">
            <w:pPr>
              <w:spacing w:after="180" w:line="240" w:lineRule="auto"/>
              <w:jc w:val="center"/>
              <w:rPr>
                <w:bCs/>
                <w:i/>
                <w:color w:val="000000" w:themeColor="text1"/>
                <w:sz w:val="20"/>
                <w:szCs w:val="20"/>
              </w:rPr>
            </w:pPr>
            <w:r w:rsidRPr="00C46AE9">
              <w:rPr>
                <w:bCs/>
                <w:i/>
                <w:color w:val="000000" w:themeColor="text1"/>
                <w:sz w:val="20"/>
                <w:szCs w:val="20"/>
              </w:rPr>
              <w:t>lm/W</w:t>
            </w:r>
          </w:p>
        </w:tc>
        <w:tc>
          <w:tcPr>
            <w:tcW w:w="1795" w:type="dxa"/>
            <w:shd w:val="clear" w:color="auto" w:fill="auto"/>
            <w:vAlign w:val="center"/>
          </w:tcPr>
          <w:p w14:paraId="00063C1E" w14:textId="6B8B15D7"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54.7 – 67.1</w:t>
            </w:r>
          </w:p>
        </w:tc>
        <w:tc>
          <w:tcPr>
            <w:tcW w:w="1590" w:type="dxa"/>
            <w:shd w:val="clear" w:color="auto" w:fill="auto"/>
            <w:vAlign w:val="center"/>
          </w:tcPr>
          <w:p w14:paraId="0A3CEEA5" w14:textId="3179906A" w:rsidR="00C46AE9" w:rsidRPr="00C46AE9" w:rsidRDefault="00C46AE9" w:rsidP="00C46AE9">
            <w:pPr>
              <w:spacing w:line="240" w:lineRule="auto"/>
              <w:jc w:val="center"/>
              <w:rPr>
                <w:bCs/>
                <w:sz w:val="20"/>
                <w:szCs w:val="20"/>
              </w:rPr>
            </w:pPr>
            <w:r w:rsidRPr="00C46AE9">
              <w:rPr>
                <w:bCs/>
                <w:sz w:val="20"/>
                <w:szCs w:val="20"/>
              </w:rPr>
              <w:t>60.9</w:t>
            </w:r>
          </w:p>
        </w:tc>
        <w:tc>
          <w:tcPr>
            <w:tcW w:w="1493" w:type="dxa"/>
            <w:shd w:val="clear" w:color="auto" w:fill="auto"/>
            <w:vAlign w:val="center"/>
          </w:tcPr>
          <w:p w14:paraId="5E9BD5B5" w14:textId="56334F8D"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8</w:t>
            </w:r>
          </w:p>
        </w:tc>
        <w:tc>
          <w:tcPr>
            <w:tcW w:w="1380" w:type="dxa"/>
            <w:shd w:val="clear" w:color="auto" w:fill="auto"/>
            <w:vAlign w:val="center"/>
          </w:tcPr>
          <w:p w14:paraId="1B6256DE" w14:textId="5A7604E8"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7</w:t>
            </w:r>
          </w:p>
        </w:tc>
      </w:tr>
      <w:tr w:rsidR="00C46AE9" w:rsidRPr="00807D37" w14:paraId="6710D4CD" w14:textId="77777777" w:rsidTr="008F0AA6">
        <w:trPr>
          <w:trHeight w:val="642"/>
          <w:jc w:val="center"/>
        </w:trPr>
        <w:tc>
          <w:tcPr>
            <w:tcW w:w="1992" w:type="dxa"/>
            <w:shd w:val="clear" w:color="auto" w:fill="auto"/>
            <w:vAlign w:val="center"/>
          </w:tcPr>
          <w:p w14:paraId="77535AAB" w14:textId="17BCDD38" w:rsidR="00C46AE9" w:rsidRPr="00C46AE9" w:rsidRDefault="00C46AE9" w:rsidP="00C46AE9">
            <w:pPr>
              <w:spacing w:line="240" w:lineRule="auto"/>
              <w:jc w:val="center"/>
              <w:rPr>
                <w:bCs/>
                <w:sz w:val="20"/>
                <w:szCs w:val="20"/>
              </w:rPr>
            </w:pPr>
            <w:r w:rsidRPr="00C46AE9">
              <w:rPr>
                <w:bCs/>
                <w:sz w:val="20"/>
                <w:szCs w:val="20"/>
              </w:rPr>
              <w:t>Average Luminous Flux - Incandescent</w:t>
            </w:r>
          </w:p>
        </w:tc>
        <w:tc>
          <w:tcPr>
            <w:tcW w:w="1311" w:type="dxa"/>
            <w:shd w:val="clear" w:color="auto" w:fill="auto"/>
            <w:vAlign w:val="center"/>
          </w:tcPr>
          <w:p w14:paraId="53CA443C" w14:textId="23A0BB5C" w:rsidR="00C46AE9" w:rsidRPr="00C46AE9" w:rsidRDefault="00C46AE9" w:rsidP="00C46AE9">
            <w:pPr>
              <w:spacing w:after="180" w:line="240" w:lineRule="auto"/>
              <w:jc w:val="center"/>
              <w:rPr>
                <w:bCs/>
                <w:i/>
                <w:color w:val="000000" w:themeColor="text1"/>
                <w:sz w:val="20"/>
                <w:szCs w:val="20"/>
              </w:rPr>
            </w:pPr>
            <w:r w:rsidRPr="00C46AE9">
              <w:rPr>
                <w:bCs/>
                <w:i/>
                <w:color w:val="000000" w:themeColor="text1"/>
                <w:sz w:val="20"/>
                <w:szCs w:val="20"/>
              </w:rPr>
              <w:t>lm/ unit</w:t>
            </w:r>
          </w:p>
        </w:tc>
        <w:tc>
          <w:tcPr>
            <w:tcW w:w="1795" w:type="dxa"/>
            <w:shd w:val="clear" w:color="auto" w:fill="auto"/>
            <w:vAlign w:val="center"/>
          </w:tcPr>
          <w:p w14:paraId="11A8A437" w14:textId="3AE8C5B5"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513</w:t>
            </w:r>
          </w:p>
        </w:tc>
        <w:tc>
          <w:tcPr>
            <w:tcW w:w="1590" w:type="dxa"/>
            <w:shd w:val="clear" w:color="auto" w:fill="auto"/>
            <w:vAlign w:val="center"/>
          </w:tcPr>
          <w:p w14:paraId="0DB09379" w14:textId="5012B153" w:rsidR="00C46AE9" w:rsidRPr="00C46AE9" w:rsidRDefault="00C46AE9" w:rsidP="00C46AE9">
            <w:pPr>
              <w:spacing w:line="240" w:lineRule="auto"/>
              <w:jc w:val="center"/>
              <w:rPr>
                <w:bCs/>
                <w:sz w:val="20"/>
                <w:szCs w:val="20"/>
              </w:rPr>
            </w:pPr>
            <w:r w:rsidRPr="00C46AE9">
              <w:rPr>
                <w:bCs/>
                <w:sz w:val="20"/>
                <w:szCs w:val="20"/>
              </w:rPr>
              <w:t>513</w:t>
            </w:r>
          </w:p>
        </w:tc>
        <w:tc>
          <w:tcPr>
            <w:tcW w:w="1493" w:type="dxa"/>
            <w:shd w:val="clear" w:color="auto" w:fill="auto"/>
            <w:vAlign w:val="center"/>
          </w:tcPr>
          <w:p w14:paraId="4A1632FE" w14:textId="732B2C3C"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2</w:t>
            </w:r>
          </w:p>
        </w:tc>
        <w:tc>
          <w:tcPr>
            <w:tcW w:w="1380" w:type="dxa"/>
            <w:shd w:val="clear" w:color="auto" w:fill="auto"/>
            <w:vAlign w:val="center"/>
          </w:tcPr>
          <w:p w14:paraId="50AF104A" w14:textId="7C3DF37A"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1</w:t>
            </w:r>
          </w:p>
        </w:tc>
      </w:tr>
      <w:tr w:rsidR="00C46AE9" w:rsidRPr="00807D37" w14:paraId="16270A8A" w14:textId="77777777" w:rsidTr="00C46AE9">
        <w:trPr>
          <w:trHeight w:val="642"/>
          <w:jc w:val="center"/>
        </w:trPr>
        <w:tc>
          <w:tcPr>
            <w:tcW w:w="1992" w:type="dxa"/>
            <w:shd w:val="clear" w:color="auto" w:fill="auto"/>
            <w:vAlign w:val="center"/>
          </w:tcPr>
          <w:p w14:paraId="40DCFBD9" w14:textId="42CF6EC3" w:rsidR="00C46AE9" w:rsidRPr="00C46AE9" w:rsidRDefault="00C46AE9" w:rsidP="00C46AE9">
            <w:pPr>
              <w:spacing w:line="240" w:lineRule="auto"/>
              <w:jc w:val="center"/>
              <w:rPr>
                <w:bCs/>
                <w:sz w:val="20"/>
                <w:szCs w:val="20"/>
              </w:rPr>
            </w:pPr>
            <w:r w:rsidRPr="00C46AE9">
              <w:rPr>
                <w:bCs/>
                <w:sz w:val="20"/>
                <w:szCs w:val="20"/>
              </w:rPr>
              <w:t>Average Luminous Flux - Halogen</w:t>
            </w:r>
          </w:p>
        </w:tc>
        <w:tc>
          <w:tcPr>
            <w:tcW w:w="1311" w:type="dxa"/>
            <w:shd w:val="clear" w:color="auto" w:fill="auto"/>
            <w:vAlign w:val="center"/>
          </w:tcPr>
          <w:p w14:paraId="78B687D3" w14:textId="135EC2D8" w:rsidR="00C46AE9" w:rsidRPr="00C46AE9" w:rsidRDefault="00C46AE9" w:rsidP="00C46AE9">
            <w:pPr>
              <w:spacing w:after="180" w:line="240" w:lineRule="auto"/>
              <w:jc w:val="center"/>
              <w:rPr>
                <w:bCs/>
                <w:i/>
                <w:color w:val="000000" w:themeColor="text1"/>
                <w:sz w:val="20"/>
                <w:szCs w:val="20"/>
              </w:rPr>
            </w:pPr>
            <w:r w:rsidRPr="00C46AE9">
              <w:rPr>
                <w:bCs/>
                <w:i/>
                <w:color w:val="000000" w:themeColor="text1"/>
                <w:sz w:val="20"/>
                <w:szCs w:val="20"/>
              </w:rPr>
              <w:t>lm/ unit</w:t>
            </w:r>
          </w:p>
        </w:tc>
        <w:tc>
          <w:tcPr>
            <w:tcW w:w="1795" w:type="dxa"/>
            <w:shd w:val="clear" w:color="auto" w:fill="auto"/>
            <w:vAlign w:val="center"/>
          </w:tcPr>
          <w:p w14:paraId="0D859B3F" w14:textId="449C90D3"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417.8 - 483</w:t>
            </w:r>
          </w:p>
        </w:tc>
        <w:tc>
          <w:tcPr>
            <w:tcW w:w="1590" w:type="dxa"/>
            <w:shd w:val="clear" w:color="auto" w:fill="auto"/>
            <w:vAlign w:val="center"/>
          </w:tcPr>
          <w:p w14:paraId="59A18173" w14:textId="4DB94146" w:rsidR="00C46AE9" w:rsidRPr="00C46AE9" w:rsidRDefault="00C46AE9" w:rsidP="00C46AE9">
            <w:pPr>
              <w:spacing w:line="240" w:lineRule="auto"/>
              <w:jc w:val="center"/>
              <w:rPr>
                <w:bCs/>
                <w:sz w:val="20"/>
                <w:szCs w:val="20"/>
              </w:rPr>
            </w:pPr>
            <w:r w:rsidRPr="00C46AE9">
              <w:rPr>
                <w:bCs/>
                <w:sz w:val="20"/>
                <w:szCs w:val="20"/>
              </w:rPr>
              <w:t>450</w:t>
            </w:r>
          </w:p>
        </w:tc>
        <w:tc>
          <w:tcPr>
            <w:tcW w:w="1493" w:type="dxa"/>
            <w:shd w:val="clear" w:color="auto" w:fill="auto"/>
            <w:vAlign w:val="center"/>
          </w:tcPr>
          <w:p w14:paraId="23EFF025" w14:textId="570A05F3"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5</w:t>
            </w:r>
          </w:p>
        </w:tc>
        <w:tc>
          <w:tcPr>
            <w:tcW w:w="1380" w:type="dxa"/>
            <w:shd w:val="clear" w:color="auto" w:fill="auto"/>
            <w:vAlign w:val="center"/>
          </w:tcPr>
          <w:p w14:paraId="46DC8D57" w14:textId="5A4CDF2C"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1</w:t>
            </w:r>
          </w:p>
        </w:tc>
      </w:tr>
      <w:tr w:rsidR="00C46AE9" w:rsidRPr="00807D37" w14:paraId="0FDD3293" w14:textId="77777777" w:rsidTr="00C46AE9">
        <w:trPr>
          <w:trHeight w:val="642"/>
          <w:jc w:val="center"/>
        </w:trPr>
        <w:tc>
          <w:tcPr>
            <w:tcW w:w="1992" w:type="dxa"/>
            <w:shd w:val="clear" w:color="auto" w:fill="auto"/>
            <w:vAlign w:val="center"/>
          </w:tcPr>
          <w:p w14:paraId="7FB5DE71" w14:textId="623D23FE" w:rsidR="00C46AE9" w:rsidRPr="00C46AE9" w:rsidRDefault="00C46AE9" w:rsidP="00C46AE9">
            <w:pPr>
              <w:spacing w:line="240" w:lineRule="auto"/>
              <w:jc w:val="center"/>
              <w:rPr>
                <w:bCs/>
                <w:sz w:val="20"/>
                <w:szCs w:val="20"/>
              </w:rPr>
            </w:pPr>
            <w:r w:rsidRPr="00C46AE9">
              <w:rPr>
                <w:bCs/>
                <w:sz w:val="20"/>
                <w:szCs w:val="20"/>
              </w:rPr>
              <w:t>Average Luminous Flux - LFL</w:t>
            </w:r>
          </w:p>
        </w:tc>
        <w:tc>
          <w:tcPr>
            <w:tcW w:w="1311" w:type="dxa"/>
            <w:shd w:val="clear" w:color="auto" w:fill="auto"/>
            <w:vAlign w:val="center"/>
          </w:tcPr>
          <w:p w14:paraId="7F239E5A" w14:textId="7F647E55" w:rsidR="00C46AE9" w:rsidRPr="00C46AE9" w:rsidRDefault="00C46AE9" w:rsidP="00C46AE9">
            <w:pPr>
              <w:spacing w:after="180" w:line="240" w:lineRule="auto"/>
              <w:jc w:val="center"/>
              <w:rPr>
                <w:bCs/>
                <w:i/>
                <w:color w:val="000000" w:themeColor="text1"/>
                <w:sz w:val="20"/>
                <w:szCs w:val="20"/>
              </w:rPr>
            </w:pPr>
            <w:r w:rsidRPr="00C46AE9">
              <w:rPr>
                <w:bCs/>
                <w:i/>
                <w:color w:val="000000" w:themeColor="text1"/>
                <w:sz w:val="20"/>
                <w:szCs w:val="20"/>
              </w:rPr>
              <w:t>lm/ unit</w:t>
            </w:r>
          </w:p>
        </w:tc>
        <w:tc>
          <w:tcPr>
            <w:tcW w:w="1795" w:type="dxa"/>
            <w:shd w:val="clear" w:color="auto" w:fill="auto"/>
            <w:vAlign w:val="center"/>
          </w:tcPr>
          <w:p w14:paraId="147EF0B0" w14:textId="4988345E"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1,568.6 – 2,654.2</w:t>
            </w:r>
          </w:p>
        </w:tc>
        <w:tc>
          <w:tcPr>
            <w:tcW w:w="1590" w:type="dxa"/>
            <w:shd w:val="clear" w:color="auto" w:fill="auto"/>
            <w:vAlign w:val="center"/>
          </w:tcPr>
          <w:p w14:paraId="64E44B81" w14:textId="538AB9BA" w:rsidR="00C46AE9" w:rsidRPr="00C46AE9" w:rsidRDefault="00C46AE9" w:rsidP="00C46AE9">
            <w:pPr>
              <w:spacing w:line="240" w:lineRule="auto"/>
              <w:jc w:val="center"/>
              <w:rPr>
                <w:bCs/>
                <w:sz w:val="20"/>
                <w:szCs w:val="20"/>
              </w:rPr>
            </w:pPr>
            <w:r w:rsidRPr="00C46AE9">
              <w:rPr>
                <w:bCs/>
                <w:sz w:val="20"/>
                <w:szCs w:val="20"/>
              </w:rPr>
              <w:t>2.111.4</w:t>
            </w:r>
          </w:p>
        </w:tc>
        <w:tc>
          <w:tcPr>
            <w:tcW w:w="1493" w:type="dxa"/>
            <w:shd w:val="clear" w:color="auto" w:fill="auto"/>
            <w:vAlign w:val="center"/>
          </w:tcPr>
          <w:p w14:paraId="25317D37" w14:textId="0C03EF3D"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5</w:t>
            </w:r>
          </w:p>
        </w:tc>
        <w:tc>
          <w:tcPr>
            <w:tcW w:w="1380" w:type="dxa"/>
            <w:shd w:val="clear" w:color="auto" w:fill="auto"/>
            <w:vAlign w:val="center"/>
          </w:tcPr>
          <w:p w14:paraId="769D694A" w14:textId="521A920B"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1</w:t>
            </w:r>
          </w:p>
        </w:tc>
      </w:tr>
      <w:tr w:rsidR="00C46AE9" w:rsidRPr="00807D37" w14:paraId="65A39DC4" w14:textId="77777777" w:rsidTr="00C46AE9">
        <w:trPr>
          <w:trHeight w:val="642"/>
          <w:jc w:val="center"/>
        </w:trPr>
        <w:tc>
          <w:tcPr>
            <w:tcW w:w="1992" w:type="dxa"/>
            <w:shd w:val="clear" w:color="auto" w:fill="auto"/>
            <w:vAlign w:val="center"/>
          </w:tcPr>
          <w:p w14:paraId="4FFB7287" w14:textId="7A2D2DAE" w:rsidR="00C46AE9" w:rsidRPr="00C46AE9" w:rsidRDefault="00C46AE9" w:rsidP="00C46AE9">
            <w:pPr>
              <w:spacing w:line="240" w:lineRule="auto"/>
              <w:jc w:val="center"/>
              <w:rPr>
                <w:bCs/>
                <w:sz w:val="20"/>
                <w:szCs w:val="20"/>
              </w:rPr>
            </w:pPr>
            <w:r w:rsidRPr="00C46AE9">
              <w:rPr>
                <w:bCs/>
                <w:sz w:val="20"/>
                <w:szCs w:val="20"/>
              </w:rPr>
              <w:t>Average Luminous Flux - CFL</w:t>
            </w:r>
          </w:p>
        </w:tc>
        <w:tc>
          <w:tcPr>
            <w:tcW w:w="1311" w:type="dxa"/>
            <w:shd w:val="clear" w:color="auto" w:fill="auto"/>
            <w:vAlign w:val="center"/>
          </w:tcPr>
          <w:p w14:paraId="7C658BEB" w14:textId="641BC131" w:rsidR="00C46AE9" w:rsidRPr="00C46AE9" w:rsidRDefault="00C46AE9" w:rsidP="00C46AE9">
            <w:pPr>
              <w:spacing w:after="180" w:line="240" w:lineRule="auto"/>
              <w:jc w:val="center"/>
              <w:rPr>
                <w:bCs/>
                <w:i/>
                <w:color w:val="000000" w:themeColor="text1"/>
                <w:sz w:val="20"/>
                <w:szCs w:val="20"/>
              </w:rPr>
            </w:pPr>
            <w:r w:rsidRPr="00C46AE9">
              <w:rPr>
                <w:bCs/>
                <w:i/>
                <w:color w:val="000000" w:themeColor="text1"/>
                <w:sz w:val="20"/>
                <w:szCs w:val="20"/>
              </w:rPr>
              <w:t>lm/ unit</w:t>
            </w:r>
          </w:p>
        </w:tc>
        <w:tc>
          <w:tcPr>
            <w:tcW w:w="1795" w:type="dxa"/>
            <w:shd w:val="clear" w:color="auto" w:fill="auto"/>
            <w:vAlign w:val="center"/>
          </w:tcPr>
          <w:p w14:paraId="5EB59F45" w14:textId="17CF6BB7"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522.5</w:t>
            </w:r>
          </w:p>
        </w:tc>
        <w:tc>
          <w:tcPr>
            <w:tcW w:w="1590" w:type="dxa"/>
            <w:shd w:val="clear" w:color="auto" w:fill="auto"/>
            <w:vAlign w:val="center"/>
          </w:tcPr>
          <w:p w14:paraId="78ABFF4B" w14:textId="30D7A82F" w:rsidR="00C46AE9" w:rsidRPr="00C46AE9" w:rsidRDefault="00C46AE9" w:rsidP="00C46AE9">
            <w:pPr>
              <w:spacing w:line="240" w:lineRule="auto"/>
              <w:jc w:val="center"/>
              <w:rPr>
                <w:bCs/>
                <w:sz w:val="20"/>
                <w:szCs w:val="20"/>
              </w:rPr>
            </w:pPr>
            <w:r w:rsidRPr="00C46AE9">
              <w:rPr>
                <w:bCs/>
                <w:sz w:val="20"/>
                <w:szCs w:val="20"/>
              </w:rPr>
              <w:t>522.5</w:t>
            </w:r>
          </w:p>
        </w:tc>
        <w:tc>
          <w:tcPr>
            <w:tcW w:w="1493" w:type="dxa"/>
            <w:shd w:val="clear" w:color="auto" w:fill="auto"/>
            <w:vAlign w:val="center"/>
          </w:tcPr>
          <w:p w14:paraId="796DC94B" w14:textId="5C5BE232"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1</w:t>
            </w:r>
          </w:p>
        </w:tc>
        <w:tc>
          <w:tcPr>
            <w:tcW w:w="1380" w:type="dxa"/>
            <w:shd w:val="clear" w:color="auto" w:fill="auto"/>
            <w:vAlign w:val="center"/>
          </w:tcPr>
          <w:p w14:paraId="03D03591" w14:textId="6061A1E3" w:rsidR="00C46AE9" w:rsidRPr="00C46AE9" w:rsidRDefault="00C46AE9" w:rsidP="00C46AE9">
            <w:pPr>
              <w:spacing w:after="180" w:line="240" w:lineRule="auto"/>
              <w:jc w:val="center"/>
              <w:rPr>
                <w:rFonts w:eastAsia="Helvetica,Times New Roman" w:cstheme="minorHAnsi"/>
                <w:color w:val="000000" w:themeColor="text1"/>
                <w:sz w:val="20"/>
                <w:szCs w:val="20"/>
              </w:rPr>
            </w:pPr>
            <w:r w:rsidRPr="00C46AE9">
              <w:rPr>
                <w:rFonts w:eastAsia="Helvetica,Times New Roman" w:cstheme="minorHAnsi"/>
                <w:color w:val="000000" w:themeColor="text1"/>
                <w:sz w:val="20"/>
                <w:szCs w:val="20"/>
              </w:rPr>
              <w:t>1</w:t>
            </w:r>
          </w:p>
        </w:tc>
      </w:tr>
    </w:tbl>
    <w:p w14:paraId="18EFA6FA" w14:textId="77777777" w:rsidR="000875B5" w:rsidRDefault="000875B5" w:rsidP="00EB247F">
      <w:pPr>
        <w:spacing w:after="0"/>
        <w:rPr>
          <w:bCs/>
        </w:rPr>
      </w:pPr>
    </w:p>
    <w:p w14:paraId="71759B8A" w14:textId="50C8970F" w:rsidR="00E978D4" w:rsidRPr="0021082B"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94" w:name="_Toc44585108"/>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2</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5</w:t>
      </w:r>
      <w:r w:rsidR="00ED272A">
        <w:rPr>
          <w:noProof/>
        </w:rPr>
        <w:fldChar w:fldCharType="end"/>
      </w:r>
      <w:r>
        <w:t xml:space="preserve"> Technical Inputs Solution</w:t>
      </w:r>
      <w:bookmarkEnd w:id="94"/>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807D37" w14:paraId="13C00DA5" w14:textId="77777777" w:rsidTr="00DA57F1">
        <w:trPr>
          <w:cantSplit/>
          <w:trHeight w:val="591"/>
          <w:tblHeader/>
          <w:jc w:val="center"/>
        </w:trPr>
        <w:tc>
          <w:tcPr>
            <w:tcW w:w="2000" w:type="dxa"/>
            <w:shd w:val="clear" w:color="auto" w:fill="4F81BD" w:themeFill="accent1"/>
            <w:vAlign w:val="center"/>
          </w:tcPr>
          <w:p w14:paraId="348EFAF2" w14:textId="2928E5EC" w:rsidR="00E978D4" w:rsidRPr="00FB649C" w:rsidRDefault="00AC296E" w:rsidP="00AD4CF8">
            <w:pPr>
              <w:spacing w:after="180" w:line="240" w:lineRule="auto"/>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Variable</w:t>
            </w:r>
          </w:p>
        </w:tc>
        <w:tc>
          <w:tcPr>
            <w:tcW w:w="1316" w:type="dxa"/>
            <w:shd w:val="clear" w:color="auto" w:fill="4F81BD" w:themeFill="accent1"/>
            <w:vAlign w:val="center"/>
          </w:tcPr>
          <w:p w14:paraId="6C3DD347" w14:textId="77777777"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FB649C" w:rsidRDefault="00E978D4"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6" w:type="dxa"/>
            <w:shd w:val="clear" w:color="auto" w:fill="4F81BD" w:themeFill="accent1"/>
            <w:vAlign w:val="center"/>
          </w:tcPr>
          <w:p w14:paraId="60C8D5D4" w14:textId="77777777"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E978D4" w:rsidRPr="007C7E99" w14:paraId="695CF599" w14:textId="77777777" w:rsidTr="00CC7F64">
        <w:trPr>
          <w:trHeight w:val="437"/>
          <w:jc w:val="center"/>
        </w:trPr>
        <w:tc>
          <w:tcPr>
            <w:tcW w:w="2000" w:type="dxa"/>
            <w:shd w:val="clear" w:color="auto" w:fill="auto"/>
            <w:vAlign w:val="center"/>
          </w:tcPr>
          <w:p w14:paraId="54939FF5" w14:textId="02FCF867" w:rsidR="00E978D4" w:rsidRPr="00CC7F64" w:rsidRDefault="00E978D4" w:rsidP="00AD4CF8">
            <w:pPr>
              <w:spacing w:line="240" w:lineRule="auto"/>
              <w:jc w:val="center"/>
              <w:rPr>
                <w:bCs/>
                <w:sz w:val="20"/>
                <w:szCs w:val="20"/>
              </w:rPr>
            </w:pPr>
            <w:r w:rsidRPr="00CC7F64">
              <w:rPr>
                <w:bCs/>
                <w:sz w:val="20"/>
                <w:szCs w:val="20"/>
              </w:rPr>
              <w:t xml:space="preserve">Lifetime Capacity </w:t>
            </w:r>
          </w:p>
        </w:tc>
        <w:tc>
          <w:tcPr>
            <w:tcW w:w="1316" w:type="dxa"/>
            <w:shd w:val="clear" w:color="auto" w:fill="auto"/>
            <w:vAlign w:val="center"/>
          </w:tcPr>
          <w:p w14:paraId="3E6C4D96" w14:textId="3BA15D1C" w:rsidR="00E978D4" w:rsidRPr="00CC7F64" w:rsidRDefault="00A8493F"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i/>
                <w:color w:val="000000" w:themeColor="text1"/>
                <w:sz w:val="20"/>
                <w:szCs w:val="20"/>
              </w:rPr>
              <w:t>Plmh/Plm = hours</w:t>
            </w:r>
          </w:p>
        </w:tc>
        <w:tc>
          <w:tcPr>
            <w:tcW w:w="1701" w:type="dxa"/>
            <w:shd w:val="clear" w:color="auto" w:fill="auto"/>
            <w:vAlign w:val="center"/>
          </w:tcPr>
          <w:p w14:paraId="5BE951E7" w14:textId="211245E8" w:rsidR="00E978D4" w:rsidRPr="00CC7F64" w:rsidRDefault="00A8493F"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31,0</w:t>
            </w:r>
            <w:r w:rsidR="00F013C2">
              <w:rPr>
                <w:rFonts w:eastAsia="Helvetica,Times New Roman" w:cstheme="minorHAnsi"/>
                <w:color w:val="000000" w:themeColor="text1"/>
                <w:sz w:val="20"/>
                <w:szCs w:val="20"/>
              </w:rPr>
              <w:t>58</w:t>
            </w:r>
            <w:r w:rsidRPr="00CC7F64">
              <w:rPr>
                <w:rFonts w:eastAsia="Helvetica,Times New Roman" w:cstheme="minorHAnsi"/>
                <w:color w:val="000000" w:themeColor="text1"/>
                <w:sz w:val="20"/>
                <w:szCs w:val="20"/>
              </w:rPr>
              <w:t xml:space="preserve"> – 59,2</w:t>
            </w:r>
            <w:r w:rsidR="00F013C2">
              <w:rPr>
                <w:rFonts w:eastAsia="Helvetica,Times New Roman" w:cstheme="minorHAnsi"/>
                <w:color w:val="000000" w:themeColor="text1"/>
                <w:sz w:val="20"/>
                <w:szCs w:val="20"/>
              </w:rPr>
              <w:t>0</w:t>
            </w:r>
            <w:r w:rsidRPr="00CC7F64">
              <w:rPr>
                <w:rFonts w:eastAsia="Helvetica,Times New Roman" w:cstheme="minorHAnsi"/>
                <w:color w:val="000000" w:themeColor="text1"/>
                <w:sz w:val="20"/>
                <w:szCs w:val="20"/>
              </w:rPr>
              <w:t>8</w:t>
            </w:r>
          </w:p>
        </w:tc>
        <w:tc>
          <w:tcPr>
            <w:tcW w:w="1698" w:type="dxa"/>
            <w:shd w:val="clear" w:color="auto" w:fill="auto"/>
            <w:vAlign w:val="center"/>
          </w:tcPr>
          <w:p w14:paraId="20F7DFAA" w14:textId="628EBEB6" w:rsidR="00E978D4" w:rsidRPr="00CC7F64" w:rsidRDefault="00A8493F"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45,</w:t>
            </w:r>
            <w:r w:rsidR="00F013C2">
              <w:rPr>
                <w:rFonts w:eastAsia="Helvetica,Times New Roman" w:cstheme="minorHAnsi"/>
                <w:color w:val="000000" w:themeColor="text1"/>
                <w:sz w:val="20"/>
                <w:szCs w:val="20"/>
              </w:rPr>
              <w:t>133</w:t>
            </w:r>
          </w:p>
        </w:tc>
        <w:tc>
          <w:tcPr>
            <w:tcW w:w="1499" w:type="dxa"/>
            <w:shd w:val="clear" w:color="auto" w:fill="auto"/>
            <w:vAlign w:val="center"/>
          </w:tcPr>
          <w:p w14:paraId="604C40F1" w14:textId="70D03B4D" w:rsidR="00E978D4" w:rsidRPr="00CC7F64" w:rsidRDefault="0019230B"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w:t>
            </w:r>
            <w:r w:rsidR="00A8493F" w:rsidRPr="00CC7F64">
              <w:rPr>
                <w:rFonts w:eastAsia="Helvetica,Times New Roman" w:cstheme="minorHAnsi"/>
                <w:color w:val="000000" w:themeColor="text1"/>
                <w:sz w:val="20"/>
                <w:szCs w:val="20"/>
              </w:rPr>
              <w:t>6</w:t>
            </w:r>
          </w:p>
        </w:tc>
        <w:tc>
          <w:tcPr>
            <w:tcW w:w="1386" w:type="dxa"/>
            <w:shd w:val="clear" w:color="auto" w:fill="auto"/>
            <w:vAlign w:val="center"/>
          </w:tcPr>
          <w:p w14:paraId="686442A0" w14:textId="42A09859" w:rsidR="00E978D4" w:rsidRPr="00CC7F64" w:rsidRDefault="00CC7F64"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4</w:t>
            </w:r>
          </w:p>
        </w:tc>
      </w:tr>
      <w:tr w:rsidR="00E978D4" w:rsidRPr="00807D37" w14:paraId="2C2A2D34" w14:textId="77777777" w:rsidTr="00CC7F64">
        <w:trPr>
          <w:trHeight w:val="307"/>
          <w:jc w:val="center"/>
        </w:trPr>
        <w:tc>
          <w:tcPr>
            <w:tcW w:w="2000" w:type="dxa"/>
            <w:shd w:val="clear" w:color="auto" w:fill="auto"/>
            <w:vAlign w:val="center"/>
          </w:tcPr>
          <w:p w14:paraId="61A76755" w14:textId="24B9B261" w:rsidR="00E978D4" w:rsidRPr="00CC7F64" w:rsidRDefault="00E978D4" w:rsidP="00AD4CF8">
            <w:pPr>
              <w:spacing w:line="240" w:lineRule="auto"/>
              <w:jc w:val="center"/>
              <w:rPr>
                <w:bCs/>
                <w:sz w:val="20"/>
                <w:szCs w:val="20"/>
              </w:rPr>
            </w:pPr>
            <w:r w:rsidRPr="00CC7F64">
              <w:rPr>
                <w:bCs/>
                <w:sz w:val="20"/>
                <w:szCs w:val="20"/>
              </w:rPr>
              <w:t xml:space="preserve">Average Annual Use </w:t>
            </w:r>
          </w:p>
        </w:tc>
        <w:tc>
          <w:tcPr>
            <w:tcW w:w="1316" w:type="dxa"/>
            <w:shd w:val="clear" w:color="auto" w:fill="auto"/>
            <w:vAlign w:val="center"/>
          </w:tcPr>
          <w:p w14:paraId="6E34186B" w14:textId="4EB50203" w:rsidR="00E978D4" w:rsidRPr="00CC7F64" w:rsidRDefault="00A8493F"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i/>
                <w:color w:val="000000" w:themeColor="text1"/>
                <w:sz w:val="20"/>
                <w:szCs w:val="20"/>
              </w:rPr>
              <w:t>Plmh/Plm = hours</w:t>
            </w:r>
          </w:p>
        </w:tc>
        <w:tc>
          <w:tcPr>
            <w:tcW w:w="1701" w:type="dxa"/>
            <w:shd w:val="clear" w:color="auto" w:fill="auto"/>
            <w:vAlign w:val="center"/>
          </w:tcPr>
          <w:p w14:paraId="5F99BA54" w14:textId="35906CFD" w:rsidR="00E978D4" w:rsidRPr="00CC7F64" w:rsidRDefault="00A8493F"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964 – 3,756</w:t>
            </w:r>
          </w:p>
        </w:tc>
        <w:tc>
          <w:tcPr>
            <w:tcW w:w="1698" w:type="dxa"/>
            <w:shd w:val="clear" w:color="auto" w:fill="auto"/>
            <w:vAlign w:val="center"/>
          </w:tcPr>
          <w:p w14:paraId="278E134A" w14:textId="4CAF5274" w:rsidR="00E978D4" w:rsidRPr="00CC7F64" w:rsidRDefault="00CC7F64"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2,860</w:t>
            </w:r>
          </w:p>
        </w:tc>
        <w:tc>
          <w:tcPr>
            <w:tcW w:w="1499" w:type="dxa"/>
            <w:shd w:val="clear" w:color="auto" w:fill="auto"/>
            <w:vAlign w:val="center"/>
          </w:tcPr>
          <w:p w14:paraId="1086D182" w14:textId="7CFAF9EA" w:rsidR="00E978D4" w:rsidRPr="00CC7F64" w:rsidRDefault="00CC7F64"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w:t>
            </w:r>
            <w:r w:rsidR="0019230B" w:rsidRPr="00CC7F64">
              <w:rPr>
                <w:rFonts w:eastAsia="Helvetica,Times New Roman" w:cstheme="minorHAnsi"/>
                <w:color w:val="000000" w:themeColor="text1"/>
                <w:sz w:val="20"/>
                <w:szCs w:val="20"/>
              </w:rPr>
              <w:t>1</w:t>
            </w:r>
          </w:p>
        </w:tc>
        <w:tc>
          <w:tcPr>
            <w:tcW w:w="1386" w:type="dxa"/>
            <w:shd w:val="clear" w:color="auto" w:fill="auto"/>
            <w:vAlign w:val="center"/>
          </w:tcPr>
          <w:p w14:paraId="1F20109E" w14:textId="2601604E" w:rsidR="00E978D4" w:rsidRPr="00CC7F64" w:rsidRDefault="00CC7F64" w:rsidP="00AD4CF8">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w:t>
            </w:r>
          </w:p>
        </w:tc>
      </w:tr>
      <w:tr w:rsidR="0019230B" w:rsidRPr="00807D37" w14:paraId="20676ADC" w14:textId="77777777" w:rsidTr="00CC7F64">
        <w:trPr>
          <w:trHeight w:val="307"/>
          <w:jc w:val="center"/>
        </w:trPr>
        <w:tc>
          <w:tcPr>
            <w:tcW w:w="2000" w:type="dxa"/>
            <w:shd w:val="clear" w:color="auto" w:fill="auto"/>
            <w:vAlign w:val="center"/>
          </w:tcPr>
          <w:p w14:paraId="29A64B1C" w14:textId="2B9FE226" w:rsidR="0019230B" w:rsidRPr="00CC7F64" w:rsidRDefault="00C46AE9" w:rsidP="0019230B">
            <w:pPr>
              <w:spacing w:line="240" w:lineRule="auto"/>
              <w:jc w:val="center"/>
              <w:rPr>
                <w:bCs/>
                <w:sz w:val="20"/>
                <w:szCs w:val="20"/>
              </w:rPr>
            </w:pPr>
            <w:r w:rsidRPr="00CC7F64">
              <w:rPr>
                <w:bCs/>
                <w:sz w:val="20"/>
                <w:szCs w:val="20"/>
              </w:rPr>
              <w:t>Electricity</w:t>
            </w:r>
            <w:r w:rsidR="0019230B" w:rsidRPr="00CC7F64">
              <w:rPr>
                <w:bCs/>
                <w:sz w:val="20"/>
                <w:szCs w:val="20"/>
              </w:rPr>
              <w:t xml:space="preserve"> </w:t>
            </w:r>
            <w:r w:rsidRPr="00CC7F64">
              <w:rPr>
                <w:bCs/>
                <w:sz w:val="20"/>
                <w:szCs w:val="20"/>
              </w:rPr>
              <w:t>C</w:t>
            </w:r>
            <w:r w:rsidR="0019230B" w:rsidRPr="00CC7F64">
              <w:rPr>
                <w:bCs/>
                <w:sz w:val="20"/>
                <w:szCs w:val="20"/>
              </w:rPr>
              <w:t xml:space="preserve">onsumed </w:t>
            </w:r>
          </w:p>
        </w:tc>
        <w:tc>
          <w:tcPr>
            <w:tcW w:w="1316" w:type="dxa"/>
            <w:shd w:val="clear" w:color="auto" w:fill="auto"/>
            <w:vAlign w:val="center"/>
          </w:tcPr>
          <w:p w14:paraId="6B9C2B3D" w14:textId="34C79E37" w:rsidR="0019230B" w:rsidRPr="00CC7F64" w:rsidRDefault="0019230B" w:rsidP="0019230B">
            <w:pPr>
              <w:spacing w:after="180" w:line="240" w:lineRule="auto"/>
              <w:jc w:val="center"/>
              <w:rPr>
                <w:bCs/>
                <w:i/>
                <w:color w:val="000000" w:themeColor="text1"/>
                <w:sz w:val="20"/>
                <w:szCs w:val="20"/>
              </w:rPr>
            </w:pPr>
            <w:r w:rsidRPr="00CC7F64">
              <w:rPr>
                <w:bCs/>
                <w:i/>
                <w:color w:val="000000" w:themeColor="text1"/>
                <w:sz w:val="20"/>
                <w:szCs w:val="20"/>
              </w:rPr>
              <w:t>TWh/ Plmh</w:t>
            </w:r>
          </w:p>
        </w:tc>
        <w:tc>
          <w:tcPr>
            <w:tcW w:w="1701" w:type="dxa"/>
            <w:shd w:val="clear" w:color="auto" w:fill="auto"/>
            <w:vAlign w:val="center"/>
          </w:tcPr>
          <w:p w14:paraId="6133BA98" w14:textId="132DA344" w:rsidR="0019230B" w:rsidRPr="00CC7F64" w:rsidRDefault="0019230B" w:rsidP="0019230B">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9.65-</w:t>
            </w:r>
            <w:r w:rsidR="00CC7F64" w:rsidRPr="00CC7F64">
              <w:rPr>
                <w:rFonts w:eastAsia="Helvetica,Times New Roman" w:cstheme="minorHAnsi"/>
                <w:color w:val="000000" w:themeColor="text1"/>
                <w:sz w:val="20"/>
                <w:szCs w:val="20"/>
              </w:rPr>
              <w:t>18.29</w:t>
            </w:r>
          </w:p>
        </w:tc>
        <w:tc>
          <w:tcPr>
            <w:tcW w:w="1698" w:type="dxa"/>
            <w:shd w:val="clear" w:color="auto" w:fill="auto"/>
            <w:vAlign w:val="center"/>
          </w:tcPr>
          <w:p w14:paraId="188A47BE" w14:textId="1D6054FB" w:rsidR="0019230B" w:rsidRPr="00CC7F64" w:rsidRDefault="0019230B" w:rsidP="0019230B">
            <w:pPr>
              <w:spacing w:after="180" w:line="240" w:lineRule="auto"/>
              <w:jc w:val="center"/>
              <w:rPr>
                <w:rFonts w:eastAsia="Helvetica,Times New Roman" w:cstheme="minorHAnsi"/>
                <w:color w:val="000000" w:themeColor="text1"/>
                <w:sz w:val="20"/>
                <w:szCs w:val="20"/>
              </w:rPr>
            </w:pPr>
            <w:r w:rsidRPr="00CC7F64">
              <w:rPr>
                <w:bCs/>
                <w:sz w:val="20"/>
                <w:szCs w:val="20"/>
              </w:rPr>
              <w:t>13.97</w:t>
            </w:r>
          </w:p>
        </w:tc>
        <w:tc>
          <w:tcPr>
            <w:tcW w:w="1499" w:type="dxa"/>
            <w:shd w:val="clear" w:color="auto" w:fill="auto"/>
            <w:vAlign w:val="center"/>
          </w:tcPr>
          <w:p w14:paraId="0BEEF46E" w14:textId="13A8DA0F" w:rsidR="0019230B" w:rsidRPr="00CC7F64" w:rsidRDefault="0019230B" w:rsidP="0019230B">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6</w:t>
            </w:r>
          </w:p>
        </w:tc>
        <w:tc>
          <w:tcPr>
            <w:tcW w:w="1386" w:type="dxa"/>
            <w:shd w:val="clear" w:color="auto" w:fill="auto"/>
            <w:vAlign w:val="center"/>
          </w:tcPr>
          <w:p w14:paraId="6923E079" w14:textId="1DD85F3D" w:rsidR="0019230B" w:rsidRPr="00CC7F64" w:rsidRDefault="00CC7F64" w:rsidP="0019230B">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7</w:t>
            </w:r>
          </w:p>
        </w:tc>
      </w:tr>
      <w:tr w:rsidR="00E85FEA" w:rsidRPr="00807D37" w14:paraId="1685C6FD" w14:textId="77777777" w:rsidTr="00CC7F64">
        <w:trPr>
          <w:trHeight w:val="307"/>
          <w:jc w:val="center"/>
        </w:trPr>
        <w:tc>
          <w:tcPr>
            <w:tcW w:w="2000" w:type="dxa"/>
            <w:shd w:val="clear" w:color="auto" w:fill="auto"/>
            <w:vAlign w:val="center"/>
          </w:tcPr>
          <w:p w14:paraId="15DB7671" w14:textId="7F8A3B9F" w:rsidR="00E85FEA" w:rsidRPr="00CC7F64" w:rsidRDefault="00E85FEA" w:rsidP="00E85FEA">
            <w:pPr>
              <w:spacing w:line="240" w:lineRule="auto"/>
              <w:jc w:val="center"/>
              <w:rPr>
                <w:bCs/>
                <w:sz w:val="20"/>
                <w:szCs w:val="20"/>
              </w:rPr>
            </w:pPr>
            <w:r w:rsidRPr="00CC7F64">
              <w:rPr>
                <w:bCs/>
                <w:sz w:val="20"/>
                <w:szCs w:val="20"/>
              </w:rPr>
              <w:t xml:space="preserve">Luminous Efficacy  </w:t>
            </w:r>
          </w:p>
        </w:tc>
        <w:tc>
          <w:tcPr>
            <w:tcW w:w="1316" w:type="dxa"/>
            <w:shd w:val="clear" w:color="auto" w:fill="auto"/>
            <w:vAlign w:val="center"/>
          </w:tcPr>
          <w:p w14:paraId="1F5B8D57" w14:textId="127A5006" w:rsidR="00E85FEA" w:rsidRPr="00CC7F64" w:rsidRDefault="00E85FEA" w:rsidP="00E85FEA">
            <w:pPr>
              <w:spacing w:after="180" w:line="240" w:lineRule="auto"/>
              <w:jc w:val="center"/>
              <w:rPr>
                <w:bCs/>
                <w:i/>
                <w:color w:val="000000" w:themeColor="text1"/>
                <w:sz w:val="20"/>
                <w:szCs w:val="20"/>
              </w:rPr>
            </w:pPr>
            <w:r w:rsidRPr="00CC7F64">
              <w:rPr>
                <w:bCs/>
                <w:i/>
                <w:color w:val="000000" w:themeColor="text1"/>
                <w:sz w:val="20"/>
                <w:szCs w:val="20"/>
              </w:rPr>
              <w:t>lm/W</w:t>
            </w:r>
          </w:p>
        </w:tc>
        <w:tc>
          <w:tcPr>
            <w:tcW w:w="1701" w:type="dxa"/>
            <w:shd w:val="clear" w:color="auto" w:fill="auto"/>
            <w:vAlign w:val="center"/>
          </w:tcPr>
          <w:p w14:paraId="164A169A" w14:textId="3551866B" w:rsidR="00E85FEA" w:rsidRPr="00CC7F64" w:rsidRDefault="00FE5366"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51.</w:t>
            </w:r>
            <w:r w:rsidR="00CC7F64" w:rsidRPr="00CC7F64">
              <w:rPr>
                <w:rFonts w:eastAsia="Helvetica,Times New Roman" w:cstheme="minorHAnsi"/>
                <w:color w:val="000000" w:themeColor="text1"/>
                <w:sz w:val="20"/>
                <w:szCs w:val="20"/>
              </w:rPr>
              <w:t>2</w:t>
            </w:r>
            <w:r w:rsidRPr="00CC7F64">
              <w:rPr>
                <w:rFonts w:eastAsia="Helvetica,Times New Roman" w:cstheme="minorHAnsi"/>
                <w:color w:val="000000" w:themeColor="text1"/>
                <w:sz w:val="20"/>
                <w:szCs w:val="20"/>
              </w:rPr>
              <w:t>-95.1</w:t>
            </w:r>
          </w:p>
        </w:tc>
        <w:tc>
          <w:tcPr>
            <w:tcW w:w="1698" w:type="dxa"/>
            <w:shd w:val="clear" w:color="auto" w:fill="auto"/>
            <w:vAlign w:val="center"/>
          </w:tcPr>
          <w:p w14:paraId="3351DD2D" w14:textId="2651C07D" w:rsidR="00E85FEA" w:rsidRPr="00CC7F64" w:rsidRDefault="00FE5366"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73.2</w:t>
            </w:r>
          </w:p>
        </w:tc>
        <w:tc>
          <w:tcPr>
            <w:tcW w:w="1499" w:type="dxa"/>
            <w:shd w:val="clear" w:color="auto" w:fill="auto"/>
            <w:vAlign w:val="center"/>
          </w:tcPr>
          <w:p w14:paraId="669EC8E8" w14:textId="5386D8FD" w:rsidR="00E85FEA" w:rsidRPr="00CC7F64" w:rsidRDefault="00FE5366"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2</w:t>
            </w:r>
          </w:p>
        </w:tc>
        <w:tc>
          <w:tcPr>
            <w:tcW w:w="1386" w:type="dxa"/>
            <w:shd w:val="clear" w:color="auto" w:fill="auto"/>
            <w:vAlign w:val="center"/>
          </w:tcPr>
          <w:p w14:paraId="748E6A02" w14:textId="10CA64E7" w:rsidR="00E85FEA" w:rsidRPr="00CC7F64" w:rsidRDefault="00CC7F64"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6</w:t>
            </w:r>
          </w:p>
        </w:tc>
      </w:tr>
      <w:tr w:rsidR="00E85FEA" w:rsidRPr="00807D37" w14:paraId="39F6A64F" w14:textId="77777777" w:rsidTr="00CC7F64">
        <w:trPr>
          <w:trHeight w:val="307"/>
          <w:jc w:val="center"/>
        </w:trPr>
        <w:tc>
          <w:tcPr>
            <w:tcW w:w="2000" w:type="dxa"/>
            <w:shd w:val="clear" w:color="auto" w:fill="auto"/>
            <w:vAlign w:val="center"/>
          </w:tcPr>
          <w:p w14:paraId="00B13B9F" w14:textId="56290AA5" w:rsidR="00E85FEA" w:rsidRPr="00CC7F64" w:rsidRDefault="00E85FEA" w:rsidP="00E85FEA">
            <w:pPr>
              <w:spacing w:line="240" w:lineRule="auto"/>
              <w:jc w:val="center"/>
              <w:rPr>
                <w:bCs/>
                <w:sz w:val="20"/>
                <w:szCs w:val="20"/>
              </w:rPr>
            </w:pPr>
            <w:r w:rsidRPr="00CC7F64">
              <w:rPr>
                <w:bCs/>
                <w:sz w:val="20"/>
                <w:szCs w:val="20"/>
              </w:rPr>
              <w:t xml:space="preserve">Average Luminous Flux </w:t>
            </w:r>
          </w:p>
        </w:tc>
        <w:tc>
          <w:tcPr>
            <w:tcW w:w="1316" w:type="dxa"/>
            <w:shd w:val="clear" w:color="auto" w:fill="auto"/>
            <w:vAlign w:val="center"/>
          </w:tcPr>
          <w:p w14:paraId="2A48FA6F" w14:textId="76213E74" w:rsidR="00E85FEA" w:rsidRPr="00CC7F64" w:rsidRDefault="00E85FEA" w:rsidP="00E85FEA">
            <w:pPr>
              <w:spacing w:after="180" w:line="240" w:lineRule="auto"/>
              <w:jc w:val="center"/>
              <w:rPr>
                <w:bCs/>
                <w:i/>
                <w:color w:val="000000" w:themeColor="text1"/>
                <w:sz w:val="20"/>
                <w:szCs w:val="20"/>
              </w:rPr>
            </w:pPr>
            <w:r w:rsidRPr="00CC7F64">
              <w:rPr>
                <w:bCs/>
                <w:i/>
                <w:color w:val="000000" w:themeColor="text1"/>
                <w:sz w:val="20"/>
                <w:szCs w:val="20"/>
              </w:rPr>
              <w:t>lm/ unit</w:t>
            </w:r>
          </w:p>
        </w:tc>
        <w:tc>
          <w:tcPr>
            <w:tcW w:w="1701" w:type="dxa"/>
            <w:shd w:val="clear" w:color="auto" w:fill="auto"/>
            <w:vAlign w:val="center"/>
          </w:tcPr>
          <w:p w14:paraId="4CBC4C97" w14:textId="6615CF56" w:rsidR="00E85FEA" w:rsidRPr="00CC7F64" w:rsidRDefault="00CC7F64"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600</w:t>
            </w:r>
          </w:p>
        </w:tc>
        <w:tc>
          <w:tcPr>
            <w:tcW w:w="1698" w:type="dxa"/>
            <w:shd w:val="clear" w:color="auto" w:fill="auto"/>
            <w:vAlign w:val="center"/>
          </w:tcPr>
          <w:p w14:paraId="6ED32125" w14:textId="30172A5A" w:rsidR="00E85FEA" w:rsidRPr="00CC7F64" w:rsidRDefault="00CC7F64"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600</w:t>
            </w:r>
          </w:p>
        </w:tc>
        <w:tc>
          <w:tcPr>
            <w:tcW w:w="1499" w:type="dxa"/>
            <w:shd w:val="clear" w:color="auto" w:fill="auto"/>
            <w:vAlign w:val="center"/>
          </w:tcPr>
          <w:p w14:paraId="34AB7A55" w14:textId="0EC55027" w:rsidR="00E85FEA" w:rsidRPr="00CC7F64" w:rsidRDefault="00CC7F64"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2</w:t>
            </w:r>
          </w:p>
        </w:tc>
        <w:tc>
          <w:tcPr>
            <w:tcW w:w="1386" w:type="dxa"/>
            <w:shd w:val="clear" w:color="auto" w:fill="auto"/>
            <w:vAlign w:val="center"/>
          </w:tcPr>
          <w:p w14:paraId="3180EC51" w14:textId="01893DE5" w:rsidR="00E85FEA" w:rsidRPr="00CC7F64" w:rsidRDefault="00FE5366" w:rsidP="00E85FEA">
            <w:pPr>
              <w:spacing w:after="180" w:line="240" w:lineRule="auto"/>
              <w:jc w:val="center"/>
              <w:rPr>
                <w:rFonts w:eastAsia="Helvetica,Times New Roman" w:cstheme="minorHAnsi"/>
                <w:color w:val="000000" w:themeColor="text1"/>
                <w:sz w:val="20"/>
                <w:szCs w:val="20"/>
              </w:rPr>
            </w:pPr>
            <w:r w:rsidRPr="00CC7F64">
              <w:rPr>
                <w:rFonts w:eastAsia="Helvetica,Times New Roman" w:cstheme="minorHAnsi"/>
                <w:color w:val="000000" w:themeColor="text1"/>
                <w:sz w:val="20"/>
                <w:szCs w:val="20"/>
              </w:rPr>
              <w:t>1</w:t>
            </w:r>
          </w:p>
        </w:tc>
      </w:tr>
    </w:tbl>
    <w:p w14:paraId="3F927A96" w14:textId="77777777" w:rsidR="00E978D4" w:rsidRPr="00B144E5" w:rsidRDefault="00E978D4" w:rsidP="00EB247F">
      <w:pPr>
        <w:spacing w:after="0"/>
        <w:rPr>
          <w:bCs/>
        </w:rPr>
      </w:pPr>
    </w:p>
    <w:p w14:paraId="4E32D218" w14:textId="12B11079" w:rsidR="00B144E5" w:rsidRDefault="00686965" w:rsidP="00483FFA">
      <w:pPr>
        <w:pStyle w:val="Heading2"/>
      </w:pPr>
      <w:bookmarkStart w:id="95" w:name="_Toc44585085"/>
      <w:r>
        <w:t>Assumptions</w:t>
      </w:r>
      <w:bookmarkEnd w:id="95"/>
    </w:p>
    <w:p w14:paraId="1C71D5EB" w14:textId="3A580440" w:rsidR="00E33621" w:rsidRPr="00D8238F" w:rsidRDefault="00E33621" w:rsidP="00EB247F">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7"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692692A9" w14:textId="77777777" w:rsidR="007B299C" w:rsidRDefault="007B299C" w:rsidP="007B299C">
      <w:pPr>
        <w:pStyle w:val="ListParagraph"/>
        <w:numPr>
          <w:ilvl w:val="0"/>
          <w:numId w:val="10"/>
        </w:numPr>
        <w:ind w:left="426" w:hanging="426"/>
      </w:pPr>
      <w:r>
        <w:t>LED can replace all other major lamp types in a wide variety of applications across the commercial building sector, and replacement is done in proportion to the current market of those conventional lamp types.</w:t>
      </w:r>
    </w:p>
    <w:p w14:paraId="0FA0A3CB" w14:textId="35F2E4AE" w:rsidR="00E2109A" w:rsidRPr="00E2109A" w:rsidRDefault="00E2109A" w:rsidP="00E2109A">
      <w:pPr>
        <w:pStyle w:val="ListParagraph"/>
        <w:numPr>
          <w:ilvl w:val="0"/>
          <w:numId w:val="10"/>
        </w:numPr>
        <w:ind w:left="426" w:hanging="426"/>
      </w:pPr>
      <w:r w:rsidRPr="00E2109A">
        <w:t xml:space="preserve">The luminous efficacy </w:t>
      </w:r>
      <w:r w:rsidR="007B299C">
        <w:t>is the ideal metric for estimating the energy consumption (and therefore emissions)</w:t>
      </w:r>
      <w:r w:rsidRPr="00E2109A">
        <w:t xml:space="preserve"> </w:t>
      </w:r>
      <w:r w:rsidR="007B299C">
        <w:t>of use of lighting technologies, and this is driven by need for a specific amount of light as measured in lumens.</w:t>
      </w:r>
    </w:p>
    <w:p w14:paraId="748E95A3" w14:textId="4E2FD422" w:rsidR="007B299C" w:rsidRPr="00A35711" w:rsidRDefault="001A5CFE" w:rsidP="007B299C">
      <w:pPr>
        <w:pStyle w:val="ListParagraph"/>
        <w:numPr>
          <w:ilvl w:val="0"/>
          <w:numId w:val="10"/>
        </w:numPr>
        <w:ind w:left="426" w:hanging="426"/>
      </w:pPr>
      <w:r>
        <w:t>Population</w:t>
      </w:r>
      <w:r w:rsidR="007B299C" w:rsidRPr="00A35711">
        <w:t xml:space="preserve"> growth </w:t>
      </w:r>
      <w:r w:rsidR="007B299C">
        <w:t>is correlated</w:t>
      </w:r>
      <w:r w:rsidR="007B299C" w:rsidRPr="00A35711">
        <w:t xml:space="preserve"> to lighting demand</w:t>
      </w:r>
      <w:r w:rsidR="007B299C">
        <w:t xml:space="preserve"> growth</w:t>
      </w:r>
      <w:r w:rsidR="007B299C" w:rsidRPr="00A35711">
        <w:t xml:space="preserve">, as the lighting demand tends to increase with the </w:t>
      </w:r>
      <w:r>
        <w:t>number of people living in</w:t>
      </w:r>
      <w:r w:rsidR="007B299C" w:rsidRPr="00A35711">
        <w:t xml:space="preserve"> the region</w:t>
      </w:r>
      <w:r w:rsidR="007B299C">
        <w:t xml:space="preserve"> (for TAM calculation)</w:t>
      </w:r>
      <w:r w:rsidR="007B299C" w:rsidRPr="00A35711">
        <w:t xml:space="preserve">. However, lighting demand in </w:t>
      </w:r>
      <w:r w:rsidR="008F1136">
        <w:t>reside</w:t>
      </w:r>
      <w:r>
        <w:t>n</w:t>
      </w:r>
      <w:r w:rsidR="008F1136">
        <w:t xml:space="preserve">tial </w:t>
      </w:r>
      <w:r w:rsidR="007B299C" w:rsidRPr="00A35711">
        <w:t xml:space="preserve"> buildings may differ from that. Lighting demand (Plmh) may increase due to increasing number of </w:t>
      </w:r>
      <w:r>
        <w:t>lamps</w:t>
      </w:r>
      <w:r w:rsidR="007B299C" w:rsidRPr="00A35711">
        <w:t xml:space="preserve"> installed, whereas the energy demand for lighting may be reduced due to the increasing luminous efficacy (lm/W) of installed light sources (LED), and with the increasing adoption of lighting controls. Also </w:t>
      </w:r>
      <w:r>
        <w:t>the floor area per capita in residential buildings may change affecting how much lighting in needed per capita over time, particularly in rapidly industrializing regions.</w:t>
      </w:r>
    </w:p>
    <w:p w14:paraId="7A13A264" w14:textId="77777777" w:rsidR="007B299C" w:rsidRDefault="007B299C" w:rsidP="007B299C">
      <w:pPr>
        <w:pStyle w:val="ListParagraph"/>
        <w:numPr>
          <w:ilvl w:val="0"/>
          <w:numId w:val="10"/>
        </w:numPr>
        <w:ind w:left="426" w:hanging="426"/>
      </w:pPr>
      <w:r>
        <w:t>LED adoption can take place worldwide including in places with low lighting demand and low electricity grid penetration.</w:t>
      </w:r>
    </w:p>
    <w:p w14:paraId="04FBF2E3" w14:textId="6267BB18" w:rsidR="009D118F" w:rsidRPr="00F40A63" w:rsidRDefault="00686965" w:rsidP="00483FFA">
      <w:pPr>
        <w:pStyle w:val="Heading2"/>
      </w:pPr>
      <w:bookmarkStart w:id="96" w:name="_Toc44585086"/>
      <w:r w:rsidRPr="00F40A63">
        <w:t>Integration</w:t>
      </w:r>
      <w:bookmarkEnd w:id="96"/>
    </w:p>
    <w:p w14:paraId="3B6E9EB5" w14:textId="5DA7D102" w:rsidR="00A94BBE" w:rsidRPr="00942678" w:rsidRDefault="00A94BBE" w:rsidP="00A94BBE">
      <w:r w:rsidRPr="00942678">
        <w:t xml:space="preserve">The complete Project Drawdown integration documentation (will be available at </w:t>
      </w:r>
      <w:hyperlink r:id="rId18" w:history="1">
        <w:r w:rsidRPr="00942678">
          <w:rPr>
            <w:rStyle w:val="Hyperlink"/>
            <w:color w:val="auto"/>
          </w:rPr>
          <w:t>www.drawdown.org</w:t>
        </w:r>
      </w:hyperlink>
      <w:r w:rsidRPr="00942678">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1DCB6B6F" w14:textId="77777777" w:rsidR="00A94BBE" w:rsidRPr="00B8714F" w:rsidRDefault="00A94BBE" w:rsidP="00A94BBE">
      <w:bookmarkStart w:id="97" w:name="_Hlk18258426"/>
      <w:r w:rsidRPr="00B8714F">
        <w:t xml:space="preserve">Each solution in the Buildings and Cities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w:t>
      </w:r>
      <w:r>
        <w:t xml:space="preserve">cooking, </w:t>
      </w:r>
      <w:r w:rsidRPr="00B8714F">
        <w:t xml:space="preserve">or water heating. The integration process therefore was addressed through sequential adjustments to the </w:t>
      </w:r>
      <w:r>
        <w:t>efficiencies of the solutions in a prioritized sequence for each of</w:t>
      </w:r>
      <w:r w:rsidRPr="00B8714F">
        <w:t xml:space="preserve"> space heating and cooling, lighting</w:t>
      </w:r>
      <w:r>
        <w:t>, cooking,</w:t>
      </w:r>
      <w:r w:rsidRPr="00B8714F">
        <w:t xml:space="preserve"> and water heating (performed in </w:t>
      </w:r>
      <w:r>
        <w:t>four</w:t>
      </w:r>
      <w:r w:rsidRPr="00B8714F">
        <w:t xml:space="preserve"> separate sequence chains). </w:t>
      </w:r>
      <w:r>
        <w:t>The prioritized sequence is fixed for all scenarios and is described in the Drawdown Building Sector Integration documentation.</w:t>
      </w:r>
    </w:p>
    <w:p w14:paraId="1FE54776" w14:textId="77777777" w:rsidR="00A94BBE" w:rsidRPr="009C50B0" w:rsidRDefault="00A94BBE" w:rsidP="00A94BBE">
      <w:r w:rsidRPr="009C50B0">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sidRPr="009C50B0">
        <w:rPr>
          <w:rStyle w:val="FootnoteReference"/>
        </w:rPr>
        <w:footnoteReference w:id="11"/>
      </w:r>
      <w:r w:rsidRPr="009C50B0">
        <w:t>, and for this adoptions are generally assumed independent. Solutions that start each integration sequence are therefore unaffected (unless they are affected by solutions in other sequences)</w:t>
      </w:r>
      <w:r>
        <w:t>, and solutions that apply to different buildings (say commercial and residential) do not affect each other</w:t>
      </w:r>
      <w:r w:rsidRPr="009C50B0">
        <w:t>.</w:t>
      </w:r>
      <w:r>
        <w:t xml:space="preserve"> The method of estimating overlap is based on the percent adoption of the higher priority solution applied to the area adopted in the lower priority solution. For the efficiency factor of this overlapping area only, the reduction factor is applied, it is scaled and used to update the results in the lower priority solution model. </w:t>
      </w:r>
    </w:p>
    <w:bookmarkEnd w:id="97"/>
    <w:p w14:paraId="208E679C" w14:textId="723ED41C" w:rsidR="00F40A63" w:rsidRPr="005251A9" w:rsidRDefault="00C4523F" w:rsidP="00F40A63">
      <w:r>
        <w:t>No other building solution was integrated with Residential LED Lighting since no other modeled solution directly affected residential light (Commercial LED and Building Automation systems were integrated for their shared impact on commercial light energy however).</w:t>
      </w:r>
    </w:p>
    <w:p w14:paraId="3A64C5B1" w14:textId="77777777" w:rsidR="00A94BBE" w:rsidRPr="00223E65" w:rsidRDefault="00A94BBE" w:rsidP="00A94BBE">
      <w:r w:rsidRPr="00223E65">
        <w:t>In addition to building sector integration, there was an integration process across the grid and 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98" w:name="_Hlk18057342"/>
      <w:r w:rsidRPr="00223E65">
        <w:rPr>
          <w:rStyle w:val="FootnoteReference"/>
        </w:rPr>
        <w:footnoteReference w:id="12"/>
      </w:r>
      <w:bookmarkEnd w:id="98"/>
      <w:r w:rsidRPr="00223E65">
        <w:t>). Grid solutions are adjusted to remove the double counting as described in the Project Drawdown integration documentation.</w:t>
      </w:r>
    </w:p>
    <w:p w14:paraId="0ED84BEA" w14:textId="33E22972" w:rsidR="009D118F" w:rsidRDefault="00686965" w:rsidP="00483FFA">
      <w:pPr>
        <w:pStyle w:val="Heading2"/>
      </w:pPr>
      <w:bookmarkStart w:id="99" w:name="_Toc44585087"/>
      <w:r>
        <w:t>Limitations/Further Development</w:t>
      </w:r>
      <w:bookmarkEnd w:id="99"/>
    </w:p>
    <w:p w14:paraId="04FD9816" w14:textId="77777777" w:rsidR="0089503A" w:rsidRDefault="0089503A" w:rsidP="0089503A">
      <w:r>
        <w:t xml:space="preserve">The weakest point of the study is in the LED residential lighting adoption data. There were only a limited number of data sources for LED adoption as Plmh or as a share of Plmh. All these adoption data were used to calculate average LED adoption in 2014. </w:t>
      </w:r>
    </w:p>
    <w:p w14:paraId="0FC044F5" w14:textId="47273341" w:rsidR="0089503A" w:rsidRPr="0089503A" w:rsidRDefault="001B2805" w:rsidP="0089503A">
      <w:pPr>
        <w:rPr>
          <w:bCs/>
        </w:rPr>
      </w:pPr>
      <w:r>
        <w:rPr>
          <w:bCs/>
        </w:rPr>
        <w:t>T</w:t>
      </w:r>
      <w:r w:rsidR="0089503A" w:rsidRPr="0089503A">
        <w:rPr>
          <w:bCs/>
        </w:rPr>
        <w:t>he</w:t>
      </w:r>
      <w:r>
        <w:rPr>
          <w:bCs/>
        </w:rPr>
        <w:t xml:space="preserve"> </w:t>
      </w:r>
      <w:r w:rsidR="0089503A" w:rsidRPr="0089503A">
        <w:rPr>
          <w:bCs/>
        </w:rPr>
        <w:t xml:space="preserve">current adoption mix of conventional technologies is calculated based on market values provided by McKinsey for years 2012 and 2016, using linear </w:t>
      </w:r>
      <w:r>
        <w:rPr>
          <w:bCs/>
        </w:rPr>
        <w:t>interpolations</w:t>
      </w:r>
      <w:r w:rsidR="0089503A" w:rsidRPr="0089503A">
        <w:rPr>
          <w:bCs/>
        </w:rPr>
        <w:t xml:space="preserve"> to calculate 2014 shares. The market shares of conventional technologies are </w:t>
      </w:r>
      <w:r>
        <w:rPr>
          <w:bCs/>
        </w:rPr>
        <w:t>estimated</w:t>
      </w:r>
      <w:r w:rsidR="0089503A" w:rsidRPr="0089503A">
        <w:rPr>
          <w:bCs/>
        </w:rPr>
        <w:t xml:space="preserve"> to account for 97% of the TAM (LEDs account for 3% in 2014) with respective shares as in value. It must be noted that these data sources use different units (% of installed base in </w:t>
      </w:r>
      <w:r>
        <w:rPr>
          <w:bCs/>
        </w:rPr>
        <w:t>P</w:t>
      </w:r>
      <w:r w:rsidR="0089503A" w:rsidRPr="0089503A">
        <w:rPr>
          <w:bCs/>
        </w:rPr>
        <w:t>lmh; % of market share of sales), and these data are used due to the lack of data.</w:t>
      </w:r>
    </w:p>
    <w:p w14:paraId="5E2230FC" w14:textId="01762F77" w:rsidR="0089503A" w:rsidRDefault="0089503A" w:rsidP="0089503A">
      <w:r>
        <w:t>The average luminous efficacy</w:t>
      </w:r>
      <w:r w:rsidR="001B2805">
        <w:t xml:space="preserve"> </w:t>
      </w:r>
      <w:r>
        <w:t>is calculated based on data on luminous efficacies and market shares of individual lamp technologies in 2014-2015. However, these values are now calculated only for the global case, as no regional data was collected. The luminous efficacy is roughly estimated to be the same in all regions, which is not entirely the case. The luminous efficacy corresponds to the installed lighting technologies of the region in particular.</w:t>
      </w:r>
    </w:p>
    <w:p w14:paraId="60BE2669" w14:textId="1A5B5CD8" w:rsidR="0089503A" w:rsidRPr="00C56806" w:rsidRDefault="0089503A" w:rsidP="0089503A">
      <w:r w:rsidRPr="0089503A">
        <w:rPr>
          <w:bCs/>
        </w:rPr>
        <w:t xml:space="preserve">The base year residential lighting is estimated to be divided into incandescent, halogen, CFL, and LFL as the market share data that McKinsey indicates. However, McKinsey gives estimates for the market shares for 2012 and 2016, and the 2014 shares are calculated using linear </w:t>
      </w:r>
      <w:r w:rsidR="001B2805">
        <w:rPr>
          <w:bCs/>
        </w:rPr>
        <w:t>interpolation</w:t>
      </w:r>
      <w:r w:rsidRPr="0089503A">
        <w:rPr>
          <w:bCs/>
        </w:rPr>
        <w:t xml:space="preserve"> resulting </w:t>
      </w:r>
      <w:r w:rsidR="00BC03C5">
        <w:rPr>
          <w:bCs/>
        </w:rPr>
        <w:t>in</w:t>
      </w:r>
      <w:r w:rsidRPr="0089503A">
        <w:rPr>
          <w:bCs/>
        </w:rPr>
        <w:t xml:space="preserve"> shares of incandescent lamps (1</w:t>
      </w:r>
      <w:r w:rsidR="00BC03C5">
        <w:rPr>
          <w:bCs/>
        </w:rPr>
        <w:t>9</w:t>
      </w:r>
      <w:r w:rsidR="001B2805">
        <w:rPr>
          <w:bCs/>
        </w:rPr>
        <w:t>%</w:t>
      </w:r>
      <w:r w:rsidRPr="0089503A">
        <w:rPr>
          <w:bCs/>
        </w:rPr>
        <w:t>), halogen lamps (</w:t>
      </w:r>
      <w:r w:rsidR="00BC03C5">
        <w:rPr>
          <w:bCs/>
        </w:rPr>
        <w:t>32</w:t>
      </w:r>
      <w:r w:rsidR="001B2805">
        <w:rPr>
          <w:bCs/>
        </w:rPr>
        <w:t>%</w:t>
      </w:r>
      <w:r w:rsidRPr="0089503A">
        <w:rPr>
          <w:bCs/>
        </w:rPr>
        <w:t>), CFLs (</w:t>
      </w:r>
      <w:r w:rsidR="00BC03C5">
        <w:rPr>
          <w:bCs/>
        </w:rPr>
        <w:t>32</w:t>
      </w:r>
      <w:r w:rsidR="001B2805">
        <w:rPr>
          <w:bCs/>
        </w:rPr>
        <w:t>%</w:t>
      </w:r>
      <w:r w:rsidRPr="0089503A">
        <w:rPr>
          <w:bCs/>
        </w:rPr>
        <w:t>), and LFLs (</w:t>
      </w:r>
      <w:r w:rsidR="00BC03C5">
        <w:rPr>
          <w:bCs/>
        </w:rPr>
        <w:t>14</w:t>
      </w:r>
      <w:r w:rsidR="001B2805">
        <w:rPr>
          <w:bCs/>
        </w:rPr>
        <w:t>%</w:t>
      </w:r>
      <w:r w:rsidRPr="0089503A">
        <w:rPr>
          <w:bCs/>
        </w:rPr>
        <w:t xml:space="preserve">) in 2014. This linear </w:t>
      </w:r>
      <w:r w:rsidR="001B2805">
        <w:rPr>
          <w:bCs/>
        </w:rPr>
        <w:t>interpolation</w:t>
      </w:r>
      <w:r w:rsidRPr="0089503A">
        <w:rPr>
          <w:bCs/>
        </w:rPr>
        <w:t xml:space="preserve"> causes some error, so does using the market share as a proxy for the share of technologies in installed base. However, there is no global or regional estimates of the Plmh use in residential lighting literature. This is a weak point in the analysis assumptions and the shares of conventional and solution technologies must be confirmed.</w:t>
      </w:r>
    </w:p>
    <w:p w14:paraId="79D47570" w14:textId="77777777" w:rsidR="0089503A" w:rsidRDefault="0089503A" w:rsidP="0089503A">
      <w:r>
        <w:t xml:space="preserve">More first price data could be included to make the model more robust and to cover all the regions in more detail. </w:t>
      </w:r>
    </w:p>
    <w:p w14:paraId="66AA4E15" w14:textId="3FA6DF15" w:rsidR="0089503A" w:rsidRDefault="0089503A" w:rsidP="0089503A">
      <w:r>
        <w:t>Operating costs could be made more accurate by taking into account a future estimate of the electricity price fluctuation of each region. Operating cost (</w:t>
      </w:r>
      <w:r w:rsidR="00C72A90">
        <w:t>PDS</w:t>
      </w:r>
      <w:r>
        <w:t xml:space="preserve">) are calculated on the basis of estimated change in </w:t>
      </w:r>
      <w:r w:rsidR="00C72A90">
        <w:t>2020</w:t>
      </w:r>
      <w:r>
        <w:t>-20</w:t>
      </w:r>
      <w:r w:rsidR="00C72A90">
        <w:t>50</w:t>
      </w:r>
      <w:r>
        <w:t xml:space="preserve"> in the luminous efficacy. </w:t>
      </w:r>
    </w:p>
    <w:p w14:paraId="065CCE0A" w14:textId="3C59F97C" w:rsidR="0089503A" w:rsidRPr="0089503A" w:rsidRDefault="0089503A" w:rsidP="0089503A">
      <w:r>
        <w:t xml:space="preserve">Many of the literature used in the LED residential lighting model are not peer-reviewed. This is because of the lack of such scientific, peer-reviewed papers in the area providing the data in the format or unit needed. </w:t>
      </w:r>
      <w:r w:rsidRPr="008F0AA6">
        <w:rPr>
          <w:sz w:val="24"/>
        </w:rPr>
        <w:t>Yet</w:t>
      </w:r>
      <w:r>
        <w:t>, many of the non-peer-reviewed reports and books used as references were found to be cited in scientific peer-reviewed literature. This was found when the original references were checked.</w:t>
      </w:r>
    </w:p>
    <w:p w14:paraId="7CAFC693" w14:textId="4A2F7BD1" w:rsidR="007C645A" w:rsidRPr="005C77F5" w:rsidRDefault="551A77D0" w:rsidP="005C77F5">
      <w:pPr>
        <w:pStyle w:val="Heading1"/>
      </w:pPr>
      <w:bookmarkStart w:id="100" w:name="_Toc44585088"/>
      <w:r>
        <w:t>Results</w:t>
      </w:r>
      <w:bookmarkEnd w:id="100"/>
    </w:p>
    <w:p w14:paraId="7E39F2AB" w14:textId="79101C06" w:rsidR="00B261E0" w:rsidRDefault="007C645A" w:rsidP="00483FFA">
      <w:pPr>
        <w:pStyle w:val="Heading2"/>
      </w:pPr>
      <w:bookmarkStart w:id="101" w:name="_Toc44585089"/>
      <w:r>
        <w:t>Adoption</w:t>
      </w:r>
      <w:bookmarkEnd w:id="101"/>
    </w:p>
    <w:p w14:paraId="10EC0E5D" w14:textId="525C4D52" w:rsidR="0032353F" w:rsidRPr="0032353F" w:rsidRDefault="0032353F" w:rsidP="0032353F">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1183A78" w14:textId="3A94EE19" w:rsidR="008D1491" w:rsidRDefault="008D1491" w:rsidP="00EB247F">
      <w:pPr>
        <w:pStyle w:val="Caption"/>
        <w:jc w:val="center"/>
      </w:pPr>
      <w:bookmarkStart w:id="102" w:name="_Toc44585109"/>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3</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1</w:t>
      </w:r>
      <w:r w:rsidR="00ED272A">
        <w:rPr>
          <w:noProof/>
        </w:rPr>
        <w:fldChar w:fldCharType="end"/>
      </w:r>
      <w:r>
        <w:t xml:space="preserve"> </w:t>
      </w:r>
      <w:r w:rsidR="005C77F5">
        <w:t xml:space="preserve">World </w:t>
      </w:r>
      <w:r>
        <w:t>Adoption</w:t>
      </w:r>
      <w:r w:rsidR="005C77F5">
        <w:t xml:space="preserve"> of the Solution</w:t>
      </w:r>
      <w:bookmarkEnd w:id="102"/>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AD4CF8">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AD4CF8">
            <w:pPr>
              <w:spacing w:line="240" w:lineRule="auto"/>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1AD40332"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8F0AA6">
        <w:trPr>
          <w:trHeight w:val="840"/>
        </w:trPr>
        <w:tc>
          <w:tcPr>
            <w:tcW w:w="1951" w:type="dxa"/>
            <w:vMerge w:val="restart"/>
            <w:vAlign w:val="center"/>
          </w:tcPr>
          <w:p w14:paraId="2B8FFE1B" w14:textId="62C4CE61" w:rsidR="005C77F5" w:rsidRPr="008D1491" w:rsidRDefault="00FE5366" w:rsidP="00AD4CF8">
            <w:pPr>
              <w:spacing w:line="240" w:lineRule="auto"/>
              <w:jc w:val="center"/>
              <w:rPr>
                <w:sz w:val="20"/>
                <w:szCs w:val="20"/>
              </w:rPr>
            </w:pPr>
            <w:r>
              <w:rPr>
                <w:sz w:val="20"/>
                <w:szCs w:val="20"/>
              </w:rPr>
              <w:t xml:space="preserve">LED Residential </w:t>
            </w:r>
          </w:p>
        </w:tc>
        <w:tc>
          <w:tcPr>
            <w:tcW w:w="1730" w:type="dxa"/>
            <w:vAlign w:val="center"/>
          </w:tcPr>
          <w:p w14:paraId="5BDA7373" w14:textId="2681DDAD" w:rsidR="005C77F5" w:rsidRPr="005C77F5" w:rsidRDefault="00C63583" w:rsidP="00AD4CF8">
            <w:pPr>
              <w:spacing w:line="240" w:lineRule="auto"/>
              <w:jc w:val="center"/>
              <w:rPr>
                <w:rFonts w:cstheme="minorHAnsi"/>
                <w:bCs/>
                <w:color w:val="000000" w:themeColor="text1"/>
                <w:sz w:val="20"/>
                <w:szCs w:val="20"/>
              </w:rPr>
            </w:pPr>
            <w:r>
              <w:rPr>
                <w:bCs/>
                <w:i/>
                <w:color w:val="000000" w:themeColor="text1"/>
                <w:sz w:val="20"/>
                <w:szCs w:val="20"/>
              </w:rPr>
              <w:t>Plmh</w:t>
            </w:r>
          </w:p>
        </w:tc>
        <w:tc>
          <w:tcPr>
            <w:tcW w:w="1276" w:type="dxa"/>
            <w:shd w:val="clear" w:color="auto" w:fill="auto"/>
            <w:vAlign w:val="center"/>
          </w:tcPr>
          <w:p w14:paraId="72C0B03E" w14:textId="5ABBD829" w:rsidR="005C77F5" w:rsidRPr="00A91662" w:rsidRDefault="001932D4" w:rsidP="00AD4CF8">
            <w:pPr>
              <w:spacing w:line="240" w:lineRule="auto"/>
              <w:jc w:val="center"/>
              <w:rPr>
                <w:rFonts w:cstheme="minorHAnsi"/>
                <w:bCs/>
                <w:sz w:val="20"/>
                <w:szCs w:val="20"/>
              </w:rPr>
            </w:pPr>
            <w:r w:rsidRPr="00A91662">
              <w:rPr>
                <w:rFonts w:cstheme="minorHAnsi"/>
                <w:bCs/>
                <w:sz w:val="20"/>
                <w:szCs w:val="20"/>
              </w:rPr>
              <w:t>0.6</w:t>
            </w:r>
            <w:r w:rsidR="00305241" w:rsidRPr="00A91662">
              <w:rPr>
                <w:rFonts w:cstheme="minorHAnsi"/>
                <w:bCs/>
                <w:sz w:val="20"/>
                <w:szCs w:val="20"/>
              </w:rPr>
              <w:t>8</w:t>
            </w:r>
          </w:p>
        </w:tc>
        <w:tc>
          <w:tcPr>
            <w:tcW w:w="1417" w:type="dxa"/>
            <w:shd w:val="clear" w:color="auto" w:fill="auto"/>
            <w:vAlign w:val="center"/>
          </w:tcPr>
          <w:p w14:paraId="2A8FE7A2" w14:textId="703929D3" w:rsidR="005C77F5" w:rsidRPr="008F0AA6" w:rsidRDefault="00764532" w:rsidP="009370B5">
            <w:pPr>
              <w:spacing w:line="240" w:lineRule="auto"/>
              <w:jc w:val="center"/>
              <w:rPr>
                <w:rFonts w:ascii="Arial" w:hAnsi="Arial" w:cs="Arial"/>
                <w:color w:val="000000"/>
              </w:rPr>
            </w:pPr>
            <w:r>
              <w:rPr>
                <w:rFonts w:cstheme="minorHAnsi"/>
                <w:bCs/>
                <w:sz w:val="20"/>
                <w:szCs w:val="20"/>
              </w:rPr>
              <w:t>43</w:t>
            </w:r>
          </w:p>
        </w:tc>
        <w:tc>
          <w:tcPr>
            <w:tcW w:w="1559" w:type="dxa"/>
            <w:shd w:val="clear" w:color="auto" w:fill="auto"/>
            <w:vAlign w:val="center"/>
          </w:tcPr>
          <w:p w14:paraId="79EE8DDC" w14:textId="7BA9EF8C" w:rsidR="005C77F5" w:rsidRPr="00A91662" w:rsidRDefault="00764532" w:rsidP="00AD4CF8">
            <w:pPr>
              <w:spacing w:line="240" w:lineRule="auto"/>
              <w:jc w:val="center"/>
              <w:rPr>
                <w:rFonts w:cstheme="minorHAnsi"/>
                <w:bCs/>
                <w:sz w:val="20"/>
                <w:szCs w:val="20"/>
              </w:rPr>
            </w:pPr>
            <w:r>
              <w:rPr>
                <w:rFonts w:cstheme="minorHAnsi"/>
                <w:bCs/>
                <w:sz w:val="20"/>
                <w:szCs w:val="20"/>
              </w:rPr>
              <w:t>45</w:t>
            </w:r>
          </w:p>
        </w:tc>
        <w:tc>
          <w:tcPr>
            <w:tcW w:w="1284" w:type="dxa"/>
            <w:shd w:val="clear" w:color="auto" w:fill="auto"/>
            <w:vAlign w:val="center"/>
          </w:tcPr>
          <w:p w14:paraId="5B002A1D" w14:textId="7A86280E" w:rsidR="005C77F5" w:rsidRPr="00A91662" w:rsidRDefault="00764532" w:rsidP="00AD4CF8">
            <w:pPr>
              <w:spacing w:line="240" w:lineRule="auto"/>
              <w:jc w:val="center"/>
              <w:rPr>
                <w:rFonts w:cstheme="minorHAnsi"/>
                <w:bCs/>
                <w:sz w:val="20"/>
                <w:szCs w:val="20"/>
              </w:rPr>
            </w:pPr>
            <w:r>
              <w:rPr>
                <w:rFonts w:cstheme="minorHAnsi"/>
                <w:bCs/>
                <w:sz w:val="20"/>
                <w:szCs w:val="20"/>
              </w:rPr>
              <w:t>48</w:t>
            </w:r>
          </w:p>
        </w:tc>
      </w:tr>
      <w:tr w:rsidR="005C77F5" w:rsidRPr="008D1491" w14:paraId="59E1863D" w14:textId="77777777" w:rsidTr="008F0AA6">
        <w:trPr>
          <w:trHeight w:val="32"/>
        </w:trPr>
        <w:tc>
          <w:tcPr>
            <w:tcW w:w="1951" w:type="dxa"/>
            <w:vMerge/>
            <w:vAlign w:val="center"/>
          </w:tcPr>
          <w:p w14:paraId="518ED63B" w14:textId="77777777" w:rsidR="005C77F5" w:rsidRDefault="005C77F5" w:rsidP="00AD4CF8">
            <w:pPr>
              <w:spacing w:line="240" w:lineRule="auto"/>
              <w:jc w:val="center"/>
              <w:rPr>
                <w:sz w:val="20"/>
                <w:szCs w:val="20"/>
              </w:rPr>
            </w:pPr>
          </w:p>
        </w:tc>
        <w:tc>
          <w:tcPr>
            <w:tcW w:w="1730" w:type="dxa"/>
            <w:vAlign w:val="center"/>
          </w:tcPr>
          <w:p w14:paraId="2352B4C1" w14:textId="16893615" w:rsidR="005C77F5" w:rsidRPr="005C77F5" w:rsidRDefault="005C77F5" w:rsidP="00AD4CF8">
            <w:pPr>
              <w:spacing w:line="240" w:lineRule="auto"/>
              <w:jc w:val="center"/>
              <w:rPr>
                <w:rFonts w:cstheme="minorHAnsi"/>
                <w:bCs/>
                <w:color w:val="000000" w:themeColor="text1"/>
                <w:sz w:val="20"/>
                <w:szCs w:val="20"/>
              </w:rPr>
            </w:pPr>
            <w:r w:rsidRPr="005C77F5">
              <w:rPr>
                <w:bCs/>
                <w:i/>
                <w:iCs/>
                <w:color w:val="000000" w:themeColor="text1"/>
                <w:sz w:val="20"/>
                <w:szCs w:val="20"/>
              </w:rPr>
              <w:t>% market</w:t>
            </w:r>
          </w:p>
        </w:tc>
        <w:tc>
          <w:tcPr>
            <w:tcW w:w="1276" w:type="dxa"/>
            <w:shd w:val="clear" w:color="auto" w:fill="auto"/>
            <w:vAlign w:val="center"/>
          </w:tcPr>
          <w:p w14:paraId="4FD03435" w14:textId="20C0E7EC" w:rsidR="005C77F5" w:rsidRPr="00A91662" w:rsidRDefault="00764532" w:rsidP="00AD4CF8">
            <w:pPr>
              <w:spacing w:line="240" w:lineRule="auto"/>
              <w:jc w:val="center"/>
              <w:rPr>
                <w:rFonts w:cstheme="minorHAnsi"/>
                <w:bCs/>
                <w:sz w:val="20"/>
                <w:szCs w:val="20"/>
              </w:rPr>
            </w:pPr>
            <w:r>
              <w:rPr>
                <w:rFonts w:cstheme="minorHAnsi"/>
                <w:bCs/>
                <w:sz w:val="20"/>
                <w:szCs w:val="20"/>
              </w:rPr>
              <w:t>1.9</w:t>
            </w:r>
            <w:r w:rsidR="009370B5" w:rsidRPr="00A91662">
              <w:rPr>
                <w:rFonts w:cstheme="minorHAnsi"/>
                <w:bCs/>
                <w:sz w:val="20"/>
                <w:szCs w:val="20"/>
              </w:rPr>
              <w:t>%</w:t>
            </w:r>
          </w:p>
        </w:tc>
        <w:tc>
          <w:tcPr>
            <w:tcW w:w="1417" w:type="dxa"/>
            <w:shd w:val="clear" w:color="auto" w:fill="auto"/>
            <w:vAlign w:val="center"/>
          </w:tcPr>
          <w:p w14:paraId="34CAFB53" w14:textId="156886B7" w:rsidR="005C77F5" w:rsidRPr="00A91662" w:rsidRDefault="00CF7726" w:rsidP="00AD4CF8">
            <w:pPr>
              <w:spacing w:line="240" w:lineRule="auto"/>
              <w:jc w:val="center"/>
              <w:rPr>
                <w:rFonts w:cstheme="minorHAnsi"/>
                <w:bCs/>
                <w:sz w:val="20"/>
                <w:szCs w:val="20"/>
              </w:rPr>
            </w:pPr>
            <w:r w:rsidRPr="00A91662">
              <w:rPr>
                <w:rFonts w:cstheme="minorHAnsi"/>
                <w:bCs/>
                <w:sz w:val="20"/>
                <w:szCs w:val="20"/>
              </w:rPr>
              <w:t>90%</w:t>
            </w:r>
          </w:p>
        </w:tc>
        <w:tc>
          <w:tcPr>
            <w:tcW w:w="1559" w:type="dxa"/>
            <w:shd w:val="clear" w:color="auto" w:fill="auto"/>
            <w:vAlign w:val="center"/>
          </w:tcPr>
          <w:p w14:paraId="43B375D1" w14:textId="7833D1C4" w:rsidR="005C77F5" w:rsidRPr="00A91662" w:rsidRDefault="00CF7726" w:rsidP="00AD4CF8">
            <w:pPr>
              <w:spacing w:line="240" w:lineRule="auto"/>
              <w:jc w:val="center"/>
              <w:rPr>
                <w:rFonts w:cstheme="minorHAnsi"/>
                <w:bCs/>
                <w:sz w:val="20"/>
                <w:szCs w:val="20"/>
              </w:rPr>
            </w:pPr>
            <w:r w:rsidRPr="00A91662">
              <w:rPr>
                <w:rFonts w:cstheme="minorHAnsi"/>
                <w:bCs/>
                <w:sz w:val="20"/>
                <w:szCs w:val="20"/>
              </w:rPr>
              <w:t>95%</w:t>
            </w:r>
          </w:p>
        </w:tc>
        <w:tc>
          <w:tcPr>
            <w:tcW w:w="1284" w:type="dxa"/>
            <w:shd w:val="clear" w:color="auto" w:fill="auto"/>
            <w:vAlign w:val="center"/>
          </w:tcPr>
          <w:p w14:paraId="7641EB01" w14:textId="2C88708C" w:rsidR="005C77F5" w:rsidRPr="00A91662" w:rsidRDefault="00CF7726" w:rsidP="00AD4CF8">
            <w:pPr>
              <w:spacing w:line="240" w:lineRule="auto"/>
              <w:jc w:val="center"/>
              <w:rPr>
                <w:rFonts w:cstheme="minorHAnsi"/>
                <w:bCs/>
                <w:sz w:val="20"/>
                <w:szCs w:val="20"/>
              </w:rPr>
            </w:pPr>
            <w:r w:rsidRPr="00A91662">
              <w:rPr>
                <w:rFonts w:cstheme="minorHAnsi"/>
                <w:bCs/>
                <w:sz w:val="20"/>
                <w:szCs w:val="20"/>
              </w:rPr>
              <w:t>100%</w:t>
            </w:r>
          </w:p>
        </w:tc>
      </w:tr>
    </w:tbl>
    <w:p w14:paraId="2AB38D2C" w14:textId="77777777" w:rsidR="00762877" w:rsidRDefault="00762877" w:rsidP="00EB247F">
      <w:pPr>
        <w:spacing w:after="0"/>
        <w:jc w:val="center"/>
        <w:rPr>
          <w:rFonts w:cstheme="minorHAnsi"/>
          <w:b/>
          <w:bCs/>
          <w:i/>
        </w:rPr>
      </w:pPr>
    </w:p>
    <w:p w14:paraId="0D817E1E" w14:textId="3D964BB9" w:rsidR="0032353F" w:rsidRDefault="00F263F7" w:rsidP="00EB247F">
      <w:pPr>
        <w:pStyle w:val="Caption"/>
        <w:jc w:val="center"/>
      </w:pPr>
      <w:r>
        <w:rPr>
          <w:noProof/>
        </w:rPr>
        <w:drawing>
          <wp:inline distT="0" distB="0" distL="0" distR="0" wp14:anchorId="6E41C7D4" wp14:editId="358EAD2C">
            <wp:extent cx="4639310" cy="3481070"/>
            <wp:effectExtent l="0" t="0" r="889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7A2926D4" w14:textId="1A7352EF" w:rsidR="003A7929" w:rsidRPr="0032353F" w:rsidRDefault="003A7929" w:rsidP="00EB247F">
      <w:pPr>
        <w:pStyle w:val="Caption"/>
        <w:jc w:val="center"/>
      </w:pPr>
    </w:p>
    <w:p w14:paraId="567E303A" w14:textId="68E2E2F5" w:rsidR="00762877" w:rsidRPr="005C77F5" w:rsidRDefault="00977F6D" w:rsidP="005C77F5">
      <w:pPr>
        <w:pStyle w:val="Caption"/>
        <w:jc w:val="center"/>
        <w:rPr>
          <w:b/>
          <w:bCs/>
          <w:i w:val="0"/>
          <w:iCs w:val="0"/>
        </w:rPr>
      </w:pPr>
      <w:bookmarkStart w:id="103" w:name="_Toc44585098"/>
      <w:r w:rsidRPr="0032353F">
        <w:t xml:space="preserve">Figure </w:t>
      </w:r>
      <w:r w:rsidR="009A3D28">
        <w:rPr>
          <w:noProof/>
        </w:rPr>
        <w:fldChar w:fldCharType="begin"/>
      </w:r>
      <w:r w:rsidR="009A3D28">
        <w:rPr>
          <w:noProof/>
        </w:rPr>
        <w:instrText xml:space="preserve"> STYLEREF 1 \s </w:instrText>
      </w:r>
      <w:r w:rsidR="009A3D28">
        <w:rPr>
          <w:noProof/>
        </w:rPr>
        <w:fldChar w:fldCharType="separate"/>
      </w:r>
      <w:r w:rsidR="006F1368">
        <w:rPr>
          <w:noProof/>
        </w:rPr>
        <w:t>3</w:t>
      </w:r>
      <w:r w:rsidR="009A3D28">
        <w:rPr>
          <w:noProof/>
        </w:rPr>
        <w:fldChar w:fldCharType="end"/>
      </w:r>
      <w:r w:rsidR="001051BD">
        <w:t>.</w:t>
      </w:r>
      <w:r w:rsidR="009A3D28">
        <w:rPr>
          <w:noProof/>
        </w:rPr>
        <w:fldChar w:fldCharType="begin"/>
      </w:r>
      <w:r w:rsidR="009A3D28">
        <w:rPr>
          <w:noProof/>
        </w:rPr>
        <w:instrText xml:space="preserve"> SEQ Figure \* ARABIC \s 1 </w:instrText>
      </w:r>
      <w:r w:rsidR="009A3D28">
        <w:rPr>
          <w:noProof/>
        </w:rPr>
        <w:fldChar w:fldCharType="separate"/>
      </w:r>
      <w:r w:rsidR="006F1368">
        <w:rPr>
          <w:noProof/>
        </w:rPr>
        <w:t>1</w:t>
      </w:r>
      <w:r w:rsidR="009A3D28">
        <w:rPr>
          <w:noProof/>
        </w:rPr>
        <w:fldChar w:fldCharType="end"/>
      </w:r>
      <w:r w:rsidRPr="0032353F">
        <w:t xml:space="preserve"> </w:t>
      </w:r>
      <w:r w:rsidR="00807D37" w:rsidRPr="0032353F">
        <w:t xml:space="preserve">World Annual </w:t>
      </w:r>
      <w:r w:rsidRPr="0032353F">
        <w:t>Adoption 2020-2050</w:t>
      </w:r>
      <w:bookmarkEnd w:id="103"/>
    </w:p>
    <w:p w14:paraId="6B6F22E7" w14:textId="19002B27" w:rsidR="003A7929" w:rsidRDefault="551A77D0" w:rsidP="00483FFA">
      <w:pPr>
        <w:pStyle w:val="Heading2"/>
      </w:pPr>
      <w:bookmarkStart w:id="104" w:name="_Toc44585090"/>
      <w:r w:rsidRPr="551A77D0">
        <w:t>Climate Impacts</w:t>
      </w:r>
      <w:bookmarkEnd w:id="104"/>
    </w:p>
    <w:p w14:paraId="61041E32" w14:textId="02FB83AF" w:rsidR="0032353F" w:rsidRPr="00B9196D" w:rsidRDefault="0032353F" w:rsidP="0032353F">
      <w:r w:rsidRPr="00B9196D">
        <w:t xml:space="preserve">Below are the emissions results of the analysis for each scenario which include total emissions reduction, atmospheric concentration changes, and sequestration where relevant. For a detailed explanation of each result, please see the </w:t>
      </w:r>
      <w:r w:rsidR="00C63583">
        <w:fldChar w:fldCharType="begin"/>
      </w:r>
      <w:r w:rsidR="00C63583">
        <w:instrText xml:space="preserve"> REF _Ref536641216 \h </w:instrText>
      </w:r>
      <w:r w:rsidR="00C63583">
        <w:fldChar w:fldCharType="separate"/>
      </w:r>
      <w:r w:rsidR="006F1368" w:rsidRPr="00BB79D6">
        <w:t>Glossary</w:t>
      </w:r>
      <w:r w:rsidR="00C63583">
        <w:fldChar w:fldCharType="end"/>
      </w:r>
      <w:r w:rsidR="00C63583">
        <w:t xml:space="preserve"> </w:t>
      </w:r>
      <w:r w:rsidRPr="00B9196D">
        <w:t xml:space="preserve">(Section </w:t>
      </w:r>
      <w:r w:rsidR="004B34D4">
        <w:fldChar w:fldCharType="begin"/>
      </w:r>
      <w:r w:rsidR="004B34D4">
        <w:instrText xml:space="preserve"> REF _Ref536641216 \r \h </w:instrText>
      </w:r>
      <w:r w:rsidR="004B34D4">
        <w:fldChar w:fldCharType="separate"/>
      </w:r>
      <w:r w:rsidR="006F1368">
        <w:t>6</w:t>
      </w:r>
      <w:r w:rsidR="004B34D4">
        <w:fldChar w:fldCharType="end"/>
      </w:r>
      <w:r w:rsidRPr="00B9196D">
        <w:t>).</w:t>
      </w:r>
    </w:p>
    <w:p w14:paraId="52E48BE0" w14:textId="77777777" w:rsidR="00B261E0" w:rsidRDefault="00B261E0" w:rsidP="00EB247F">
      <w:pPr>
        <w:spacing w:after="0"/>
        <w:rPr>
          <w:rFonts w:cstheme="minorHAnsi"/>
          <w:b/>
          <w:bCs/>
          <w:i/>
        </w:rPr>
      </w:pPr>
    </w:p>
    <w:p w14:paraId="4DA2B4CB" w14:textId="2EC3CE33" w:rsidR="00762877" w:rsidRPr="00762877" w:rsidRDefault="0066753A" w:rsidP="00EB247F">
      <w:pPr>
        <w:pStyle w:val="Caption"/>
        <w:jc w:val="center"/>
        <w:rPr>
          <w:rFonts w:eastAsia="Times New Roman" w:cs="Times New Roman"/>
          <w:sz w:val="24"/>
          <w:szCs w:val="24"/>
          <w:lang w:eastAsia="zh-CN"/>
        </w:rPr>
      </w:pPr>
      <w:bookmarkStart w:id="105" w:name="_Toc44585110"/>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3</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2</w:t>
      </w:r>
      <w:r w:rsidR="00ED272A">
        <w:rPr>
          <w:noProof/>
        </w:rPr>
        <w:fldChar w:fldCharType="end"/>
      </w:r>
      <w:r>
        <w:t xml:space="preserve"> Climate Impacts</w:t>
      </w:r>
      <w:bookmarkEnd w:id="105"/>
    </w:p>
    <w:tbl>
      <w:tblPr>
        <w:tblW w:w="585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tblGrid>
      <w:tr w:rsidR="00A53A85" w:rsidRPr="006B675D" w14:paraId="0150056F" w14:textId="1D8EC1D7" w:rsidTr="00A53A85">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A53A85" w:rsidRPr="00F26176" w:rsidRDefault="00A53A85" w:rsidP="008F0AA6">
            <w:pPr>
              <w:spacing w:line="240" w:lineRule="auto"/>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A53A85" w:rsidRPr="00F26176" w:rsidRDefault="00A53A85"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A53A85" w:rsidRPr="00F26176" w:rsidRDefault="00A53A85"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A53A85" w:rsidRPr="00F26176" w:rsidRDefault="00A53A85" w:rsidP="00AD4CF8">
            <w:pPr>
              <w:spacing w:line="240" w:lineRule="auto"/>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A53A85" w:rsidRPr="00F26176" w:rsidRDefault="00A53A85"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A53A85" w:rsidRPr="006B675D" w14:paraId="6B5C6387" w14:textId="411C48F1" w:rsidTr="00A53A85">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A53A85" w:rsidRPr="006B675D" w:rsidRDefault="00A53A85" w:rsidP="00AD4CF8">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A53A85" w:rsidRPr="006B675D" w:rsidRDefault="00A53A85"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A53A85" w:rsidRPr="006B675D" w:rsidRDefault="00A53A85"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A53A85" w:rsidRPr="006B675D" w:rsidRDefault="00A53A85" w:rsidP="00AD4CF8">
            <w:pPr>
              <w:spacing w:line="240" w:lineRule="auto"/>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A53A85" w:rsidRPr="006B675D" w:rsidRDefault="00A53A85"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764532" w:rsidRPr="006B675D" w14:paraId="354A2249" w14:textId="7B11184C" w:rsidTr="00A53A8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764532" w:rsidRPr="006B675D" w:rsidRDefault="00764532" w:rsidP="00764532">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0DD9C048"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503E552E" w:rsidR="00764532" w:rsidRPr="007D76CB"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1.4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520B20AF"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489EF99C"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0</w:t>
            </w:r>
          </w:p>
        </w:tc>
      </w:tr>
      <w:tr w:rsidR="00764532" w:rsidRPr="006B675D" w14:paraId="7DCB0C2E" w14:textId="35D5AF3A" w:rsidTr="00A53A8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764532" w:rsidRPr="006B675D" w:rsidRDefault="00764532" w:rsidP="00764532">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BCD264C" w14:textId="47ECD46B"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84325D3" w14:textId="3C5DBDA4"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2.1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77949EEE" w14:textId="244AA9EE"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62D98A79"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3</w:t>
            </w:r>
          </w:p>
        </w:tc>
      </w:tr>
      <w:tr w:rsidR="00764532" w:rsidRPr="006B675D" w14:paraId="7CA1AA1B" w14:textId="3D7819CF" w:rsidTr="00963B4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764532" w:rsidRPr="006B675D" w:rsidRDefault="00764532" w:rsidP="00764532">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786EBCB" w14:textId="59465E94"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7</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5E107D52" w14:textId="58B577A9"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2.7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3104B6EC" w14:textId="0A8A5C63"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1B6A3D12" w:rsidR="00764532" w:rsidRPr="006B675D"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7</w:t>
            </w:r>
          </w:p>
        </w:tc>
      </w:tr>
    </w:tbl>
    <w:p w14:paraId="43965544" w14:textId="77777777" w:rsidR="00BB79D6" w:rsidRDefault="00BB79D6" w:rsidP="00EB247F">
      <w:pPr>
        <w:pStyle w:val="Caption"/>
      </w:pPr>
      <w:bookmarkStart w:id="106" w:name="_Toc524993443"/>
    </w:p>
    <w:p w14:paraId="30AFEE0B" w14:textId="2D6FAFB3" w:rsidR="005C77F5" w:rsidRDefault="00087D3B" w:rsidP="005C77F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5C77F5"/>
    <w:p w14:paraId="524B77BF" w14:textId="4485EE00" w:rsidR="00762877" w:rsidRPr="00762877" w:rsidRDefault="003A7929" w:rsidP="00EB247F">
      <w:pPr>
        <w:pStyle w:val="Caption"/>
        <w:jc w:val="center"/>
        <w:rPr>
          <w:rFonts w:eastAsia="Times New Roman" w:cs="Times New Roman"/>
          <w:sz w:val="24"/>
          <w:szCs w:val="24"/>
          <w:lang w:eastAsia="zh-CN"/>
        </w:rPr>
      </w:pPr>
      <w:bookmarkStart w:id="107" w:name="_Toc44585111"/>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3</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3</w:t>
      </w:r>
      <w:r w:rsidR="00ED272A">
        <w:rPr>
          <w:noProof/>
        </w:rPr>
        <w:fldChar w:fldCharType="end"/>
      </w:r>
      <w:r>
        <w:t xml:space="preserve"> Impacts on Atmospheric Concentrations of CO</w:t>
      </w:r>
      <w:r w:rsidRPr="00AF1BB4">
        <w:rPr>
          <w:vertAlign w:val="subscript"/>
        </w:rPr>
        <w:t>2</w:t>
      </w:r>
      <w:r>
        <w:t>-eq</w:t>
      </w:r>
      <w:bookmarkEnd w:id="106"/>
      <w:bookmarkEnd w:id="107"/>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764532" w:rsidRPr="0066753A" w14:paraId="4F4161D1" w14:textId="77777777" w:rsidTr="009A3D2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764532" w:rsidRPr="0066753A" w:rsidRDefault="00764532" w:rsidP="00764532">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A1BCFAA" w14:textId="56855930" w:rsidR="00764532" w:rsidRPr="0066753A"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9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7FA7AAF" w14:textId="3643749E" w:rsidR="00764532" w:rsidRPr="0066753A"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4</w:t>
            </w:r>
          </w:p>
        </w:tc>
      </w:tr>
      <w:tr w:rsidR="00764532" w:rsidRPr="0066753A" w14:paraId="389D5E87" w14:textId="77777777" w:rsidTr="009A3D2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764532" w:rsidRPr="0066753A" w:rsidRDefault="00764532" w:rsidP="00764532">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6EE9459" w14:textId="1F540149" w:rsidR="00764532" w:rsidRPr="0066753A"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0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9BDFCEF" w14:textId="54142CA2" w:rsidR="00764532" w:rsidRPr="0066753A" w:rsidRDefault="00764532" w:rsidP="00764532">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5</w:t>
            </w:r>
          </w:p>
        </w:tc>
      </w:tr>
      <w:tr w:rsidR="00B97BEE" w:rsidRPr="0066753A" w14:paraId="7A2BE5CA" w14:textId="77777777" w:rsidTr="009A3D2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B97BEE" w:rsidRPr="0066753A" w:rsidRDefault="00B97BEE" w:rsidP="00B97BEE">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FCA082F" w14:textId="01D010B4" w:rsidR="00B97BEE" w:rsidRPr="0066753A" w:rsidRDefault="00B97BEE" w:rsidP="00B97BEE">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0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4A8C8CB" w14:textId="5565D5A6" w:rsidR="00B97BEE" w:rsidRPr="0066753A" w:rsidRDefault="00B97BEE" w:rsidP="00B97BEE">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5</w:t>
            </w:r>
          </w:p>
        </w:tc>
      </w:tr>
    </w:tbl>
    <w:p w14:paraId="52077D33" w14:textId="77777777" w:rsidR="003A7FE2" w:rsidRDefault="003A7FE2" w:rsidP="00EB247F">
      <w:pPr>
        <w:pStyle w:val="Caption"/>
      </w:pPr>
    </w:p>
    <w:p w14:paraId="6DD4F749" w14:textId="5B45CEDF" w:rsidR="006B675D" w:rsidRPr="006B675D" w:rsidRDefault="00F263F7" w:rsidP="008F0AA6">
      <w:pPr>
        <w:jc w:val="center"/>
      </w:pPr>
      <w:r>
        <w:rPr>
          <w:noProof/>
        </w:rPr>
        <w:drawing>
          <wp:inline distT="0" distB="0" distL="0" distR="0" wp14:anchorId="3538EE6F" wp14:editId="066E948E">
            <wp:extent cx="4584700" cy="34810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5DAEFCF6" w14:textId="698C1520" w:rsidR="00762877" w:rsidRPr="00996E91" w:rsidRDefault="003A7929" w:rsidP="00996E91">
      <w:pPr>
        <w:pStyle w:val="Caption"/>
        <w:jc w:val="center"/>
        <w:rPr>
          <w:rFonts w:eastAsia="Times New Roman" w:cs="Times New Roman"/>
          <w:sz w:val="24"/>
          <w:szCs w:val="24"/>
          <w:lang w:eastAsia="zh-CN"/>
        </w:rPr>
      </w:pPr>
      <w:bookmarkStart w:id="108" w:name="_Toc524993433"/>
      <w:bookmarkStart w:id="109" w:name="_Toc44585099"/>
      <w:r w:rsidRPr="006B675D">
        <w:t xml:space="preserve">Figure </w:t>
      </w:r>
      <w:r w:rsidR="009A3D28">
        <w:rPr>
          <w:noProof/>
        </w:rPr>
        <w:fldChar w:fldCharType="begin"/>
      </w:r>
      <w:r w:rsidR="009A3D28">
        <w:rPr>
          <w:noProof/>
        </w:rPr>
        <w:instrText xml:space="preserve"> STYLEREF 1 \s </w:instrText>
      </w:r>
      <w:r w:rsidR="009A3D28">
        <w:rPr>
          <w:noProof/>
        </w:rPr>
        <w:fldChar w:fldCharType="separate"/>
      </w:r>
      <w:r w:rsidR="006F1368">
        <w:rPr>
          <w:noProof/>
        </w:rPr>
        <w:t>3</w:t>
      </w:r>
      <w:r w:rsidR="009A3D28">
        <w:rPr>
          <w:noProof/>
        </w:rPr>
        <w:fldChar w:fldCharType="end"/>
      </w:r>
      <w:r w:rsidR="001051BD">
        <w:t>.</w:t>
      </w:r>
      <w:r w:rsidR="009A3D28">
        <w:rPr>
          <w:noProof/>
        </w:rPr>
        <w:fldChar w:fldCharType="begin"/>
      </w:r>
      <w:r w:rsidR="009A3D28">
        <w:rPr>
          <w:noProof/>
        </w:rPr>
        <w:instrText xml:space="preserve"> SEQ Figure \* ARABIC \s 1 </w:instrText>
      </w:r>
      <w:r w:rsidR="009A3D28">
        <w:rPr>
          <w:noProof/>
        </w:rPr>
        <w:fldChar w:fldCharType="separate"/>
      </w:r>
      <w:r w:rsidR="006F1368">
        <w:rPr>
          <w:noProof/>
        </w:rPr>
        <w:t>2</w:t>
      </w:r>
      <w:r w:rsidR="009A3D28">
        <w:rPr>
          <w:noProof/>
        </w:rPr>
        <w:fldChar w:fldCharType="end"/>
      </w:r>
      <w:r w:rsidRPr="006B675D">
        <w:t xml:space="preserve"> World Annual</w:t>
      </w:r>
      <w:r w:rsidRPr="006B675D">
        <w:rPr>
          <w:vertAlign w:val="subscript"/>
        </w:rPr>
        <w:t xml:space="preserve"> </w:t>
      </w:r>
      <w:r w:rsidRPr="006B675D">
        <w:t>Greenhouse Gas Emissions Reduction</w:t>
      </w:r>
      <w:bookmarkEnd w:id="108"/>
      <w:bookmarkEnd w:id="109"/>
    </w:p>
    <w:p w14:paraId="66EC2EBB" w14:textId="500D3397" w:rsidR="00B261E0" w:rsidRDefault="551A77D0" w:rsidP="00483FFA">
      <w:pPr>
        <w:pStyle w:val="Heading2"/>
      </w:pPr>
      <w:bookmarkStart w:id="110" w:name="_Toc44585091"/>
      <w:r w:rsidRPr="551A77D0">
        <w:t>Financial Impacts</w:t>
      </w:r>
      <w:bookmarkEnd w:id="110"/>
    </w:p>
    <w:p w14:paraId="306213A7" w14:textId="77777777" w:rsidR="006B675D" w:rsidRPr="00EC12A1" w:rsidRDefault="006B675D" w:rsidP="006B675D">
      <w:r w:rsidRPr="00EC12A1">
        <w:t>Below are the financial results of the analysis for each scenario. For a detailed explanation of each result, please see the glossary.</w:t>
      </w:r>
    </w:p>
    <w:p w14:paraId="4F6C2C45" w14:textId="77777777" w:rsidR="00E14F94" w:rsidRDefault="00E14F94" w:rsidP="00EB247F">
      <w:pPr>
        <w:spacing w:after="0"/>
        <w:rPr>
          <w:bCs/>
          <w:i/>
        </w:rPr>
      </w:pPr>
    </w:p>
    <w:p w14:paraId="09347CCA" w14:textId="2FD9EB8D" w:rsidR="00492F5E" w:rsidRPr="00492F5E" w:rsidRDefault="00492F5E" w:rsidP="00EB247F">
      <w:pPr>
        <w:pStyle w:val="Caption"/>
        <w:jc w:val="center"/>
        <w:rPr>
          <w:i w:val="0"/>
          <w:iCs w:val="0"/>
        </w:rPr>
      </w:pPr>
      <w:bookmarkStart w:id="111" w:name="_Toc44585112"/>
      <w:r>
        <w:t xml:space="preserve">Table </w:t>
      </w:r>
      <w:r w:rsidR="00ED272A">
        <w:rPr>
          <w:noProof/>
        </w:rPr>
        <w:fldChar w:fldCharType="begin"/>
      </w:r>
      <w:r w:rsidR="00ED272A">
        <w:rPr>
          <w:noProof/>
        </w:rPr>
        <w:instrText xml:space="preserve"> STYLEREF 1 \s </w:instrText>
      </w:r>
      <w:r w:rsidR="00ED272A">
        <w:rPr>
          <w:noProof/>
        </w:rPr>
        <w:fldChar w:fldCharType="separate"/>
      </w:r>
      <w:r w:rsidR="006F1368">
        <w:rPr>
          <w:noProof/>
        </w:rPr>
        <w:t>3</w:t>
      </w:r>
      <w:r w:rsidR="00ED272A">
        <w:rPr>
          <w:noProof/>
        </w:rPr>
        <w:fldChar w:fldCharType="end"/>
      </w:r>
      <w:r w:rsidR="00E853F6">
        <w:t>.</w:t>
      </w:r>
      <w:r w:rsidR="00ED272A">
        <w:rPr>
          <w:noProof/>
        </w:rPr>
        <w:fldChar w:fldCharType="begin"/>
      </w:r>
      <w:r w:rsidR="00ED272A">
        <w:rPr>
          <w:noProof/>
        </w:rPr>
        <w:instrText xml:space="preserve"> SEQ Table \* ARABIC \s 1 </w:instrText>
      </w:r>
      <w:r w:rsidR="00ED272A">
        <w:rPr>
          <w:noProof/>
        </w:rPr>
        <w:fldChar w:fldCharType="separate"/>
      </w:r>
      <w:r w:rsidR="006F1368">
        <w:rPr>
          <w:noProof/>
        </w:rPr>
        <w:t>4</w:t>
      </w:r>
      <w:r w:rsidR="00ED272A">
        <w:rPr>
          <w:noProof/>
        </w:rPr>
        <w:fldChar w:fldCharType="end"/>
      </w:r>
      <w:r>
        <w:t xml:space="preserve"> Financial Impacts</w:t>
      </w:r>
      <w:bookmarkEnd w:id="111"/>
    </w:p>
    <w:tbl>
      <w:tblPr>
        <w:tblW w:w="0" w:type="auto"/>
        <w:tblCellMar>
          <w:top w:w="15" w:type="dxa"/>
          <w:left w:w="15" w:type="dxa"/>
          <w:bottom w:w="15" w:type="dxa"/>
          <w:right w:w="15" w:type="dxa"/>
        </w:tblCellMar>
        <w:tblLook w:val="04A0" w:firstRow="1" w:lastRow="0" w:firstColumn="1" w:lastColumn="0" w:noHBand="0" w:noVBand="1"/>
      </w:tblPr>
      <w:tblGrid>
        <w:gridCol w:w="1304"/>
        <w:gridCol w:w="1379"/>
        <w:gridCol w:w="1193"/>
        <w:gridCol w:w="1376"/>
        <w:gridCol w:w="1700"/>
        <w:gridCol w:w="2388"/>
      </w:tblGrid>
      <w:tr w:rsidR="00764532" w:rsidRPr="006B675D" w14:paraId="02CA9FB7" w14:textId="77777777" w:rsidTr="009A3D28">
        <w:trPr>
          <w:cantSplit/>
          <w:trHeight w:val="820"/>
          <w:tblHeader/>
        </w:trPr>
        <w:tc>
          <w:tcPr>
            <w:tcW w:w="130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764532" w:rsidRPr="006B675D" w:rsidRDefault="00764532" w:rsidP="00764532">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37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764532" w:rsidRPr="006B675D" w:rsidRDefault="00764532" w:rsidP="00764532">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764532" w:rsidRPr="006B675D" w:rsidRDefault="00764532" w:rsidP="00764532">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3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764532" w:rsidRPr="006B675D" w:rsidRDefault="00764532" w:rsidP="00764532">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7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C128EB3" w14:textId="4E8082A9" w:rsidR="00764532" w:rsidRPr="006B675D" w:rsidRDefault="00764532" w:rsidP="00764532">
            <w:pPr>
              <w:spacing w:after="0" w:line="240" w:lineRule="auto"/>
              <w:jc w:val="center"/>
              <w:rPr>
                <w:b/>
                <w:bCs/>
                <w:color w:val="FFFFFF" w:themeColor="background1"/>
                <w:sz w:val="20"/>
                <w:szCs w:val="20"/>
                <w:lang w:eastAsia="zh-CN"/>
              </w:rPr>
            </w:pPr>
            <w:r>
              <w:rPr>
                <w:b/>
                <w:bCs/>
                <w:color w:val="FFFFFF"/>
                <w:sz w:val="20"/>
                <w:szCs w:val="20"/>
              </w:rPr>
              <w:t>Lifetime Operating Cost Savings</w:t>
            </w:r>
          </w:p>
        </w:tc>
        <w:tc>
          <w:tcPr>
            <w:tcW w:w="23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67D2C669" w:rsidR="00764532" w:rsidRPr="006B675D" w:rsidRDefault="00764532" w:rsidP="00764532">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764532" w:rsidRPr="006B675D" w14:paraId="67FE449F" w14:textId="77777777" w:rsidTr="009A3D28">
        <w:trPr>
          <w:cantSplit/>
          <w:trHeight w:val="640"/>
          <w:tblHeader/>
        </w:trPr>
        <w:tc>
          <w:tcPr>
            <w:tcW w:w="130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764532" w:rsidRPr="006B675D" w:rsidRDefault="00764532" w:rsidP="00764532">
            <w:pPr>
              <w:spacing w:after="0" w:line="240" w:lineRule="auto"/>
              <w:jc w:val="center"/>
              <w:rPr>
                <w:rFonts w:eastAsia="Times New Roman" w:cstheme="minorHAnsi"/>
                <w:b/>
                <w:color w:val="FFFFFF" w:themeColor="background1"/>
                <w:sz w:val="20"/>
                <w:szCs w:val="20"/>
                <w:lang w:eastAsia="zh-CN"/>
              </w:rPr>
            </w:pPr>
          </w:p>
        </w:tc>
        <w:tc>
          <w:tcPr>
            <w:tcW w:w="137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764532" w:rsidRPr="006B675D" w:rsidRDefault="00764532" w:rsidP="00764532">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764532" w:rsidRPr="006B675D" w:rsidRDefault="00764532" w:rsidP="00764532">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3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764532" w:rsidRPr="006B675D" w:rsidRDefault="00764532" w:rsidP="00764532">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7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A28601A" w14:textId="33216D9B" w:rsidR="00764532" w:rsidRPr="006B675D" w:rsidRDefault="00764532" w:rsidP="00764532">
            <w:pPr>
              <w:spacing w:after="0" w:line="240" w:lineRule="auto"/>
              <w:jc w:val="center"/>
              <w:rPr>
                <w:i/>
                <w:color w:val="FFFFFF" w:themeColor="background1"/>
                <w:sz w:val="20"/>
                <w:szCs w:val="20"/>
                <w:lang w:eastAsia="zh-CN"/>
              </w:rPr>
            </w:pPr>
            <w:r>
              <w:rPr>
                <w:i/>
                <w:iCs/>
                <w:color w:val="FFFFFF"/>
                <w:sz w:val="20"/>
                <w:szCs w:val="20"/>
              </w:rPr>
              <w:t>2020-2050 Billion USD</w:t>
            </w:r>
          </w:p>
        </w:tc>
        <w:tc>
          <w:tcPr>
            <w:tcW w:w="23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0EF939BA" w:rsidR="00764532" w:rsidRPr="006B675D" w:rsidRDefault="00764532" w:rsidP="00764532">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764532" w:rsidRPr="006B675D" w14:paraId="2CCDE781" w14:textId="77777777" w:rsidTr="009A3D28">
        <w:trPr>
          <w:trHeight w:val="440"/>
        </w:trPr>
        <w:tc>
          <w:tcPr>
            <w:tcW w:w="130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764532" w:rsidRPr="006B675D" w:rsidRDefault="00764532" w:rsidP="00764532">
            <w:pPr>
              <w:spacing w:after="0" w:line="240" w:lineRule="auto"/>
              <w:jc w:val="center"/>
              <w:rPr>
                <w:sz w:val="20"/>
                <w:szCs w:val="20"/>
                <w:lang w:eastAsia="zh-CN"/>
              </w:rPr>
            </w:pPr>
            <w:r w:rsidRPr="006B675D">
              <w:rPr>
                <w:b/>
                <w:bCs/>
                <w:color w:val="000000" w:themeColor="text1"/>
                <w:sz w:val="20"/>
                <w:szCs w:val="20"/>
                <w:lang w:eastAsia="zh-CN"/>
              </w:rPr>
              <w:t>Plausible</w:t>
            </w:r>
          </w:p>
        </w:tc>
        <w:tc>
          <w:tcPr>
            <w:tcW w:w="137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515D5F2" w14:textId="402B23B7"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293.70</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1BD6A13" w14:textId="486CE023"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27.62</w:t>
            </w:r>
          </w:p>
        </w:tc>
        <w:tc>
          <w:tcPr>
            <w:tcW w:w="13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A9B277B" w14:textId="7EFE32CE"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2,450.09</w:t>
            </w:r>
          </w:p>
        </w:tc>
        <w:tc>
          <w:tcPr>
            <w:tcW w:w="17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FE4C133" w14:textId="78F013AD" w:rsidR="00764532" w:rsidRDefault="00764532" w:rsidP="00764532">
            <w:pPr>
              <w:spacing w:after="0" w:line="240" w:lineRule="auto"/>
              <w:jc w:val="center"/>
              <w:rPr>
                <w:rFonts w:eastAsia="Times New Roman" w:cstheme="minorHAnsi"/>
                <w:sz w:val="20"/>
                <w:szCs w:val="20"/>
                <w:lang w:eastAsia="zh-CN"/>
              </w:rPr>
            </w:pPr>
            <w:r>
              <w:rPr>
                <w:color w:val="000000"/>
                <w:sz w:val="20"/>
                <w:szCs w:val="20"/>
              </w:rPr>
              <w:t>3,600.60</w:t>
            </w:r>
          </w:p>
        </w:tc>
        <w:tc>
          <w:tcPr>
            <w:tcW w:w="23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5403F6C" w14:textId="1C7FA426"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1,239.31</w:t>
            </w:r>
          </w:p>
        </w:tc>
      </w:tr>
      <w:tr w:rsidR="00764532" w:rsidRPr="006B675D" w14:paraId="6C3482B4" w14:textId="77777777" w:rsidTr="009A3D28">
        <w:trPr>
          <w:trHeight w:val="440"/>
        </w:trPr>
        <w:tc>
          <w:tcPr>
            <w:tcW w:w="130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764532" w:rsidRPr="006B675D" w:rsidRDefault="00764532" w:rsidP="00764532">
            <w:pPr>
              <w:spacing w:after="0" w:line="240" w:lineRule="auto"/>
              <w:jc w:val="center"/>
              <w:rPr>
                <w:sz w:val="20"/>
                <w:szCs w:val="20"/>
                <w:lang w:eastAsia="zh-CN"/>
              </w:rPr>
            </w:pPr>
            <w:r w:rsidRPr="006B675D">
              <w:rPr>
                <w:b/>
                <w:bCs/>
                <w:color w:val="000000" w:themeColor="text1"/>
                <w:sz w:val="20"/>
                <w:szCs w:val="20"/>
                <w:lang w:eastAsia="zh-CN"/>
              </w:rPr>
              <w:t>Drawdown</w:t>
            </w:r>
          </w:p>
        </w:tc>
        <w:tc>
          <w:tcPr>
            <w:tcW w:w="137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32B376" w14:textId="5A624E9B"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309.61</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1B939A" w14:textId="10667469"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29.83</w:t>
            </w:r>
          </w:p>
        </w:tc>
        <w:tc>
          <w:tcPr>
            <w:tcW w:w="13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DFA5DB3" w14:textId="3BEE591C"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2,589.17</w:t>
            </w:r>
          </w:p>
        </w:tc>
        <w:tc>
          <w:tcPr>
            <w:tcW w:w="17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76201F2" w14:textId="41DD4E6E" w:rsidR="00764532" w:rsidRDefault="00764532" w:rsidP="00764532">
            <w:pPr>
              <w:spacing w:after="0" w:line="240" w:lineRule="auto"/>
              <w:jc w:val="center"/>
              <w:rPr>
                <w:rFonts w:eastAsia="Times New Roman" w:cstheme="minorHAnsi"/>
                <w:sz w:val="20"/>
                <w:szCs w:val="20"/>
                <w:lang w:eastAsia="zh-CN"/>
              </w:rPr>
            </w:pPr>
            <w:r>
              <w:rPr>
                <w:color w:val="000000"/>
                <w:sz w:val="20"/>
                <w:szCs w:val="20"/>
              </w:rPr>
              <w:t>3,804.98</w:t>
            </w:r>
          </w:p>
        </w:tc>
        <w:tc>
          <w:tcPr>
            <w:tcW w:w="23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47233A8" w14:textId="194B5A59" w:rsidR="00764532" w:rsidRPr="006B675D" w:rsidRDefault="00764532" w:rsidP="00764532">
            <w:pPr>
              <w:spacing w:after="0" w:line="240" w:lineRule="auto"/>
              <w:jc w:val="center"/>
              <w:rPr>
                <w:rFonts w:eastAsia="Times New Roman" w:cstheme="minorHAnsi"/>
                <w:sz w:val="20"/>
                <w:szCs w:val="20"/>
                <w:lang w:eastAsia="zh-CN"/>
              </w:rPr>
            </w:pPr>
            <w:r>
              <w:rPr>
                <w:color w:val="000000"/>
                <w:sz w:val="20"/>
                <w:szCs w:val="20"/>
              </w:rPr>
              <w:t>1,309.95</w:t>
            </w:r>
          </w:p>
        </w:tc>
      </w:tr>
      <w:tr w:rsidR="00B97BEE" w:rsidRPr="006B675D" w14:paraId="76A27626" w14:textId="77777777" w:rsidTr="009A3D28">
        <w:trPr>
          <w:trHeight w:val="440"/>
        </w:trPr>
        <w:tc>
          <w:tcPr>
            <w:tcW w:w="130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B97BEE" w:rsidRPr="006B675D" w:rsidRDefault="00B97BEE" w:rsidP="00B97BEE">
            <w:pPr>
              <w:spacing w:after="0" w:line="240" w:lineRule="auto"/>
              <w:jc w:val="center"/>
              <w:rPr>
                <w:sz w:val="20"/>
                <w:szCs w:val="20"/>
                <w:lang w:eastAsia="zh-CN"/>
              </w:rPr>
            </w:pPr>
            <w:r w:rsidRPr="006B675D">
              <w:rPr>
                <w:b/>
                <w:bCs/>
                <w:color w:val="000000" w:themeColor="text1"/>
                <w:sz w:val="20"/>
                <w:szCs w:val="20"/>
                <w:lang w:eastAsia="zh-CN"/>
              </w:rPr>
              <w:t>Optimum</w:t>
            </w:r>
          </w:p>
        </w:tc>
        <w:tc>
          <w:tcPr>
            <w:tcW w:w="137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D3AF255" w14:textId="1D274887" w:rsidR="00B97BEE" w:rsidRPr="006B675D" w:rsidRDefault="00B97BEE" w:rsidP="00B97BEE">
            <w:pPr>
              <w:spacing w:after="0" w:line="240" w:lineRule="auto"/>
              <w:jc w:val="center"/>
              <w:rPr>
                <w:rFonts w:eastAsia="Times New Roman" w:cstheme="minorHAnsi"/>
                <w:sz w:val="20"/>
                <w:szCs w:val="20"/>
                <w:lang w:eastAsia="zh-CN"/>
              </w:rPr>
            </w:pPr>
            <w:r>
              <w:rPr>
                <w:color w:val="000000"/>
                <w:sz w:val="20"/>
                <w:szCs w:val="20"/>
              </w:rPr>
              <w:t>325.51</w:t>
            </w:r>
          </w:p>
        </w:tc>
        <w:tc>
          <w:tcPr>
            <w:tcW w:w="119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96F6A9C" w14:textId="74B2C643" w:rsidR="00B97BEE" w:rsidRPr="006B675D" w:rsidRDefault="00B97BEE" w:rsidP="00B97BEE">
            <w:pPr>
              <w:spacing w:after="0" w:line="240" w:lineRule="auto"/>
              <w:jc w:val="center"/>
              <w:rPr>
                <w:rFonts w:eastAsia="Times New Roman" w:cstheme="minorHAnsi"/>
                <w:sz w:val="20"/>
                <w:szCs w:val="20"/>
                <w:lang w:eastAsia="zh-CN"/>
              </w:rPr>
            </w:pPr>
            <w:r>
              <w:rPr>
                <w:color w:val="000000"/>
                <w:sz w:val="20"/>
                <w:szCs w:val="20"/>
              </w:rPr>
              <w:t>-32.05</w:t>
            </w:r>
          </w:p>
        </w:tc>
        <w:tc>
          <w:tcPr>
            <w:tcW w:w="137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259EAAB" w14:textId="33BE874C" w:rsidR="00B97BEE" w:rsidRPr="006B675D" w:rsidRDefault="00B97BEE" w:rsidP="00B97BEE">
            <w:pPr>
              <w:spacing w:after="0" w:line="240" w:lineRule="auto"/>
              <w:jc w:val="center"/>
              <w:rPr>
                <w:rFonts w:eastAsia="Times New Roman" w:cstheme="minorHAnsi"/>
                <w:sz w:val="20"/>
                <w:szCs w:val="20"/>
                <w:lang w:eastAsia="zh-CN"/>
              </w:rPr>
            </w:pPr>
            <w:r>
              <w:rPr>
                <w:color w:val="000000"/>
                <w:sz w:val="20"/>
                <w:szCs w:val="20"/>
              </w:rPr>
              <w:t>2,728.25</w:t>
            </w:r>
          </w:p>
        </w:tc>
        <w:tc>
          <w:tcPr>
            <w:tcW w:w="170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78CC300" w14:textId="2F593C89" w:rsidR="00B97BEE" w:rsidRDefault="00B97BEE" w:rsidP="00B97BEE">
            <w:pPr>
              <w:spacing w:after="0" w:line="240" w:lineRule="auto"/>
              <w:jc w:val="center"/>
              <w:rPr>
                <w:rFonts w:eastAsia="Times New Roman" w:cstheme="minorHAnsi"/>
                <w:sz w:val="20"/>
                <w:szCs w:val="20"/>
                <w:lang w:eastAsia="zh-CN"/>
              </w:rPr>
            </w:pPr>
            <w:r>
              <w:rPr>
                <w:color w:val="000000"/>
                <w:sz w:val="20"/>
                <w:szCs w:val="20"/>
              </w:rPr>
              <w:t>4,009.37</w:t>
            </w:r>
          </w:p>
        </w:tc>
        <w:tc>
          <w:tcPr>
            <w:tcW w:w="23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F14A8F5" w14:textId="3C7C918D" w:rsidR="00B97BEE" w:rsidRPr="006B675D" w:rsidRDefault="00B97BEE" w:rsidP="00B97BEE">
            <w:pPr>
              <w:spacing w:after="0" w:line="240" w:lineRule="auto"/>
              <w:jc w:val="center"/>
              <w:rPr>
                <w:rFonts w:eastAsia="Times New Roman" w:cstheme="minorHAnsi"/>
                <w:sz w:val="20"/>
                <w:szCs w:val="20"/>
                <w:lang w:eastAsia="zh-CN"/>
              </w:rPr>
            </w:pPr>
            <w:r>
              <w:rPr>
                <w:color w:val="000000"/>
                <w:sz w:val="20"/>
                <w:szCs w:val="20"/>
              </w:rPr>
              <w:t>1,380.58</w:t>
            </w:r>
          </w:p>
        </w:tc>
      </w:tr>
    </w:tbl>
    <w:p w14:paraId="65064E23" w14:textId="3AC18673" w:rsidR="00E8320F" w:rsidRDefault="00E8320F" w:rsidP="00EB247F">
      <w:pPr>
        <w:pStyle w:val="Caption"/>
      </w:pPr>
    </w:p>
    <w:p w14:paraId="6039AB12" w14:textId="1F6167A9" w:rsidR="009E6074" w:rsidRPr="00750F21" w:rsidRDefault="00F263F7" w:rsidP="00750F21">
      <w:pPr>
        <w:jc w:val="center"/>
      </w:pPr>
      <w:bookmarkStart w:id="112" w:name="_Toc524993434"/>
      <w:r>
        <w:rPr>
          <w:noProof/>
        </w:rPr>
        <w:drawing>
          <wp:inline distT="0" distB="0" distL="0" distR="0" wp14:anchorId="35C28705" wp14:editId="5DD71585">
            <wp:extent cx="4578350" cy="34931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6A2D4F95" w14:textId="2A418B12" w:rsidR="006B675D" w:rsidRDefault="006B675D" w:rsidP="006B675D">
      <w:pPr>
        <w:pStyle w:val="Caption"/>
        <w:jc w:val="center"/>
      </w:pPr>
      <w:bookmarkStart w:id="113" w:name="_Toc526978707"/>
      <w:bookmarkStart w:id="114" w:name="_Toc44585100"/>
      <w:bookmarkStart w:id="115" w:name="_Toc524993435"/>
      <w:bookmarkEnd w:id="112"/>
      <w:r w:rsidRPr="00C63583">
        <w:t xml:space="preserve">Figure </w:t>
      </w:r>
      <w:r w:rsidR="009A3D28">
        <w:rPr>
          <w:noProof/>
        </w:rPr>
        <w:fldChar w:fldCharType="begin"/>
      </w:r>
      <w:r w:rsidR="009A3D28">
        <w:rPr>
          <w:noProof/>
        </w:rPr>
        <w:instrText xml:space="preserve"> STYLEREF 1 \s </w:instrText>
      </w:r>
      <w:r w:rsidR="009A3D28">
        <w:rPr>
          <w:noProof/>
        </w:rPr>
        <w:fldChar w:fldCharType="separate"/>
      </w:r>
      <w:r w:rsidR="006F1368">
        <w:rPr>
          <w:noProof/>
        </w:rPr>
        <w:t>3</w:t>
      </w:r>
      <w:r w:rsidR="009A3D28">
        <w:rPr>
          <w:noProof/>
        </w:rPr>
        <w:fldChar w:fldCharType="end"/>
      </w:r>
      <w:r w:rsidR="001051BD">
        <w:t>.</w:t>
      </w:r>
      <w:r w:rsidR="009A3D28">
        <w:rPr>
          <w:noProof/>
        </w:rPr>
        <w:fldChar w:fldCharType="begin"/>
      </w:r>
      <w:r w:rsidR="009A3D28">
        <w:rPr>
          <w:noProof/>
        </w:rPr>
        <w:instrText xml:space="preserve"> SEQ Figure \* ARABIC \s 1 </w:instrText>
      </w:r>
      <w:r w:rsidR="009A3D28">
        <w:rPr>
          <w:noProof/>
        </w:rPr>
        <w:fldChar w:fldCharType="separate"/>
      </w:r>
      <w:r w:rsidR="006F1368">
        <w:rPr>
          <w:noProof/>
        </w:rPr>
        <w:t>3</w:t>
      </w:r>
      <w:r w:rsidR="009A3D28">
        <w:rPr>
          <w:noProof/>
        </w:rPr>
        <w:fldChar w:fldCharType="end"/>
      </w:r>
      <w:r w:rsidRPr="00C63583">
        <w:t xml:space="preserve"> Operating Costs Over Time</w:t>
      </w:r>
      <w:bookmarkEnd w:id="113"/>
      <w:bookmarkEnd w:id="114"/>
    </w:p>
    <w:p w14:paraId="638C27B6" w14:textId="4E9C5F3D" w:rsidR="00F52595" w:rsidRDefault="551A77D0" w:rsidP="00483FFA">
      <w:pPr>
        <w:pStyle w:val="Heading1"/>
      </w:pPr>
      <w:bookmarkStart w:id="116" w:name="_Toc9619532"/>
      <w:bookmarkStart w:id="117" w:name="_Toc9619628"/>
      <w:bookmarkStart w:id="118" w:name="_Toc9619702"/>
      <w:bookmarkStart w:id="119" w:name="_Toc9619533"/>
      <w:bookmarkStart w:id="120" w:name="_Toc9619629"/>
      <w:bookmarkStart w:id="121" w:name="_Toc9619703"/>
      <w:bookmarkStart w:id="122" w:name="_Toc44585092"/>
      <w:bookmarkEnd w:id="115"/>
      <w:bookmarkEnd w:id="116"/>
      <w:bookmarkEnd w:id="117"/>
      <w:bookmarkEnd w:id="118"/>
      <w:bookmarkEnd w:id="119"/>
      <w:bookmarkEnd w:id="120"/>
      <w:bookmarkEnd w:id="121"/>
      <w:r>
        <w:t>Discussion</w:t>
      </w:r>
      <w:bookmarkEnd w:id="122"/>
    </w:p>
    <w:p w14:paraId="375EE35C" w14:textId="0E3AA2A6" w:rsidR="00BF376D" w:rsidRPr="00773F7B" w:rsidRDefault="00BF376D" w:rsidP="00BF376D">
      <w:r w:rsidRPr="00773F7B">
        <w:t xml:space="preserve">LED lighting offers especially great emission reductions in residential buildings. The light sources traditionally used in households usually have low luminous efficacy (incandescent and halogen lamps), approximately in the range of 10-20 lm/W, whereas LED lamps that can directly replace the lamps installing them in the same luminaires currently have a luminous efficacy in the range of 50-100 lm/W. Such an increase in energy efficiency will not be reached in other lighting sectors, where the </w:t>
      </w:r>
      <w:r w:rsidR="00F263F7">
        <w:t>residential</w:t>
      </w:r>
      <w:r w:rsidR="00F263F7" w:rsidRPr="00773F7B">
        <w:t xml:space="preserve"> </w:t>
      </w:r>
      <w:r w:rsidRPr="00773F7B">
        <w:t>lighting technologies are more energy efficient than incandescent lamps</w:t>
      </w:r>
      <w:r w:rsidR="00F263F7">
        <w:t xml:space="preserve"> (e.g. LFL and CFL lamps that are current close to LED in efficiency)</w:t>
      </w:r>
      <w:r w:rsidRPr="00773F7B">
        <w:t>.</w:t>
      </w:r>
    </w:p>
    <w:p w14:paraId="4E450EA5" w14:textId="09F0C6D7" w:rsidR="00BF376D" w:rsidRPr="00773F7B" w:rsidRDefault="00BF376D" w:rsidP="00BF376D">
      <w:r w:rsidRPr="00773F7B">
        <w:t xml:space="preserve">Several sources of data were found for the market share of LED products either in general or in residential lighting, but they were either as monetary value or as percentage of unit sales. No relevant LED adoption data was found expressed in lumen-hours of the installed base at or after the base year. </w:t>
      </w:r>
      <w:r>
        <w:t xml:space="preserve">Relevant conversions have had to be made in order to get as many data points as possible. Several approaches were used to estimate </w:t>
      </w:r>
      <w:r w:rsidRPr="00901124">
        <w:t>TAM and adoption data: from % of installed base, from energy consumption in residential lighting, from residential building floor space and from market shares.</w:t>
      </w:r>
      <w:r w:rsidR="00DD6837" w:rsidRPr="00901124">
        <w:t xml:space="preserve"> The Project Drawdown residential </w:t>
      </w:r>
      <w:r w:rsidR="000D3EF2" w:rsidRPr="00901124">
        <w:t xml:space="preserve">LED  projections (in the </w:t>
      </w:r>
      <w:r w:rsidR="000D3EF2" w:rsidRPr="00901124">
        <w:rPr>
          <w:i/>
        </w:rPr>
        <w:t>Drawdown Scenario</w:t>
      </w:r>
      <w:r w:rsidR="000D3EF2" w:rsidRPr="00901124">
        <w:t xml:space="preserve">) </w:t>
      </w:r>
      <w:r w:rsidR="00DD6837" w:rsidRPr="00901124">
        <w:t xml:space="preserve">would result </w:t>
      </w:r>
      <w:r w:rsidR="002218EF" w:rsidRPr="00901124">
        <w:t>in</w:t>
      </w:r>
      <w:r w:rsidR="00DD6837" w:rsidRPr="00901124">
        <w:t xml:space="preserve"> CO2 reduction of </w:t>
      </w:r>
      <w:r w:rsidR="00A56DC4" w:rsidRPr="00901124">
        <w:t>12.</w:t>
      </w:r>
      <w:r w:rsidR="0004395F">
        <w:t>14</w:t>
      </w:r>
      <w:r w:rsidR="00DD6837" w:rsidRPr="00901124">
        <w:t xml:space="preserve"> GT CO2e by 2050.</w:t>
      </w:r>
      <w:r w:rsidR="001B28B1" w:rsidRPr="00901124">
        <w:t xml:space="preserve"> </w:t>
      </w:r>
      <w:r w:rsidR="00DD6837" w:rsidRPr="00901124">
        <w:t xml:space="preserve">The Project Drawdown LED commercial and residential model combined would result to CO2 reduction of </w:t>
      </w:r>
      <w:r w:rsidR="00901124" w:rsidRPr="00901124">
        <w:t>20.</w:t>
      </w:r>
      <w:r w:rsidR="00A36716">
        <w:t>3</w:t>
      </w:r>
      <w:r w:rsidR="00DD6837" w:rsidRPr="00901124">
        <w:t xml:space="preserve"> G</w:t>
      </w:r>
      <w:r w:rsidR="00A36716">
        <w:t>t</w:t>
      </w:r>
      <w:r w:rsidR="00DD6837" w:rsidRPr="00901124">
        <w:t xml:space="preserve"> </w:t>
      </w:r>
      <w:r w:rsidR="00A36716">
        <w:t>by</w:t>
      </w:r>
      <w:r w:rsidR="00DD6837" w:rsidRPr="00901124">
        <w:t xml:space="preserve"> 2050.</w:t>
      </w:r>
      <w:r w:rsidR="00DD6837">
        <w:t xml:space="preserve"> </w:t>
      </w:r>
    </w:p>
    <w:p w14:paraId="319DCBD8" w14:textId="17468D61" w:rsidR="006745FF" w:rsidRDefault="006745FF" w:rsidP="00483FFA">
      <w:pPr>
        <w:pStyle w:val="Heading2"/>
      </w:pPr>
      <w:bookmarkStart w:id="123" w:name="_Toc9619535"/>
      <w:bookmarkStart w:id="124" w:name="_Toc9619631"/>
      <w:bookmarkStart w:id="125" w:name="_Toc9619705"/>
      <w:bookmarkStart w:id="126" w:name="_Toc44585093"/>
      <w:bookmarkEnd w:id="123"/>
      <w:bookmarkEnd w:id="124"/>
      <w:bookmarkEnd w:id="125"/>
      <w:r w:rsidRPr="551A77D0">
        <w:t>Limitations</w:t>
      </w:r>
      <w:bookmarkEnd w:id="126"/>
    </w:p>
    <w:p w14:paraId="08AA8B86" w14:textId="5EAF7856" w:rsidR="00642E0C" w:rsidRPr="00642E0C" w:rsidRDefault="00200270" w:rsidP="00642E0C">
      <w:r>
        <w:t xml:space="preserve">This analysis is framed within  several limitations. The first limitation is the lack of data in relation to incipient trends that may influence the increasing adoption of technologies such as the increasing growth of the IoT. The second limitation is the lack of data in relation to the emergent environmental impact of the rapid turnover of LED lamps as the LED technology continues to evolve. Future studies are needed to understand the impact and costs of LED at the time of disposal or EoL. </w:t>
      </w:r>
    </w:p>
    <w:p w14:paraId="2139E8E7" w14:textId="0D4D4F2E" w:rsidR="006745FF" w:rsidRDefault="006745FF" w:rsidP="00483FFA">
      <w:pPr>
        <w:pStyle w:val="Heading2"/>
      </w:pPr>
      <w:bookmarkStart w:id="127" w:name="_Toc44585094"/>
      <w:r w:rsidRPr="551A77D0">
        <w:t>Benchmarks</w:t>
      </w:r>
      <w:bookmarkEnd w:id="127"/>
    </w:p>
    <w:p w14:paraId="18446CEE" w14:textId="3366BDF8" w:rsidR="00FB57C0" w:rsidRPr="00FB57C0" w:rsidRDefault="00FB57C0" w:rsidP="008F0AA6">
      <w:r>
        <w:t xml:space="preserve">The most relevant benchmark studies come from the  U.S Department of Energy (DOE) Solid State Lighting Program (DOE SSL) used throughout this report. In 2014 the program studied a 2030 scenario ‘proposing a high LED penetration’ that would enable energy savings up to 60% compared to one without LEDs. This annual savings would represent up  to 395 TWh </w:t>
      </w:r>
      <w:r w:rsidR="00962B68">
        <w:t>(</w:t>
      </w:r>
      <w:bookmarkStart w:id="128" w:name="_Hlk44584683"/>
      <w:r>
        <w:t>4.5 quads</w:t>
      </w:r>
      <w:r w:rsidR="00962B68">
        <w:t>)</w:t>
      </w:r>
      <w:r>
        <w:t xml:space="preserve">, which is nearly twice the projected </w:t>
      </w:r>
      <w:r w:rsidR="009A3345">
        <w:t xml:space="preserve">wind power </w:t>
      </w:r>
      <w:r>
        <w:t>electricity generation and 20 times that of solar in 2030</w:t>
      </w:r>
      <w:r w:rsidR="009A3345">
        <w:t>. It’s a</w:t>
      </w:r>
      <w:r>
        <w:t xml:space="preserve">lso equivalent to the annual electricity consumption of 36 million U.S homes </w:t>
      </w:r>
      <w:r>
        <w:fldChar w:fldCharType="begin"/>
      </w:r>
      <w:r w:rsidR="005B5BA6">
        <w:instrText xml:space="preserve"> ADDIN ZOTERO_ITEM CSL_CITATION {"citationID":"7KB5B0JU","properties":{"formattedCitation":"(Dulout et al., 2018; US DOE SSL, 2015)","plainCitation":"(Dulout et al., 2018; US DOE SSL, 2015)","noteIndex":0},"citationItems":[{"id":1380,"uris":["http://zotero.org/groups/2241931/items/SGPEU5RM"],"uri":["http://zotero.org/groups/2241931/items/SGPEU5RM"],"itemData":{"id":1380,"type":"article-journal","title":"Tweaking Light-Emitting Diodes: A Multiobjective Optimal Design for New Luminaires","container-title":"IEEE Industry Applications Magazine","page":"50-59","volume":"24","issue":"4","source":"IEEE Xplore","abstract":"In this article, a Pareto multiobjective optimization is performed to design new luminaires. The effort involves finding the optimal forward current, the number of light-emitting diodes (LEDs), and a proper heat sink by taking into account the cost, energy consumption, and environmental impact (carrying out a cradleto-grave life-cycle analysis). Three commercial white LEDs were studied and modeled in terms of their optical, electrical, thermal, and aging performance. The multiobjective methodology was also applied to other lamps (incandescent, halogen, and fluorescent), which indicated that LED lighting has great potential for energy and cost savings, with minimal long-term environmental impact.","DOI":"10.1109/MIAS.2017.2740445","ISSN":"1077-2618","note":"reviewed","title-short":"Tweaking Light-Emitting Diodes","author":[{"family":"Dulout","given":"J."},{"family":"Jammes","given":"B."},{"family":"Seguier","given":"L."},{"family":"Barroso","given":"A."},{"family":"Dupuis","given":"P."},{"family":"Zissis","given":"G."},{"family":"Alonso","given":"C."}],"issued":{"date-parts":[["2018"]]}}},{"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fldChar w:fldCharType="separate"/>
      </w:r>
      <w:r w:rsidRPr="00E532A9">
        <w:rPr>
          <w:rFonts w:cs="Times New Roman"/>
          <w:szCs w:val="24"/>
        </w:rPr>
        <w:t>(Dulout et al., 2018; US DOE SSL, 2015)</w:t>
      </w:r>
      <w:r>
        <w:fldChar w:fldCharType="end"/>
      </w:r>
      <w:r>
        <w:t>.</w:t>
      </w:r>
      <w:bookmarkEnd w:id="128"/>
    </w:p>
    <w:p w14:paraId="624FA7B6" w14:textId="77777777" w:rsidR="00C446A7" w:rsidRDefault="00FB57C0" w:rsidP="000D3EF2">
      <w:pPr>
        <w:rPr>
          <w:b/>
          <w:bCs/>
          <w:color w:val="FFFFFF" w:themeColor="background1"/>
          <w:sz w:val="20"/>
          <w:szCs w:val="20"/>
        </w:rPr>
      </w:pPr>
      <w:bookmarkStart w:id="129" w:name="_Toc524993445"/>
      <w:bookmarkStart w:id="130" w:name="_Hlk5212184"/>
      <w:bookmarkStart w:id="131" w:name="_Hlk44584737"/>
      <w:r>
        <w:t xml:space="preserve">The 2013 report Assessment of Advanced Solid-State Lighting (NRC, 2013) </w:t>
      </w:r>
      <w:r w:rsidR="00962B68">
        <w:t>estimated the</w:t>
      </w:r>
      <w:r>
        <w:t xml:space="preserve"> </w:t>
      </w:r>
      <w:r w:rsidR="00962B68">
        <w:t xml:space="preserve">US </w:t>
      </w:r>
      <w:r>
        <w:t>savings in electricity consumption</w:t>
      </w:r>
      <w:r w:rsidR="00962B68">
        <w:t xml:space="preserve"> from LED use</w:t>
      </w:r>
      <w:r>
        <w:t xml:space="preserve">. </w:t>
      </w:r>
      <w:r w:rsidR="00962B68">
        <w:t xml:space="preserve">Two estimates were published: 1. </w:t>
      </w:r>
      <w:r>
        <w:t xml:space="preserve">based on the lamp efficacy standards in the Energy Independence and Security Act (EISA) of 2007, </w:t>
      </w:r>
      <w:r w:rsidR="009A3345">
        <w:t xml:space="preserve">residential lighting </w:t>
      </w:r>
      <w:r>
        <w:t xml:space="preserve">electricity consumption could be reduced by 514 TWh and </w:t>
      </w:r>
      <w:r w:rsidR="009A3345">
        <w:t xml:space="preserve">commercial lighting by </w:t>
      </w:r>
      <w:r>
        <w:t>60 TWh</w:t>
      </w:r>
      <w:r w:rsidR="009A3345">
        <w:t xml:space="preserve"> (</w:t>
      </w:r>
      <w:r>
        <w:t>cumulative</w:t>
      </w:r>
      <w:r w:rsidR="00962B68">
        <w:t>ly</w:t>
      </w:r>
      <w:r>
        <w:t xml:space="preserve"> from 2012 to 2020</w:t>
      </w:r>
      <w:r w:rsidR="009A3345">
        <w:t>). Secondly,</w:t>
      </w:r>
      <w:r w:rsidR="00962B68">
        <w:t xml:space="preserve"> </w:t>
      </w:r>
      <w:r w:rsidR="009A3345">
        <w:t>using</w:t>
      </w:r>
      <w:r w:rsidRPr="008F0AA6">
        <w:t xml:space="preserve"> more aggressive assumptions about LED luminaire</w:t>
      </w:r>
      <w:r w:rsidR="009A3345">
        <w:t xml:space="preserve"> efficiency</w:t>
      </w:r>
      <w:r w:rsidRPr="008F0AA6">
        <w:t xml:space="preserve">, the cumulative </w:t>
      </w:r>
      <w:r w:rsidR="009A3345" w:rsidRPr="008F0AA6">
        <w:t xml:space="preserve">residential </w:t>
      </w:r>
      <w:r w:rsidRPr="008F0AA6">
        <w:t xml:space="preserve">savings over the same time period </w:t>
      </w:r>
      <w:r w:rsidR="009A3345">
        <w:t>could be</w:t>
      </w:r>
      <w:r w:rsidRPr="008F0AA6">
        <w:t xml:space="preserve"> 939 TWh and</w:t>
      </w:r>
      <w:r w:rsidR="009A3345">
        <w:t xml:space="preserve"> for the</w:t>
      </w:r>
      <w:r w:rsidRPr="008F0AA6">
        <w:t xml:space="preserve"> </w:t>
      </w:r>
      <w:r w:rsidR="009A3345" w:rsidRPr="008F0AA6">
        <w:t>commercial</w:t>
      </w:r>
      <w:r w:rsidR="009A3345">
        <w:t>,</w:t>
      </w:r>
      <w:r w:rsidR="009A3345" w:rsidRPr="008F0AA6">
        <w:t xml:space="preserve"> </w:t>
      </w:r>
      <w:r w:rsidRPr="008F0AA6">
        <w:t xml:space="preserve">771 TWh </w:t>
      </w:r>
      <w:r>
        <w:fldChar w:fldCharType="begin"/>
      </w:r>
      <w:r>
        <w:instrText xml:space="preserve"> ADDIN ZOTERO_ITEM CSL_CITATION {"citationID":"FF7MhOGV","properties":{"formattedCitation":"(National Academies of Sciences, Engineering, and Medicine, 2017)","plainCitation":"(National Academies of Sciences, Engineering, and Medicine, 2017)","noteIndex":0},"citationItems":[{"id":3592,"uris":["http://zotero.org/groups/2241931/items/IE6SQSQE"],"uri":["http://zotero.org/groups/2241931/items/IE6SQSQE"],"itemData":{"id":3592,"type":"book","title":"Assessment of Solid-State Lighting, Phase Two","publisher":"National Academies Press","publisher-place":"Washington, D.C.","source":"Crossref","event-place":"Washington, D.C.","URL":"https://www.nap.edu/catalog/24619","ISBN":"978-0-309-45257-1","note":"reviewed","language":"en","author":[{"family":"National Academies of Sciences, Engineering, and Medicine","given":""}],"issued":{"date-parts":[["2017"]]},"accessed":{"date-parts":[["2019",4,3]]}}}],"schema":"https://github.com/citation-style-language/schema/raw/master/csl-citation.json"} </w:instrText>
      </w:r>
      <w:r>
        <w:fldChar w:fldCharType="separate"/>
      </w:r>
      <w:r w:rsidRPr="00FB57C0">
        <w:rPr>
          <w:rFonts w:cs="Times New Roman"/>
        </w:rPr>
        <w:t>(National Academies of Sciences, Engineering, and Medicine, 2017</w:t>
      </w:r>
      <w:r>
        <w:fldChar w:fldCharType="end"/>
      </w:r>
      <w:bookmarkEnd w:id="129"/>
      <w:bookmarkEnd w:id="130"/>
      <w:r w:rsidR="009A3345">
        <w:t>).</w:t>
      </w:r>
      <w:r w:rsidR="00AF250B">
        <w:rPr>
          <w:b/>
          <w:bCs/>
          <w:color w:val="FFFFFF" w:themeColor="background1"/>
          <w:sz w:val="20"/>
          <w:szCs w:val="20"/>
        </w:rPr>
        <w:t>…</w:t>
      </w:r>
    </w:p>
    <w:p w14:paraId="5D665E32" w14:textId="77777777" w:rsidR="00E9374A" w:rsidRDefault="00E9374A" w:rsidP="00E9374A">
      <w:bookmarkStart w:id="132" w:name="_Hlk44584760"/>
      <w:bookmarkEnd w:id="131"/>
      <w:r>
        <w:t xml:space="preserve">A global transition to efficient LED lamps was estimated to result in a reduction of 801 Mt of CO2 </w:t>
      </w:r>
      <w:r>
        <w:fldChar w:fldCharType="begin"/>
      </w:r>
      <w:r>
        <w:instrText xml:space="preserve"> ADDIN ZOTERO_ITEM CSL_CITATION {"citationID":"VlGmKzbh","properties":{"formattedCitation":"(CEM, 2018)","plainCitation":"(CEM, 2018)","noteIndex":0},"citationItems":[{"id":3573,"uris":["http://zotero.org/groups/2241931/items/6NAYMLKJ"],"uri":["http://zotero.org/groups/2241931/items/6NAYMLKJ"],"itemData":{"id":3573,"type":"report","title":"Global Lighting Challenge GLC fact sheet","URL":"http://www.cleanenergyministerial.org/sites/default/files/2018-07/GLC%20fact%20sheet%20%28May%202018%29.pdf","author":[{"family":"CEM","given":""}],"issued":{"date-parts":[["2018"]]},"accessed":{"date-parts":[["2019",4,2]]}}}],"schema":"https://github.com/citation-style-language/schema/raw/master/csl-citation.json"} </w:instrText>
      </w:r>
      <w:r>
        <w:fldChar w:fldCharType="separate"/>
      </w:r>
      <w:r>
        <w:rPr>
          <w:rFonts w:cs="Times New Roman"/>
          <w:szCs w:val="24"/>
        </w:rPr>
        <w:t>(CEM, 2018)</w:t>
      </w:r>
      <w:r>
        <w:fldChar w:fldCharType="end"/>
      </w:r>
      <w:r>
        <w:t xml:space="preserve">, though this assumes very aggressive adoptions (all lighting sectors with 100 % adoption). THE UN estimated that replacing inefficient on-grid lighting globally would reduce the annual CO2 emissions by over 530 Mt </w:t>
      </w:r>
      <w:r>
        <w:fldChar w:fldCharType="begin"/>
      </w:r>
      <w:r>
        <w:instrText xml:space="preserve"> ADDIN ZOTERO_ITEM CSL_CITATION {"citationID":"ejeyouC0","properties":{"formattedCitation":"(UN Environment, 2017)","plainCitation":"(UN Environment, 2017)","noteIndex":0},"citationItems":[{"id":3574,"uris":["http://zotero.org/groups/2241931/items/XJLLUB8F"],"uri":["http://zotero.org/groups/2241931/items/XJLLUB8F"],"itemData":{"id":3574,"type":"report","title":"Terminal Evaluation of the UN Environment/Global Environment Facility project “Global Market Transformation for Efficient Lighting” (en.lighten initiative)","URL":"http://wedocs.unep.org/bitstream/handle/20.500.11822/25443/3755_2017_te_unenvironment_gef_global_cc_-msp_fsp__global_market_transformation_for_efficient_lighting.pdf?sequence=1&amp;isAllowed=y","author":[{"family":"UN Environment","given":""}],"issued":{"date-parts":[["2017"]]},"accessed":{"date-parts":[["2019",4,2]]}}}],"schema":"https://github.com/citation-style-language/schema/raw/master/csl-citation.json"} </w:instrText>
      </w:r>
      <w:r>
        <w:fldChar w:fldCharType="separate"/>
      </w:r>
      <w:r>
        <w:rPr>
          <w:rFonts w:cs="Times New Roman"/>
          <w:szCs w:val="24"/>
        </w:rPr>
        <w:t>(UN Environment, 2017)</w:t>
      </w:r>
      <w:r>
        <w:fldChar w:fldCharType="end"/>
      </w:r>
      <w:r>
        <w:t>. IEA estimated that energy efficient lighting may reduce 449 MMT CO2 in 2030</w:t>
      </w:r>
      <w:r>
        <w:fldChar w:fldCharType="begin"/>
      </w:r>
      <w:r>
        <w:instrText xml:space="preserve"> ADDIN ZOTERO_ITEM CSL_CITATION {"citationID":"dnNW5xOs","properties":{"formattedCitation":"(IEA, 2006)","plainCitation":"(IEA, 2006)","noteIndex":0},"citationItems":[{"id":3243,"uris":["http://zotero.org/groups/2241931/items/8Q5FZZAN"],"uri":["http://zotero.org/groups/2241931/items/8Q5FZZAN"],"itemData":{"id":3243,"type":"report","title":"Light's labour's lost: Policies for Energy-Efficient Lighting","publisher":"OECD","source":"Crossref","URL":"https://www.oecd-ilibrary.org/energy/light-s-labour-s-lost_9789264109520-en","note":"DOI: 10.1787/9789264109520-en","shortTitle":"Light's labour's lost","language":"en","author":[{"literal":"IEA"}],"issued":{"date-parts":[["2006"]]},"accessed":{"date-parts":[["2019",3,20]]}}}],"schema":"https://github.com/citation-style-language/schema/raw/master/csl-citation.json"} </w:instrText>
      </w:r>
      <w:r>
        <w:fldChar w:fldCharType="separate"/>
      </w:r>
      <w:r>
        <w:rPr>
          <w:rFonts w:cs="Times New Roman"/>
          <w:szCs w:val="24"/>
        </w:rPr>
        <w:t>(IEA, 2006)</w:t>
      </w:r>
      <w:r>
        <w:fldChar w:fldCharType="end"/>
      </w:r>
      <w:r>
        <w:t>.</w:t>
      </w:r>
      <w:bookmarkEnd w:id="132"/>
    </w:p>
    <w:p w14:paraId="7454D80C" w14:textId="24C3373C" w:rsidR="00434F61" w:rsidRDefault="551A77D0" w:rsidP="00EB247F">
      <w:pPr>
        <w:pStyle w:val="Heading1"/>
      </w:pPr>
      <w:bookmarkStart w:id="133" w:name="_Toc44585095"/>
      <w:r>
        <w:t>References</w:t>
      </w:r>
      <w:bookmarkEnd w:id="133"/>
    </w:p>
    <w:p w14:paraId="69364FB6" w14:textId="66F7D7C4" w:rsidR="00DC6459" w:rsidRDefault="00DC6459" w:rsidP="00F243F4">
      <w:pPr>
        <w:ind w:left="540" w:hanging="540"/>
      </w:pPr>
    </w:p>
    <w:p w14:paraId="258982E3" w14:textId="77777777" w:rsidR="005B5BA6" w:rsidRPr="000D3EF2" w:rsidRDefault="00DC6459" w:rsidP="008F0AA6">
      <w:pPr>
        <w:pStyle w:val="Bibliography"/>
        <w:rPr>
          <w:rFonts w:cs="Times New Roman"/>
        </w:rPr>
      </w:pPr>
      <w:r>
        <w:fldChar w:fldCharType="begin"/>
      </w:r>
      <w:r>
        <w:instrText xml:space="preserve"> ADDIN ZOTERO_BIBL {"uncited":[],"omitted":[],"custom":[]} CSL_BIBLIOGRAPHY </w:instrText>
      </w:r>
      <w:r>
        <w:fldChar w:fldCharType="separate"/>
      </w:r>
      <w:r w:rsidR="005B5BA6" w:rsidRPr="005B5BA6">
        <w:rPr>
          <w:rFonts w:cs="Times New Roman"/>
        </w:rPr>
        <w:t xml:space="preserve">Ahn, B.-L., Yoo, S., Kim, J., Jeong, H., Leigh, S.-B., &amp; Jang, C.-Y. (2016). Thermal management of LED lighting integrated with HVAC systems in office buildings. </w:t>
      </w:r>
      <w:r w:rsidR="005B5BA6" w:rsidRPr="005B5BA6">
        <w:rPr>
          <w:rFonts w:cs="Times New Roman"/>
          <w:i/>
          <w:iCs/>
        </w:rPr>
        <w:t>Energy and Buildings</w:t>
      </w:r>
      <w:r w:rsidR="005B5BA6" w:rsidRPr="005B5BA6">
        <w:rPr>
          <w:rFonts w:cs="Times New Roman"/>
        </w:rPr>
        <w:t xml:space="preserve">, </w:t>
      </w:r>
      <w:r w:rsidR="005B5BA6" w:rsidRPr="000D3EF2">
        <w:rPr>
          <w:rFonts w:cs="Times New Roman"/>
          <w:i/>
          <w:iCs/>
        </w:rPr>
        <w:t>127</w:t>
      </w:r>
      <w:r w:rsidR="005B5BA6" w:rsidRPr="000D3EF2">
        <w:rPr>
          <w:rFonts w:cs="Times New Roman"/>
        </w:rPr>
        <w:t>, 1159–1170. https://doi.org/10.1016/j.enbuild.2016.06.027</w:t>
      </w:r>
    </w:p>
    <w:p w14:paraId="276F0007" w14:textId="77777777" w:rsidR="005B5BA6" w:rsidRPr="008F0AA6" w:rsidRDefault="005B5BA6" w:rsidP="008F0AA6">
      <w:pPr>
        <w:pStyle w:val="Bibliography"/>
        <w:rPr>
          <w:rFonts w:cs="Times New Roman"/>
        </w:rPr>
      </w:pPr>
      <w:r w:rsidRPr="000D3EF2">
        <w:rPr>
          <w:rFonts w:cs="Times New Roman"/>
        </w:rPr>
        <w:t xml:space="preserve">De Almeida, A., Santos, B., Paolo, B., &amp; Quicheron, M. (2014). Solid state lighting review – Potential and challenges </w:t>
      </w:r>
      <w:r w:rsidRPr="007B299C">
        <w:rPr>
          <w:rFonts w:cs="Times New Roman"/>
        </w:rPr>
        <w:t xml:space="preserve">in Europe. </w:t>
      </w:r>
      <w:r w:rsidRPr="007B299C">
        <w:rPr>
          <w:rFonts w:cs="Times New Roman"/>
          <w:i/>
          <w:iCs/>
        </w:rPr>
        <w:t>Renewable and Sustainable Energy Reviews</w:t>
      </w:r>
      <w:r w:rsidRPr="007B299C">
        <w:rPr>
          <w:rFonts w:cs="Times New Roman"/>
        </w:rPr>
        <w:t xml:space="preserve">, </w:t>
      </w:r>
      <w:r w:rsidRPr="008F0AA6">
        <w:rPr>
          <w:rFonts w:cs="Times New Roman"/>
          <w:i/>
          <w:iCs/>
        </w:rPr>
        <w:t>34</w:t>
      </w:r>
      <w:r w:rsidRPr="008F0AA6">
        <w:rPr>
          <w:rFonts w:cs="Times New Roman"/>
        </w:rPr>
        <w:t>, 30–48. https://doi.org/10.1016/j.rser.2014.02.029</w:t>
      </w:r>
    </w:p>
    <w:p w14:paraId="6860E3E8" w14:textId="77777777" w:rsidR="005B5BA6" w:rsidRPr="007B299C" w:rsidRDefault="005B5BA6" w:rsidP="008F0AA6">
      <w:pPr>
        <w:pStyle w:val="Bibliography"/>
        <w:rPr>
          <w:rFonts w:cs="Times New Roman"/>
        </w:rPr>
      </w:pPr>
      <w:r w:rsidRPr="008F0AA6">
        <w:rPr>
          <w:rFonts w:cs="Times New Roman"/>
          <w:lang w:val="de-DE"/>
        </w:rPr>
        <w:t xml:space="preserve">Ding, Q., Liang, X., Zhao, Y., Liu, R., Li, P., Liu, M., &amp; Lin, L. (2018). </w:t>
      </w:r>
      <w:r w:rsidRPr="000D3EF2">
        <w:rPr>
          <w:rFonts w:cs="Times New Roman"/>
        </w:rPr>
        <w:t xml:space="preserve">Study on Chinese and U.S. Energy Efficiency Regulations and Standards for Efficient Lighting Products. </w:t>
      </w:r>
      <w:r w:rsidRPr="000D3EF2">
        <w:rPr>
          <w:rFonts w:cs="Times New Roman"/>
          <w:i/>
          <w:iCs/>
        </w:rPr>
        <w:t>E3S Web of Conferences</w:t>
      </w:r>
      <w:r w:rsidRPr="000D3EF2">
        <w:rPr>
          <w:rFonts w:cs="Times New Roman"/>
        </w:rPr>
        <w:t xml:space="preserve">, </w:t>
      </w:r>
      <w:r w:rsidRPr="007B299C">
        <w:rPr>
          <w:rFonts w:cs="Times New Roman"/>
          <w:i/>
          <w:iCs/>
        </w:rPr>
        <w:t>53</w:t>
      </w:r>
      <w:r w:rsidRPr="007B299C">
        <w:rPr>
          <w:rFonts w:cs="Times New Roman"/>
        </w:rPr>
        <w:t>, 02010. https://doi.org/10.1051/e3sconf/20185302010</w:t>
      </w:r>
    </w:p>
    <w:p w14:paraId="6814338A" w14:textId="77777777" w:rsidR="005B5BA6" w:rsidRPr="008F0AA6" w:rsidRDefault="005B5BA6" w:rsidP="008F0AA6">
      <w:pPr>
        <w:pStyle w:val="Bibliography"/>
        <w:rPr>
          <w:rFonts w:cs="Times New Roman"/>
        </w:rPr>
      </w:pPr>
      <w:r w:rsidRPr="007B299C">
        <w:rPr>
          <w:rFonts w:cs="Times New Roman"/>
        </w:rPr>
        <w:t xml:space="preserve">Dulout, J., Jammes, </w:t>
      </w:r>
      <w:r w:rsidRPr="008F0AA6">
        <w:rPr>
          <w:rFonts w:cs="Times New Roman"/>
        </w:rPr>
        <w:t xml:space="preserve">B., Seguier, L., Barroso, A., Dupuis, P., Zissis, G., &amp; Alonso, C. (2018). Tweaking Light-Emitting Diodes: A Multiobjective Optimal Design for New Luminaires. </w:t>
      </w:r>
      <w:r w:rsidRPr="008F0AA6">
        <w:rPr>
          <w:rFonts w:cs="Times New Roman"/>
          <w:i/>
          <w:iCs/>
        </w:rPr>
        <w:t>IEEE Industry Applications Magazine</w:t>
      </w:r>
      <w:r w:rsidRPr="008F0AA6">
        <w:rPr>
          <w:rFonts w:cs="Times New Roman"/>
        </w:rPr>
        <w:t xml:space="preserve">, </w:t>
      </w:r>
      <w:r w:rsidRPr="008F0AA6">
        <w:rPr>
          <w:rFonts w:cs="Times New Roman"/>
          <w:i/>
          <w:iCs/>
        </w:rPr>
        <w:t>24</w:t>
      </w:r>
      <w:r w:rsidRPr="008F0AA6">
        <w:rPr>
          <w:rFonts w:cs="Times New Roman"/>
        </w:rPr>
        <w:t>(4), 50–59. https://doi.org/10.1109/MIAS.2017.2740445</w:t>
      </w:r>
    </w:p>
    <w:p w14:paraId="6A0A236D" w14:textId="77777777" w:rsidR="005B5BA6" w:rsidRPr="008F0AA6" w:rsidRDefault="005B5BA6" w:rsidP="008F0AA6">
      <w:pPr>
        <w:pStyle w:val="Bibliography"/>
        <w:rPr>
          <w:rFonts w:cs="Times New Roman"/>
        </w:rPr>
      </w:pPr>
      <w:r w:rsidRPr="008F0AA6">
        <w:rPr>
          <w:rFonts w:cs="Times New Roman"/>
        </w:rPr>
        <w:t>EIA. (2014, September 9). Natural gas, solar, and wind lead power plant capacity additions in first-half 2014. Retrieved June 28, 2015, from http://www.eia.gov/todayinenergy/detail.cfm?id=17891</w:t>
      </w:r>
    </w:p>
    <w:p w14:paraId="21FDF4D3" w14:textId="77777777" w:rsidR="005B5BA6" w:rsidRPr="008F0AA6" w:rsidRDefault="005B5BA6" w:rsidP="008F0AA6">
      <w:pPr>
        <w:pStyle w:val="Bibliography"/>
        <w:rPr>
          <w:rFonts w:cs="Times New Roman"/>
        </w:rPr>
      </w:pPr>
      <w:r w:rsidRPr="008F0AA6">
        <w:rPr>
          <w:rFonts w:cs="Times New Roman"/>
        </w:rPr>
        <w:t xml:space="preserve">EIA. (2016). </w:t>
      </w:r>
      <w:r w:rsidRPr="008F0AA6">
        <w:rPr>
          <w:rFonts w:cs="Times New Roman"/>
          <w:i/>
          <w:iCs/>
        </w:rPr>
        <w:t>Annual Energy Outlook 2016 with projections to 2040</w:t>
      </w:r>
      <w:r w:rsidRPr="008F0AA6">
        <w:rPr>
          <w:rFonts w:cs="Times New Roman"/>
        </w:rPr>
        <w:t>. Retrieved from U.S. Energy Information Administration Office of Energy Analysis website: http://www.eia.gov/forecasts/aeo/pdf/0383(2016).pdf</w:t>
      </w:r>
    </w:p>
    <w:p w14:paraId="26A60F88" w14:textId="77777777" w:rsidR="005B5BA6" w:rsidRPr="008F0AA6" w:rsidRDefault="005B5BA6" w:rsidP="008F0AA6">
      <w:pPr>
        <w:pStyle w:val="Bibliography"/>
        <w:rPr>
          <w:rFonts w:cs="Times New Roman"/>
        </w:rPr>
      </w:pPr>
      <w:r w:rsidRPr="008F0AA6">
        <w:rPr>
          <w:rFonts w:cs="Times New Roman"/>
        </w:rPr>
        <w:t xml:space="preserve">Elijošiutė, E., Balciukevičiūtė, J., &amp; Denafas, G. (2012). Life Cycle Assessment of Compact Fluorescent and Incandescent Lamps: Comparative Analysis. </w:t>
      </w:r>
      <w:r w:rsidRPr="008F0AA6">
        <w:rPr>
          <w:rFonts w:cs="Times New Roman"/>
          <w:i/>
          <w:iCs/>
        </w:rPr>
        <w:t>Environmental Research, Engineering and Management</w:t>
      </w:r>
      <w:r w:rsidRPr="008F0AA6">
        <w:rPr>
          <w:rFonts w:cs="Times New Roman"/>
        </w:rPr>
        <w:t xml:space="preserve">, </w:t>
      </w:r>
      <w:r w:rsidRPr="008F0AA6">
        <w:rPr>
          <w:rFonts w:cs="Times New Roman"/>
          <w:i/>
          <w:iCs/>
        </w:rPr>
        <w:t>61</w:t>
      </w:r>
      <w:r w:rsidRPr="008F0AA6">
        <w:rPr>
          <w:rFonts w:cs="Times New Roman"/>
        </w:rPr>
        <w:t>(3). https://doi.org/10.5755/j01.erem.61.3.2425</w:t>
      </w:r>
    </w:p>
    <w:p w14:paraId="4BAE95D1" w14:textId="77777777" w:rsidR="005B5BA6" w:rsidRPr="000D3EF2" w:rsidRDefault="005B5BA6" w:rsidP="008F0AA6">
      <w:pPr>
        <w:pStyle w:val="Bibliography"/>
        <w:rPr>
          <w:rFonts w:cs="Times New Roman"/>
        </w:rPr>
      </w:pPr>
      <w:r w:rsidRPr="008F0AA6">
        <w:rPr>
          <w:rFonts w:cs="Times New Roman"/>
          <w:lang w:val="es-CL"/>
        </w:rPr>
        <w:t xml:space="preserve">Franz, M., &amp; Wenzl, F. P. (2017). </w:t>
      </w:r>
      <w:r w:rsidRPr="005B5BA6">
        <w:rPr>
          <w:rFonts w:cs="Times New Roman"/>
        </w:rPr>
        <w:t xml:space="preserve">Critical review on life cycle inventories and environmental assessments of LED-lamps. </w:t>
      </w:r>
      <w:r w:rsidRPr="000D3EF2">
        <w:rPr>
          <w:rFonts w:cs="Times New Roman"/>
          <w:i/>
          <w:iCs/>
        </w:rPr>
        <w:t>Critical Reviews in Environmental Science and Technology</w:t>
      </w:r>
      <w:r w:rsidRPr="000D3EF2">
        <w:rPr>
          <w:rFonts w:cs="Times New Roman"/>
        </w:rPr>
        <w:t xml:space="preserve">, </w:t>
      </w:r>
      <w:r w:rsidRPr="000D3EF2">
        <w:rPr>
          <w:rFonts w:cs="Times New Roman"/>
          <w:i/>
          <w:iCs/>
        </w:rPr>
        <w:t>47</w:t>
      </w:r>
      <w:r w:rsidRPr="000D3EF2">
        <w:rPr>
          <w:rFonts w:cs="Times New Roman"/>
        </w:rPr>
        <w:t>(21), 2017–2078. https://doi.org/10.1080/10643389.2017.1370989</w:t>
      </w:r>
    </w:p>
    <w:p w14:paraId="03B662B9" w14:textId="77777777" w:rsidR="005B5BA6" w:rsidRPr="008F0AA6" w:rsidRDefault="005B5BA6" w:rsidP="008F0AA6">
      <w:pPr>
        <w:pStyle w:val="Bibliography"/>
        <w:rPr>
          <w:rFonts w:cs="Times New Roman"/>
        </w:rPr>
      </w:pPr>
      <w:r w:rsidRPr="007B299C">
        <w:rPr>
          <w:rFonts w:cs="Times New Roman"/>
        </w:rPr>
        <w:t xml:space="preserve">Gayral, B. (2017). LEDs for lighting: Basic physics and prospects for energy savings. </w:t>
      </w:r>
      <w:r w:rsidRPr="007B299C">
        <w:rPr>
          <w:rFonts w:cs="Times New Roman"/>
          <w:i/>
          <w:iCs/>
        </w:rPr>
        <w:t>Comptes Rendus Physique</w:t>
      </w:r>
      <w:r w:rsidRPr="008F0AA6">
        <w:rPr>
          <w:rFonts w:cs="Times New Roman"/>
        </w:rPr>
        <w:t xml:space="preserve">, </w:t>
      </w:r>
      <w:r w:rsidRPr="008F0AA6">
        <w:rPr>
          <w:rFonts w:cs="Times New Roman"/>
          <w:i/>
          <w:iCs/>
        </w:rPr>
        <w:t>18</w:t>
      </w:r>
      <w:r w:rsidRPr="008F0AA6">
        <w:rPr>
          <w:rFonts w:cs="Times New Roman"/>
        </w:rPr>
        <w:t>(7–8), 453–461. https://doi.org/10.1016/j.crhy.2017.09.001</w:t>
      </w:r>
    </w:p>
    <w:p w14:paraId="06F606FC" w14:textId="77777777" w:rsidR="005B5BA6" w:rsidRPr="008F0AA6" w:rsidRDefault="005B5BA6" w:rsidP="008F0AA6">
      <w:pPr>
        <w:pStyle w:val="Bibliography"/>
        <w:rPr>
          <w:rFonts w:cs="Times New Roman"/>
        </w:rPr>
      </w:pPr>
      <w:r w:rsidRPr="008F0AA6">
        <w:rPr>
          <w:rFonts w:cs="Times New Roman"/>
        </w:rPr>
        <w:t xml:space="preserve">IEA. (2006). </w:t>
      </w:r>
      <w:r w:rsidRPr="008F0AA6">
        <w:rPr>
          <w:rFonts w:cs="Times New Roman"/>
          <w:i/>
          <w:iCs/>
        </w:rPr>
        <w:t>Light’s labour’s lost: Policies for Energy-Efficient Lighting</w:t>
      </w:r>
      <w:r w:rsidRPr="008F0AA6">
        <w:rPr>
          <w:rFonts w:cs="Times New Roman"/>
        </w:rPr>
        <w:t>. https://doi.org/10.1787/9789264109520-en</w:t>
      </w:r>
    </w:p>
    <w:p w14:paraId="2776B8BB" w14:textId="77777777" w:rsidR="005B5BA6" w:rsidRPr="008F0AA6" w:rsidRDefault="005B5BA6" w:rsidP="008F0AA6">
      <w:pPr>
        <w:pStyle w:val="Bibliography"/>
        <w:rPr>
          <w:rFonts w:cs="Times New Roman"/>
        </w:rPr>
      </w:pPr>
      <w:r w:rsidRPr="008F0AA6">
        <w:rPr>
          <w:rFonts w:cs="Times New Roman"/>
        </w:rPr>
        <w:t xml:space="preserve">International Energy Agency. (2017). </w:t>
      </w:r>
      <w:r w:rsidRPr="008F0AA6">
        <w:rPr>
          <w:rFonts w:cs="Times New Roman"/>
          <w:i/>
          <w:iCs/>
        </w:rPr>
        <w:t>Energy Access Outlook 2017</w:t>
      </w:r>
      <w:r w:rsidRPr="008F0AA6">
        <w:rPr>
          <w:rFonts w:cs="Times New Roman"/>
        </w:rPr>
        <w:t>. Retrieved from https://www.iea.org/publications/freepublications/publication/WEO2017SpecialReport_EnergyAccessOutlook.pdf</w:t>
      </w:r>
    </w:p>
    <w:p w14:paraId="1099A6D8" w14:textId="77777777" w:rsidR="005B5BA6" w:rsidRPr="008F0AA6" w:rsidRDefault="005B5BA6" w:rsidP="008F0AA6">
      <w:pPr>
        <w:pStyle w:val="Bibliography"/>
        <w:rPr>
          <w:rFonts w:cs="Times New Roman"/>
        </w:rPr>
      </w:pPr>
      <w:r w:rsidRPr="008F0AA6">
        <w:rPr>
          <w:rFonts w:cs="Times New Roman"/>
        </w:rPr>
        <w:t xml:space="preserve">Luth, J. (2012). </w:t>
      </w:r>
      <w:r w:rsidRPr="008F0AA6">
        <w:rPr>
          <w:rFonts w:cs="Times New Roman"/>
          <w:i/>
          <w:iCs/>
        </w:rPr>
        <w:t>Extended Producer Responsibility for Closing Material Loops: Lessons from energy-efficient lighting products</w:t>
      </w:r>
      <w:r w:rsidRPr="008F0AA6">
        <w:rPr>
          <w:rFonts w:cs="Times New Roman"/>
        </w:rPr>
        <w:t>. Retrieved from https://www.iiiee.lu.se/sites/iiiee.lu.se/files/jessika_luth_richter_hela.pdf</w:t>
      </w:r>
    </w:p>
    <w:p w14:paraId="71A255D4" w14:textId="77777777" w:rsidR="005B5BA6" w:rsidRPr="008F0AA6" w:rsidRDefault="005B5BA6" w:rsidP="008F0AA6">
      <w:pPr>
        <w:pStyle w:val="Bibliography"/>
        <w:rPr>
          <w:rFonts w:cs="Times New Roman"/>
        </w:rPr>
      </w:pPr>
      <w:r w:rsidRPr="008F0AA6">
        <w:rPr>
          <w:rFonts w:cs="Times New Roman"/>
        </w:rPr>
        <w:t xml:space="preserve">McKinsey. (2012). </w:t>
      </w:r>
      <w:r w:rsidRPr="008F0AA6">
        <w:rPr>
          <w:rFonts w:cs="Times New Roman"/>
          <w:i/>
          <w:iCs/>
        </w:rPr>
        <w:t>Lighting the way: Perspectives on the global lighting market</w:t>
      </w:r>
      <w:r w:rsidRPr="008F0AA6">
        <w:rPr>
          <w:rFonts w:cs="Times New Roman"/>
        </w:rPr>
        <w:t xml:space="preserve"> (p. 58).</w:t>
      </w:r>
    </w:p>
    <w:p w14:paraId="7BC38A0B" w14:textId="77777777" w:rsidR="005B5BA6" w:rsidRPr="008F0AA6" w:rsidRDefault="005B5BA6" w:rsidP="008F0AA6">
      <w:pPr>
        <w:pStyle w:val="Bibliography"/>
        <w:rPr>
          <w:rFonts w:cs="Times New Roman"/>
        </w:rPr>
      </w:pPr>
      <w:r w:rsidRPr="008F0AA6">
        <w:rPr>
          <w:rFonts w:cs="Times New Roman"/>
        </w:rPr>
        <w:t xml:space="preserve">Morgan Pattison, P., Hansen, M., &amp; Tsao, J. Y. (2018). LED lighting efficacy: Status and directions. </w:t>
      </w:r>
      <w:r w:rsidRPr="008F0AA6">
        <w:rPr>
          <w:rFonts w:cs="Times New Roman"/>
          <w:i/>
          <w:iCs/>
        </w:rPr>
        <w:t>Comptes Rendus Physique</w:t>
      </w:r>
      <w:r w:rsidRPr="008F0AA6">
        <w:rPr>
          <w:rFonts w:cs="Times New Roman"/>
        </w:rPr>
        <w:t xml:space="preserve">, </w:t>
      </w:r>
      <w:r w:rsidRPr="008F0AA6">
        <w:rPr>
          <w:rFonts w:cs="Times New Roman"/>
          <w:i/>
          <w:iCs/>
        </w:rPr>
        <w:t>19</w:t>
      </w:r>
      <w:r w:rsidRPr="008F0AA6">
        <w:rPr>
          <w:rFonts w:cs="Times New Roman"/>
        </w:rPr>
        <w:t>(3), 134–145. https://doi.org/10.1016/j.crhy.2017.10.013</w:t>
      </w:r>
    </w:p>
    <w:p w14:paraId="1793B4B8" w14:textId="77777777" w:rsidR="005B5BA6" w:rsidRPr="008F0AA6" w:rsidRDefault="005B5BA6" w:rsidP="008F0AA6">
      <w:pPr>
        <w:pStyle w:val="Bibliography"/>
        <w:rPr>
          <w:rFonts w:cs="Times New Roman"/>
        </w:rPr>
      </w:pPr>
      <w:r w:rsidRPr="008F0AA6">
        <w:rPr>
          <w:rFonts w:cs="Times New Roman"/>
        </w:rPr>
        <w:t xml:space="preserve">National Academies of Sciences, Engineering, and Medicine. (2017). </w:t>
      </w:r>
      <w:r w:rsidRPr="008F0AA6">
        <w:rPr>
          <w:rFonts w:cs="Times New Roman"/>
          <w:i/>
          <w:iCs/>
        </w:rPr>
        <w:t>Assessment of Solid-State Lighting, Phase Two</w:t>
      </w:r>
      <w:r w:rsidRPr="008F0AA6">
        <w:rPr>
          <w:rFonts w:cs="Times New Roman"/>
        </w:rPr>
        <w:t>. Retrieved from https://www.nap.edu/catalog/24619</w:t>
      </w:r>
    </w:p>
    <w:p w14:paraId="1888BFE7" w14:textId="77777777" w:rsidR="005B5BA6" w:rsidRPr="008F0AA6" w:rsidRDefault="005B5BA6" w:rsidP="008F0AA6">
      <w:pPr>
        <w:pStyle w:val="Bibliography"/>
        <w:rPr>
          <w:rFonts w:cs="Times New Roman"/>
        </w:rPr>
      </w:pPr>
      <w:r w:rsidRPr="008F0AA6">
        <w:rPr>
          <w:rFonts w:cs="Times New Roman"/>
        </w:rPr>
        <w:t xml:space="preserve">Navigant Consulting. (2017). </w:t>
      </w:r>
      <w:r w:rsidRPr="008F0AA6">
        <w:rPr>
          <w:rFonts w:cs="Times New Roman"/>
          <w:i/>
          <w:iCs/>
        </w:rPr>
        <w:t>Adoption of Light-Emitting Diodes in Common Lighting Applications</w:t>
      </w:r>
      <w:r w:rsidRPr="008F0AA6">
        <w:rPr>
          <w:rFonts w:cs="Times New Roman"/>
        </w:rPr>
        <w:t xml:space="preserve"> (p. 67).</w:t>
      </w:r>
    </w:p>
    <w:p w14:paraId="5136B837" w14:textId="77777777" w:rsidR="005B5BA6" w:rsidRPr="008F0AA6" w:rsidRDefault="005B5BA6" w:rsidP="008F0AA6">
      <w:pPr>
        <w:pStyle w:val="Bibliography"/>
        <w:rPr>
          <w:rFonts w:cs="Times New Roman"/>
        </w:rPr>
      </w:pPr>
      <w:r w:rsidRPr="008F0AA6">
        <w:rPr>
          <w:rFonts w:cs="Times New Roman"/>
        </w:rPr>
        <w:t xml:space="preserve">Tähkämö, L. (2013). </w:t>
      </w:r>
      <w:r w:rsidRPr="008F0AA6">
        <w:rPr>
          <w:rFonts w:cs="Times New Roman"/>
          <w:i/>
          <w:iCs/>
        </w:rPr>
        <w:t>Life cycle assessment of light sources – Case studies and review of the analyses</w:t>
      </w:r>
      <w:r w:rsidRPr="008F0AA6">
        <w:rPr>
          <w:rFonts w:cs="Times New Roman"/>
        </w:rPr>
        <w:t>. Retrieved from https://aaltodoc.aalto.fi:443/handle/123456789/10905</w:t>
      </w:r>
    </w:p>
    <w:p w14:paraId="3B45F1C5" w14:textId="77777777" w:rsidR="005B5BA6" w:rsidRPr="008F0AA6" w:rsidRDefault="005B5BA6" w:rsidP="008F0AA6">
      <w:pPr>
        <w:pStyle w:val="Bibliography"/>
        <w:rPr>
          <w:rFonts w:cs="Times New Roman"/>
        </w:rPr>
      </w:pPr>
      <w:r w:rsidRPr="008F0AA6">
        <w:rPr>
          <w:rFonts w:cs="Times New Roman"/>
        </w:rPr>
        <w:t xml:space="preserve">Tsao, J. Y., &amp; Waide, P. (2010). The World’s Appetite for Light: Empirical Data and Trends Spanning Three Centuries and Six Continents. </w:t>
      </w:r>
      <w:r w:rsidRPr="008F0AA6">
        <w:rPr>
          <w:rFonts w:cs="Times New Roman"/>
          <w:i/>
          <w:iCs/>
        </w:rPr>
        <w:t>LEUKOS</w:t>
      </w:r>
      <w:r w:rsidRPr="008F0AA6">
        <w:rPr>
          <w:rFonts w:cs="Times New Roman"/>
        </w:rPr>
        <w:t xml:space="preserve">, </w:t>
      </w:r>
      <w:r w:rsidRPr="008F0AA6">
        <w:rPr>
          <w:rFonts w:cs="Times New Roman"/>
          <w:i/>
          <w:iCs/>
        </w:rPr>
        <w:t>6</w:t>
      </w:r>
      <w:r w:rsidRPr="008F0AA6">
        <w:rPr>
          <w:rFonts w:cs="Times New Roman"/>
        </w:rPr>
        <w:t>(4), 259–281. https://doi.org/10.1582/LEUKOS.2010.06.04001</w:t>
      </w:r>
    </w:p>
    <w:p w14:paraId="0558D99A" w14:textId="77777777" w:rsidR="005B5BA6" w:rsidRPr="008F0AA6" w:rsidRDefault="005B5BA6" w:rsidP="008F0AA6">
      <w:pPr>
        <w:pStyle w:val="Bibliography"/>
        <w:rPr>
          <w:rFonts w:cs="Times New Roman"/>
        </w:rPr>
      </w:pPr>
      <w:r w:rsidRPr="008F0AA6">
        <w:rPr>
          <w:rFonts w:cs="Times New Roman"/>
        </w:rPr>
        <w:t xml:space="preserve">UN Environment. (2017). </w:t>
      </w:r>
      <w:r w:rsidRPr="008F0AA6">
        <w:rPr>
          <w:rFonts w:cs="Times New Roman"/>
          <w:i/>
          <w:iCs/>
        </w:rPr>
        <w:t>Terminal Evaluation of the UN Environment/Global Environment Facility project “Global Market Transformation for Efficient Lighting” (en.lighten initiative)</w:t>
      </w:r>
      <w:r w:rsidRPr="008F0AA6">
        <w:rPr>
          <w:rFonts w:cs="Times New Roman"/>
        </w:rPr>
        <w:t>. Retrieved from http://wedocs.unep.org/bitstream/handle/20.500.11822/25443/3755_2017_te_unenvironment_gef_global_cc_-msp_fsp__global_market_transformation_for_efficient_lighting.pdf?sequence=1&amp;isAllowed=y</w:t>
      </w:r>
    </w:p>
    <w:p w14:paraId="3CA0A3EA" w14:textId="77777777" w:rsidR="005B5BA6" w:rsidRPr="008F0AA6" w:rsidRDefault="005B5BA6" w:rsidP="008F0AA6">
      <w:pPr>
        <w:pStyle w:val="Bibliography"/>
        <w:rPr>
          <w:rFonts w:cs="Times New Roman"/>
        </w:rPr>
      </w:pPr>
      <w:r w:rsidRPr="008F0AA6">
        <w:rPr>
          <w:rFonts w:cs="Times New Roman"/>
        </w:rPr>
        <w:t xml:space="preserve">US DOE. (2015). </w:t>
      </w:r>
      <w:r w:rsidRPr="008F0AA6">
        <w:rPr>
          <w:rFonts w:cs="Times New Roman"/>
          <w:i/>
          <w:iCs/>
        </w:rPr>
        <w:t>2015 U.S. Lighting Market Characterization</w:t>
      </w:r>
      <w:r w:rsidRPr="008F0AA6">
        <w:rPr>
          <w:rFonts w:cs="Times New Roman"/>
        </w:rPr>
        <w:t>. 135.</w:t>
      </w:r>
    </w:p>
    <w:p w14:paraId="79BD1FF8" w14:textId="77777777" w:rsidR="005B5BA6" w:rsidRPr="008F0AA6" w:rsidRDefault="005B5BA6" w:rsidP="008F0AA6">
      <w:pPr>
        <w:pStyle w:val="Bibliography"/>
        <w:rPr>
          <w:rFonts w:cs="Times New Roman"/>
        </w:rPr>
      </w:pPr>
      <w:r w:rsidRPr="008F0AA6">
        <w:rPr>
          <w:rFonts w:cs="Times New Roman"/>
        </w:rPr>
        <w:t xml:space="preserve">US DOE SSL. (2014). </w:t>
      </w:r>
      <w:r w:rsidRPr="008F0AA6">
        <w:rPr>
          <w:rFonts w:cs="Times New Roman"/>
          <w:i/>
          <w:iCs/>
        </w:rPr>
        <w:t>Solid-State Lighting Research and Development: Multi-Year Program Plan April 2014 (Updated May 2014)</w:t>
      </w:r>
      <w:r w:rsidRPr="008F0AA6">
        <w:rPr>
          <w:rFonts w:cs="Times New Roman"/>
        </w:rPr>
        <w:t xml:space="preserve"> (p. 104).</w:t>
      </w:r>
    </w:p>
    <w:p w14:paraId="678076BC" w14:textId="77777777" w:rsidR="005B5BA6" w:rsidRPr="008F0AA6" w:rsidRDefault="005B5BA6" w:rsidP="008F0AA6">
      <w:pPr>
        <w:pStyle w:val="Bibliography"/>
        <w:rPr>
          <w:rFonts w:cs="Times New Roman"/>
        </w:rPr>
      </w:pPr>
      <w:r w:rsidRPr="008F0AA6">
        <w:rPr>
          <w:rFonts w:cs="Times New Roman"/>
        </w:rPr>
        <w:t xml:space="preserve">US DOE SSL. (2015). </w:t>
      </w:r>
      <w:r w:rsidRPr="008F0AA6">
        <w:rPr>
          <w:rFonts w:cs="Times New Roman"/>
          <w:i/>
          <w:iCs/>
        </w:rPr>
        <w:t>Solid-State Lighting R&amp;D Plan</w:t>
      </w:r>
      <w:r w:rsidRPr="008F0AA6">
        <w:rPr>
          <w:rFonts w:cs="Times New Roman"/>
        </w:rPr>
        <w:t xml:space="preserve"> (p. 168) [Prepared by Bardsley Consulting, SB Consulting, SSLS, Inc., LED Lighting Advisors, and Navigant Consulting, Inc.,]. DOE SSL Program.</w:t>
      </w:r>
    </w:p>
    <w:p w14:paraId="4657FE10" w14:textId="77777777" w:rsidR="005B5BA6" w:rsidRPr="008F0AA6" w:rsidRDefault="005B5BA6" w:rsidP="008F0AA6">
      <w:pPr>
        <w:pStyle w:val="Bibliography"/>
        <w:rPr>
          <w:rFonts w:cs="Times New Roman"/>
        </w:rPr>
      </w:pPr>
      <w:r w:rsidRPr="008F0AA6">
        <w:rPr>
          <w:rFonts w:cs="Times New Roman"/>
        </w:rPr>
        <w:t xml:space="preserve">US DOE SSL. (2017a). </w:t>
      </w:r>
      <w:r w:rsidRPr="008F0AA6">
        <w:rPr>
          <w:rFonts w:cs="Times New Roman"/>
          <w:i/>
          <w:iCs/>
        </w:rPr>
        <w:t>Solid-State Lighting 2017 Suggested Research Topics</w:t>
      </w:r>
      <w:r w:rsidRPr="008F0AA6">
        <w:rPr>
          <w:rFonts w:cs="Times New Roman"/>
        </w:rPr>
        <w:t xml:space="preserve"> (p. 22).</w:t>
      </w:r>
    </w:p>
    <w:p w14:paraId="38BA77A4" w14:textId="77777777" w:rsidR="005B5BA6" w:rsidRPr="008F0AA6" w:rsidRDefault="005B5BA6" w:rsidP="008F0AA6">
      <w:pPr>
        <w:pStyle w:val="Bibliography"/>
        <w:rPr>
          <w:rFonts w:cs="Times New Roman"/>
        </w:rPr>
      </w:pPr>
      <w:r w:rsidRPr="008F0AA6">
        <w:rPr>
          <w:rFonts w:cs="Times New Roman"/>
        </w:rPr>
        <w:t xml:space="preserve">US DOE SSL. (2017b). </w:t>
      </w:r>
      <w:r w:rsidRPr="008F0AA6">
        <w:rPr>
          <w:rFonts w:cs="Times New Roman"/>
          <w:i/>
          <w:iCs/>
        </w:rPr>
        <w:t>Solid-State Lighting 2017 Suggested Research Topics Supplement: Technology and Market Context</w:t>
      </w:r>
      <w:r w:rsidRPr="008F0AA6">
        <w:rPr>
          <w:rFonts w:cs="Times New Roman"/>
        </w:rPr>
        <w:t>. Retrieved from https://www.energy.gov/sites/prod/files/2017/09/f37/ssl_supplement_suggested-topics_sep2017_0.pdf</w:t>
      </w:r>
    </w:p>
    <w:p w14:paraId="648CA186" w14:textId="77777777" w:rsidR="005B5BA6" w:rsidRPr="008F0AA6" w:rsidRDefault="005B5BA6" w:rsidP="008F0AA6">
      <w:pPr>
        <w:pStyle w:val="Bibliography"/>
        <w:rPr>
          <w:rFonts w:cs="Times New Roman"/>
        </w:rPr>
      </w:pPr>
      <w:r w:rsidRPr="008F0AA6">
        <w:rPr>
          <w:rFonts w:cs="Times New Roman"/>
        </w:rPr>
        <w:t xml:space="preserve">VITO. (2015, October 31). </w:t>
      </w:r>
      <w:r w:rsidRPr="008F0AA6">
        <w:rPr>
          <w:rFonts w:cs="Times New Roman"/>
          <w:i/>
          <w:iCs/>
        </w:rPr>
        <w:t>Preparatory Study on Light Sources for Ecodesign and/or Energy Labelling Requirements</w:t>
      </w:r>
      <w:r w:rsidRPr="008F0AA6">
        <w:rPr>
          <w:rFonts w:cs="Times New Roman"/>
        </w:rPr>
        <w:t>.</w:t>
      </w:r>
    </w:p>
    <w:p w14:paraId="021D6E72" w14:textId="77777777" w:rsidR="005B5BA6" w:rsidRPr="008F0AA6" w:rsidRDefault="005B5BA6" w:rsidP="008F0AA6">
      <w:pPr>
        <w:pStyle w:val="Bibliography"/>
        <w:rPr>
          <w:rFonts w:cs="Times New Roman"/>
        </w:rPr>
      </w:pPr>
      <w:r w:rsidRPr="008F0AA6">
        <w:rPr>
          <w:rFonts w:cs="Times New Roman"/>
        </w:rPr>
        <w:t xml:space="preserve">Weisbuch, C. (2018). Historical perspective on the physics of artificial lighting. </w:t>
      </w:r>
      <w:r w:rsidRPr="008F0AA6">
        <w:rPr>
          <w:rFonts w:cs="Times New Roman"/>
          <w:i/>
          <w:iCs/>
        </w:rPr>
        <w:t>Comptes Rendus Physique</w:t>
      </w:r>
      <w:r w:rsidRPr="008F0AA6">
        <w:rPr>
          <w:rFonts w:cs="Times New Roman"/>
        </w:rPr>
        <w:t xml:space="preserve">, </w:t>
      </w:r>
      <w:r w:rsidRPr="008F0AA6">
        <w:rPr>
          <w:rFonts w:cs="Times New Roman"/>
          <w:i/>
          <w:iCs/>
        </w:rPr>
        <w:t>19</w:t>
      </w:r>
      <w:r w:rsidRPr="008F0AA6">
        <w:rPr>
          <w:rFonts w:cs="Times New Roman"/>
        </w:rPr>
        <w:t>(3), 89–112. https://doi.org/10.1016/j.crhy.2018.03.001</w:t>
      </w:r>
    </w:p>
    <w:p w14:paraId="105F532F" w14:textId="55444B09" w:rsidR="00DC6459" w:rsidRPr="00F243F4" w:rsidRDefault="00DC6459" w:rsidP="00F243F4">
      <w:pPr>
        <w:ind w:left="540" w:hanging="540"/>
      </w:pPr>
      <w:r>
        <w:fldChar w:fldCharType="end"/>
      </w:r>
    </w:p>
    <w:p w14:paraId="02EABFF3" w14:textId="4F1BDBCA" w:rsidR="006745FF" w:rsidRPr="003A0234" w:rsidRDefault="006745FF" w:rsidP="003A0234">
      <w:pPr>
        <w:pStyle w:val="Heading1"/>
      </w:pPr>
      <w:bookmarkStart w:id="134" w:name="_Ref536641216"/>
      <w:bookmarkStart w:id="135" w:name="_Toc44585096"/>
      <w:r w:rsidRPr="00BB79D6">
        <w:t>Glossary</w:t>
      </w:r>
      <w:bookmarkEnd w:id="134"/>
      <w:bookmarkEnd w:id="135"/>
    </w:p>
    <w:p w14:paraId="02D27B4A" w14:textId="77777777" w:rsidR="006745FF" w:rsidRPr="00BB79D6" w:rsidRDefault="006745FF" w:rsidP="00996E91">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96E91">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96E91">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32322035" w:rsidR="006745FF" w:rsidRDefault="006745FF" w:rsidP="00996E91">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996E91">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96E91">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996E91">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996E91">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996E91">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996E91">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49543D76" w:rsidR="006745FF" w:rsidRDefault="006745FF" w:rsidP="00996E91">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996E91">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996E91">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996E91">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996E91">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96E91">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20BEFD1C" w:rsidR="006745FF" w:rsidRDefault="006745FF" w:rsidP="00996E91">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996E91">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996E91">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96E91">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96E91">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996E91">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996E91">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996E91">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996E91">
      <w:r w:rsidRPr="00BB79D6">
        <w:rPr>
          <w:b/>
        </w:rPr>
        <w:t>PPB/ Parts per Billion</w:t>
      </w:r>
      <w:r w:rsidRPr="00BB79D6">
        <w:t xml:space="preserve"> – a measure of concentration for atmospheric gases. 10 million PPB = 1%.</w:t>
      </w:r>
    </w:p>
    <w:p w14:paraId="78DB05A8" w14:textId="311EEF51" w:rsidR="006745FF" w:rsidRDefault="006745FF" w:rsidP="00996E91">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996E91">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96E91">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4F88938B" w:rsidR="006745FF" w:rsidRDefault="006745FF" w:rsidP="00996E91">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013DD235" w14:textId="2BF29EE4" w:rsidR="00D25FC7" w:rsidRPr="00D25FC7" w:rsidRDefault="001759D2" w:rsidP="00996E91">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6D9A50A" w14:textId="7CBFC779" w:rsidR="006745FF" w:rsidRPr="00BB79D6" w:rsidRDefault="006745FF" w:rsidP="00996E91">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96E91">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EB247F">
      <w:r w:rsidRPr="00BB79D6">
        <w:rPr>
          <w:b/>
        </w:rPr>
        <w:t>TWh/ Terawatt-hour</w:t>
      </w:r>
      <w:r w:rsidRPr="00BB79D6">
        <w:t xml:space="preserve"> – A unit of energy equal to 1 billion kilowatt-hours</w:t>
      </w:r>
    </w:p>
    <w:p w14:paraId="60456A7A" w14:textId="77777777" w:rsidR="007E2467" w:rsidRDefault="007E2467"/>
    <w:sectPr w:rsidR="007E246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47672" w14:textId="77777777" w:rsidR="00444FB8" w:rsidRDefault="00444FB8">
      <w:pPr>
        <w:spacing w:after="0" w:line="240" w:lineRule="auto"/>
      </w:pPr>
      <w:r>
        <w:separator/>
      </w:r>
    </w:p>
  </w:endnote>
  <w:endnote w:type="continuationSeparator" w:id="0">
    <w:p w14:paraId="1B332762" w14:textId="77777777" w:rsidR="00444FB8" w:rsidRDefault="0044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601915" w:rsidRPr="00F26176" w:rsidRDefault="00601915"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F5811" w14:textId="77777777" w:rsidR="00444FB8" w:rsidRDefault="00444FB8">
      <w:pPr>
        <w:spacing w:after="0" w:line="240" w:lineRule="auto"/>
      </w:pPr>
      <w:r>
        <w:separator/>
      </w:r>
    </w:p>
  </w:footnote>
  <w:footnote w:type="continuationSeparator" w:id="0">
    <w:p w14:paraId="70DB82D3" w14:textId="77777777" w:rsidR="00444FB8" w:rsidRDefault="00444FB8">
      <w:pPr>
        <w:spacing w:after="0" w:line="240" w:lineRule="auto"/>
      </w:pPr>
      <w:r>
        <w:continuationSeparator/>
      </w:r>
    </w:p>
  </w:footnote>
  <w:footnote w:id="1">
    <w:p w14:paraId="49E9DDE6" w14:textId="77777777" w:rsidR="00601915" w:rsidRDefault="00601915" w:rsidP="000E277C">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360BEE6A" w14:textId="77777777" w:rsidR="00601915" w:rsidRPr="00F678E9" w:rsidRDefault="00601915" w:rsidP="00381511">
      <w:pPr>
        <w:pStyle w:val="FootnoteText"/>
      </w:pPr>
      <w:r w:rsidRPr="00B532A7">
        <w:rPr>
          <w:rStyle w:val="FootnoteReference"/>
        </w:rPr>
        <w:footnoteRef/>
      </w:r>
      <w:r>
        <w:t xml:space="preserve"> </w:t>
      </w:r>
      <w:r>
        <w:fldChar w:fldCharType="begin"/>
      </w:r>
      <w:r>
        <w:instrText xml:space="preserve"> ADDIN ZOTERO_ITEM CSL_CITATION {"citationID":"1alitrj88k","properties":{"custom":"IEA 2006 Light's Labour's Lost.","formattedCitation":"IEA 2006 Light's Labour's Lost.","plainCitation":"IEA 2006 Light's Labour's Lost.","noteIndex":15},"citationItems":[{"id":"3pZClJMl/2uwEGfGJ","uris":["http://zotero.org/groups/277937/items/NBQQNQ4J"],"uri":["http://zotero.org/groups/277937/items/NBQQNQ4J"],"itemData":{"id":4580,"type":"article","title":"IEA 2006 Light's labour's lost - Policies for energy-efficient lighting","URL":"https://www.iea.org/publications/freepublications/publication/light2006.pdf","accessed":{"date-parts":[["2016",5,4]]}}}],"schema":"https://github.com/citation-style-language/schema/raw/master/csl-citation.json"} </w:instrText>
      </w:r>
      <w:r>
        <w:fldChar w:fldCharType="separate"/>
      </w:r>
      <w:r w:rsidRPr="00F678E9">
        <w:rPr>
          <w:rFonts w:ascii="Calibri" w:hAnsi="Calibri"/>
        </w:rPr>
        <w:t>IEA 2006 Light's Labour's Lost.</w:t>
      </w:r>
      <w:r>
        <w:fldChar w:fldCharType="end"/>
      </w:r>
    </w:p>
  </w:footnote>
  <w:footnote w:id="3">
    <w:p w14:paraId="1846A2A2" w14:textId="77777777" w:rsidR="00601915" w:rsidRDefault="00601915"/>
    <w:p w14:paraId="0E296977" w14:textId="77777777" w:rsidR="00601915" w:rsidRDefault="00601915"/>
  </w:footnote>
  <w:footnote w:id="4">
    <w:p w14:paraId="68D9E662" w14:textId="77777777" w:rsidR="00601915" w:rsidRDefault="00601915"/>
    <w:p w14:paraId="65BFBFC3" w14:textId="77777777" w:rsidR="00601915" w:rsidRDefault="00601915"/>
  </w:footnote>
  <w:footnote w:id="5">
    <w:p w14:paraId="0A682D06" w14:textId="77777777" w:rsidR="00601915" w:rsidRDefault="00601915"/>
    <w:p w14:paraId="082C8B43" w14:textId="77777777" w:rsidR="00601915" w:rsidRDefault="00601915"/>
  </w:footnote>
  <w:footnote w:id="6">
    <w:p w14:paraId="30F13975" w14:textId="77777777" w:rsidR="00601915" w:rsidRPr="003568C4" w:rsidRDefault="00601915" w:rsidP="007D030E">
      <w:pPr>
        <w:pStyle w:val="FootnoteText"/>
      </w:pPr>
      <w:r w:rsidRPr="00B532A7">
        <w:rPr>
          <w:rStyle w:val="FootnoteReference"/>
        </w:rPr>
        <w:footnoteRef/>
      </w:r>
      <w:r w:rsidRPr="003568C4">
        <w:t xml:space="preserve"> </w:t>
      </w:r>
      <w:r>
        <w:fldChar w:fldCharType="begin"/>
      </w:r>
      <w:r>
        <w:instrText xml:space="preserve"> ADDIN ZOTERO_ITEM CSL_CITATION {"citationID":"B3JOqOSX","properties":{"formattedCitation":"(\\uc0\\u8220{}Homedepot Lighting Facts - Bulb Comparison Chart,\\uc0\\u8221{} n.d.; {\\i{}IEA 2006 Light\\uc0\\u8217{}s labour\\uc0\\u8217{}s lost - Policies for energy-efficient lighting}, n.d.; {\\i{}McKinsey 2012 Lighting_the_way_Perspectives_on_global_lighting_market_2012.pdf}, n.d.; \\uc0\\u8220{}PremiumLight - Different bulb types,\\uc0\\u8221{} n.d.; {\\i{}US DOE 2014 Multi-Year Program Plan (Updated May 2014)}, n.d.)","plainCitation":"(“Homedepot Lighting Facts - Bulb Comparison Chart,” n.d.; IEA 2006 Light’s labour’s lost - Policies for energy-efficient lighting, n.d.; McKinsey 2012 Lighting_the_way_Perspectives_on_global_lighting_market_2012.pdf, n.d.; “PremiumLight - Different bulb types,” n.d.; US DOE 2014 Multi-Year Program Plan (Updated May 2014), n.d.)","noteIndex":20},"citationItems":[{"id":"3pZClJMl/z4kdjaRR","uris":["http://zotero.org/groups/277937/items/33Z54G3A"],"uri":["http://zotero.org/groups/277937/items/33Z54G3A"],"itemData":{"id":4604,"type":"webpage","title":"Homedepot Lighting Facts - Bulb Comparison Chart","container-title":"Homedepot Bulb Comparison","URL":"http://ext.homedepot.com/shopping-tools/light-bulbs/bulbcomparison.html","accessed":{"date-parts":[["2016",6,7]]}},"label":"page"},{"id":"3pZClJMl/2uwEGfGJ","uris":["http://zotero.org/groups/277937/items/NBQQNQ4J"],"uri":["http://zotero.org/groups/277937/items/NBQQNQ4J"],"itemData":{"id":4580,"type":"article","title":"IEA 2006 Light's labour's lost - Policies for energy-efficient lighting","URL":"https://www.iea.org/publications/freepublications/publication/light2006.pdf","accessed":{"date-parts":[["2016",5,4]]}},"label":"page"},{"id":"3pZClJMl/oYkxomg6","uris":["http://zotero.org/groups/277937/items/DFXDFVSJ"],"uri":["http://zotero.org/groups/277937/items/DFXDFVSJ"],"itemData":{"id":4579,"type":"article","title":"McKinsey 2012 Lighting_the_way_Perspectives_on_global_lighting_market_2012.pdf","URL":"https://www.mckinsey.com/~/media/McKinsey/dotcom/client_service/Automotive%20and%20Assembly/Lighting_the_way_Perspectives_on_global_lighting_market_2012.ashx","accessed":{"date-parts":[["2016",5,11]]}},"label":"page"},{"id":"3pZClJMl/aK5XBMFr","uris":["http://zotero.org/groups/277937/items/M8RXGVCF"],"uri":["http://zotero.org/groups/277937/items/M8RXGVCF"],"itemData":{"id":4605,"type":"webpage","title":"PremiumLight - Different bulb types","URL":"http://www.premiumlight.eu/index.php?page=guide-common-lamp-types-6#h20","accessed":{"date-parts":[["2016",6,7]]}},"label":"page"},{"id":"3pZClJMl/PRkG7cnN","uris":["http://zotero.org/groups/277937/items/NZD3UZSK"],"uri":["http://zotero.org/groups/277937/items/NZD3UZSK"],"itemData":{"id":4578,"type":"article","title":"US DOE 2014 Multi-Year Program Plan (Updated May 2014)","URL":"http://apps1.eere.energy.gov/buildings/publications/pdfs/ssl/ssl_mypp2014_web.pdf","accessed":{"date-parts":[["2016",5,6]]}},"label":"page"}],"schema":"https://github.com/citation-style-language/schema/raw/master/csl-citation.json"} </w:instrText>
      </w:r>
      <w:r>
        <w:fldChar w:fldCharType="separate"/>
      </w:r>
      <w:r w:rsidRPr="004A4058">
        <w:rPr>
          <w:rFonts w:ascii="Calibri" w:hAnsi="Calibri" w:cs="Calibri"/>
          <w:szCs w:val="24"/>
        </w:rPr>
        <w:t xml:space="preserve">(“Homedepot Lighting Facts - Bulb Comparison Chart,” n.d.; </w:t>
      </w:r>
      <w:r w:rsidRPr="004A4058">
        <w:rPr>
          <w:rFonts w:ascii="Calibri" w:hAnsi="Calibri" w:cs="Calibri"/>
          <w:i/>
          <w:iCs/>
          <w:szCs w:val="24"/>
        </w:rPr>
        <w:t>IEA 2006 Light’s labour’s lost - Policies for energy-efficient lighting</w:t>
      </w:r>
      <w:r w:rsidRPr="004A4058">
        <w:rPr>
          <w:rFonts w:ascii="Calibri" w:hAnsi="Calibri" w:cs="Calibri"/>
          <w:szCs w:val="24"/>
        </w:rPr>
        <w:t xml:space="preserve">, n.d.; </w:t>
      </w:r>
      <w:r w:rsidRPr="004A4058">
        <w:rPr>
          <w:rFonts w:ascii="Calibri" w:hAnsi="Calibri" w:cs="Calibri"/>
          <w:i/>
          <w:iCs/>
          <w:szCs w:val="24"/>
        </w:rPr>
        <w:t>McKinsey 2012 Lighting_the_way_Perspectives_on_global_lighting_market_2012.pdf</w:t>
      </w:r>
      <w:r w:rsidRPr="004A4058">
        <w:rPr>
          <w:rFonts w:ascii="Calibri" w:hAnsi="Calibri" w:cs="Calibri"/>
          <w:szCs w:val="24"/>
        </w:rPr>
        <w:t xml:space="preserve">, n.d.; “PremiumLight - Different bulb types,” n.d.; </w:t>
      </w:r>
      <w:r w:rsidRPr="004A4058">
        <w:rPr>
          <w:rFonts w:ascii="Calibri" w:hAnsi="Calibri" w:cs="Calibri"/>
          <w:i/>
          <w:iCs/>
          <w:szCs w:val="24"/>
        </w:rPr>
        <w:t>US DOE 2014 Multi-Year Program Plan (Updated May 2014)</w:t>
      </w:r>
      <w:r w:rsidRPr="004A4058">
        <w:rPr>
          <w:rFonts w:ascii="Calibri" w:hAnsi="Calibri" w:cs="Calibri"/>
          <w:szCs w:val="24"/>
        </w:rPr>
        <w:t>, n.d.)</w:t>
      </w:r>
      <w:r>
        <w:fldChar w:fldCharType="end"/>
      </w:r>
    </w:p>
  </w:footnote>
  <w:footnote w:id="7">
    <w:p w14:paraId="31361984" w14:textId="77777777" w:rsidR="00601915" w:rsidRPr="00CE5D5B" w:rsidRDefault="00601915" w:rsidP="007D030E">
      <w:pPr>
        <w:pStyle w:val="FootnoteText"/>
        <w:rPr>
          <w:lang w:val="fr-FR"/>
        </w:rPr>
      </w:pPr>
      <w:r w:rsidRPr="00B532A7">
        <w:rPr>
          <w:rStyle w:val="FootnoteReference"/>
        </w:rPr>
        <w:footnoteRef/>
      </w:r>
      <w:r w:rsidRPr="00CE5D5B">
        <w:rPr>
          <w:lang w:val="fr-FR"/>
        </w:rPr>
        <w:t xml:space="preserve"> </w:t>
      </w:r>
      <w:r>
        <w:fldChar w:fldCharType="begin"/>
      </w:r>
      <w:r>
        <w:rPr>
          <w:lang w:val="fr-FR"/>
        </w:rPr>
        <w:instrText xml:space="preserve"> ADDIN ZOTERO_ITEM CSL_CITATION {"citationID":"1hnepr6m2g","properties":{"custom":"Kitsinelis S. (2011) Light Sources.","formattedCitation":"Kitsinelis S. (2011) Light Sources.","plainCitation":"Kitsinelis S. (2011) Light Sources.","noteIndex":21},"citationItems":[{"id":"3pZClJMl/2zwF3SMa","uris":["http://zotero.org/groups/277937/items/UNEG6KVA"],"uri":["http://zotero.org/groups/277937/items/UNEG6KVA"],"itemData":{"id":15326,"type":"book","title":"Light sources","author":[{"family":"Kitsinelis","given":"Spiros"}],"issued":{"date-parts":[["2011"]]}}}],"schema":"https://github.com/citation-style-language/schema/raw/master/csl-citation.json"} </w:instrText>
      </w:r>
      <w:r>
        <w:fldChar w:fldCharType="separate"/>
      </w:r>
      <w:r w:rsidRPr="00CE5D5B">
        <w:rPr>
          <w:rFonts w:ascii="Calibri" w:hAnsi="Calibri"/>
          <w:lang w:val="fr-FR"/>
        </w:rPr>
        <w:t>Kitsinelis S. (2011) Light Sources.</w:t>
      </w:r>
      <w:r>
        <w:fldChar w:fldCharType="end"/>
      </w:r>
    </w:p>
  </w:footnote>
  <w:footnote w:id="8">
    <w:p w14:paraId="6AD3AFB0" w14:textId="77777777" w:rsidR="00601915" w:rsidRPr="0002135A" w:rsidRDefault="00601915" w:rsidP="007D030E">
      <w:pPr>
        <w:pStyle w:val="FootnoteText"/>
      </w:pPr>
      <w:r w:rsidRPr="00B532A7">
        <w:rPr>
          <w:rStyle w:val="FootnoteReference"/>
        </w:rPr>
        <w:footnoteRef/>
      </w:r>
      <w:r>
        <w:t xml:space="preserve"> </w:t>
      </w:r>
      <w:r>
        <w:fldChar w:fldCharType="begin"/>
      </w:r>
      <w:r>
        <w:instrText xml:space="preserve"> ADDIN ZOTERO_ITEM CSL_CITATION {"citationID":"UFAxql5q","properties":{"formattedCitation":"({\\i{}US DOE 2015 Solid-state lighting R&amp;D Plan}, n.d.)","plainCitation":"(US DOE 2015 Solid-state lighting R&amp;D Plan, n.d.)","noteIndex":23},"citationItems":[{"id":"3pZClJMl/YbGMdskJ","uris":["http://zotero.org/groups/277937/items/U5ZGVWWC"],"uri":["http://zotero.org/groups/277937/items/U5ZGVWWC"],"itemData":{"id":4425,"type":"article","title":"US DOE 2015 Solid-state lighting R&amp;D Plan","URL":"http://energy.gov/sites/prod/files/2015/06/f22/ssl_rd-plan_may2015_0.pdf","accessed":{"date-parts":[["2016",5,14]]}}}],"schema":"https://github.com/citation-style-language/schema/raw/master/csl-citation.json"} </w:instrText>
      </w:r>
      <w:r>
        <w:fldChar w:fldCharType="separate"/>
      </w:r>
      <w:r w:rsidRPr="004A4058">
        <w:rPr>
          <w:rFonts w:ascii="Calibri" w:hAnsi="Calibri" w:cs="Calibri"/>
          <w:szCs w:val="24"/>
        </w:rPr>
        <w:t>(</w:t>
      </w:r>
      <w:r w:rsidRPr="004A4058">
        <w:rPr>
          <w:rFonts w:ascii="Calibri" w:hAnsi="Calibri" w:cs="Calibri"/>
          <w:i/>
          <w:iCs/>
          <w:szCs w:val="24"/>
        </w:rPr>
        <w:t>US DOE 2015 Solid-state lighting R&amp;D Plan</w:t>
      </w:r>
      <w:r w:rsidRPr="004A4058">
        <w:rPr>
          <w:rFonts w:ascii="Calibri" w:hAnsi="Calibri" w:cs="Calibri"/>
          <w:szCs w:val="24"/>
        </w:rPr>
        <w:t>, n.d.)</w:t>
      </w:r>
      <w:r>
        <w:fldChar w:fldCharType="end"/>
      </w:r>
      <w:r>
        <w:t xml:space="preserve">, </w:t>
      </w:r>
      <w:r w:rsidRPr="00B532A7">
        <w:t>original source P. Smallwood, “How big is the LED lighting market going to get?”, in Strategies in Light Conference, Las Vegas, February 25, 2015.</w:t>
      </w:r>
    </w:p>
  </w:footnote>
  <w:footnote w:id="9">
    <w:p w14:paraId="7BC37965" w14:textId="77777777" w:rsidR="00601915" w:rsidRPr="00A75CCA" w:rsidRDefault="00601915" w:rsidP="007D030E">
      <w:pPr>
        <w:pStyle w:val="FootnoteText"/>
      </w:pPr>
      <w:r w:rsidRPr="00B532A7">
        <w:rPr>
          <w:rStyle w:val="FootnoteReference"/>
        </w:rPr>
        <w:footnoteRef/>
      </w:r>
      <w:r>
        <w:t xml:space="preserve"> </w:t>
      </w:r>
      <w:r>
        <w:fldChar w:fldCharType="begin"/>
      </w:r>
      <w:r>
        <w:instrText xml:space="preserve"> ADDIN ZOTERO_ITEM CSL_CITATION {"citationID":"5vTIeI9V","properties":{"formattedCitation":"({\\i{}US DOE / Navigant Consulting 2012 2010 US Lighting Market Characterization}, n.d.)","plainCitation":"(US DOE / Navigant Consulting 2012 2010 US Lighting Market Characterization, n.d.)","noteIndex":24},"citationItems":[{"id":"3pZClJMl/4y89Onpb","uris":["http://zotero.org/groups/277937/items/KIW8F59T"],"uri":["http://zotero.org/groups/277937/items/KIW8F59T"],"itemData":{"id":4614,"type":"article","title":"US DOE / Navigant Consulting 2012 2010 US Lighting Market Characterization","URL":"http://apps1.eere.energy.gov/buildings/publications/pdfs/ssl/2010-lmc-final-jan-2012.pdf","accessed":{"date-parts":[["2016",6,9]]}}}],"schema":"https://github.com/citation-style-language/schema/raw/master/csl-citation.json"} </w:instrText>
      </w:r>
      <w:r>
        <w:fldChar w:fldCharType="separate"/>
      </w:r>
      <w:r w:rsidRPr="004A4058">
        <w:rPr>
          <w:rFonts w:ascii="Calibri" w:hAnsi="Calibri" w:cs="Calibri"/>
          <w:szCs w:val="24"/>
        </w:rPr>
        <w:t>(</w:t>
      </w:r>
      <w:r w:rsidRPr="004A4058">
        <w:rPr>
          <w:rFonts w:ascii="Calibri" w:hAnsi="Calibri" w:cs="Calibri"/>
          <w:i/>
          <w:iCs/>
          <w:szCs w:val="24"/>
        </w:rPr>
        <w:t>US DOE / Navigant Consulting 2012 2010 US Lighting Market Characterization</w:t>
      </w:r>
      <w:r w:rsidRPr="004A4058">
        <w:rPr>
          <w:rFonts w:ascii="Calibri" w:hAnsi="Calibri" w:cs="Calibri"/>
          <w:szCs w:val="24"/>
        </w:rPr>
        <w:t>, n.d.)</w:t>
      </w:r>
      <w:r>
        <w:fldChar w:fldCharType="end"/>
      </w:r>
    </w:p>
  </w:footnote>
  <w:footnote w:id="10">
    <w:p w14:paraId="72AA3722" w14:textId="77777777" w:rsidR="00601915" w:rsidRDefault="00601915" w:rsidP="007D030E">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11">
    <w:p w14:paraId="39F32DF1" w14:textId="77777777" w:rsidR="00601915" w:rsidRDefault="00601915" w:rsidP="00A94BBE">
      <w:pPr>
        <w:pStyle w:val="FootnoteText"/>
      </w:pPr>
      <w:r>
        <w:rPr>
          <w:rStyle w:val="FootnoteReference"/>
        </w:rPr>
        <w:footnoteRef/>
      </w:r>
      <w:r>
        <w:t xml:space="preserve"> This can be interpreted as a single building with multiple efficiency technologies.</w:t>
      </w:r>
    </w:p>
  </w:footnote>
  <w:footnote w:id="12">
    <w:p w14:paraId="4700DC3C" w14:textId="77777777" w:rsidR="00601915" w:rsidRDefault="00601915" w:rsidP="00A94BBE">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42566F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56B6DB6"/>
    <w:multiLevelType w:val="hybridMultilevel"/>
    <w:tmpl w:val="BCB29082"/>
    <w:lvl w:ilvl="0" w:tplc="44CA885C">
      <w:start w:val="1"/>
      <w:numFmt w:val="bullet"/>
      <w:lvlText w:val=""/>
      <w:lvlJc w:val="left"/>
      <w:pPr>
        <w:ind w:left="1070" w:hanging="360"/>
      </w:pPr>
      <w:rPr>
        <w:rFonts w:ascii="Symbol" w:eastAsiaTheme="minorEastAsia" w:hAnsi="Symbol" w:cstheme="minorBidi"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0"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3"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9" w15:restartNumberingAfterBreak="0">
    <w:nsid w:val="3B5E4AB3"/>
    <w:multiLevelType w:val="multilevel"/>
    <w:tmpl w:val="3EFA5DA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2"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3"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5" w15:restartNumberingAfterBreak="0">
    <w:nsid w:val="503C636C"/>
    <w:multiLevelType w:val="hybridMultilevel"/>
    <w:tmpl w:val="CA40B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7"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9"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1"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4"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6"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36"/>
  </w:num>
  <w:num w:numId="3">
    <w:abstractNumId w:val="24"/>
  </w:num>
  <w:num w:numId="4">
    <w:abstractNumId w:val="6"/>
  </w:num>
  <w:num w:numId="5">
    <w:abstractNumId w:val="35"/>
  </w:num>
  <w:num w:numId="6">
    <w:abstractNumId w:val="22"/>
  </w:num>
  <w:num w:numId="7">
    <w:abstractNumId w:val="30"/>
  </w:num>
  <w:num w:numId="8">
    <w:abstractNumId w:val="3"/>
  </w:num>
  <w:num w:numId="9">
    <w:abstractNumId w:val="7"/>
  </w:num>
  <w:num w:numId="10">
    <w:abstractNumId w:val="21"/>
  </w:num>
  <w:num w:numId="11">
    <w:abstractNumId w:val="17"/>
  </w:num>
  <w:num w:numId="12">
    <w:abstractNumId w:val="29"/>
  </w:num>
  <w:num w:numId="13">
    <w:abstractNumId w:val="10"/>
  </w:num>
  <w:num w:numId="14">
    <w:abstractNumId w:val="14"/>
  </w:num>
  <w:num w:numId="15">
    <w:abstractNumId w:val="2"/>
  </w:num>
  <w:num w:numId="16">
    <w:abstractNumId w:val="5"/>
  </w:num>
  <w:num w:numId="17">
    <w:abstractNumId w:val="31"/>
  </w:num>
  <w:num w:numId="18">
    <w:abstractNumId w:val="34"/>
  </w:num>
  <w:num w:numId="19">
    <w:abstractNumId w:val="32"/>
  </w:num>
  <w:num w:numId="20">
    <w:abstractNumId w:val="16"/>
  </w:num>
  <w:num w:numId="21">
    <w:abstractNumId w:val="7"/>
  </w:num>
  <w:num w:numId="22">
    <w:abstractNumId w:val="7"/>
  </w:num>
  <w:num w:numId="23">
    <w:abstractNumId w:val="12"/>
  </w:num>
  <w:num w:numId="24">
    <w:abstractNumId w:val="19"/>
  </w:num>
  <w:num w:numId="25">
    <w:abstractNumId w:val="23"/>
  </w:num>
  <w:num w:numId="26">
    <w:abstractNumId w:val="20"/>
  </w:num>
  <w:num w:numId="27">
    <w:abstractNumId w:val="20"/>
  </w:num>
  <w:num w:numId="28">
    <w:abstractNumId w:val="20"/>
    <w:lvlOverride w:ilvl="0">
      <w:startOverride w:val="2"/>
    </w:lvlOverride>
    <w:lvlOverride w:ilvl="1">
      <w:startOverride w:val="1"/>
    </w:lvlOverride>
  </w:num>
  <w:num w:numId="29">
    <w:abstractNumId w:val="20"/>
  </w:num>
  <w:num w:numId="30">
    <w:abstractNumId w:val="4"/>
  </w:num>
  <w:num w:numId="31">
    <w:abstractNumId w:val="26"/>
  </w:num>
  <w:num w:numId="32">
    <w:abstractNumId w:val="13"/>
  </w:num>
  <w:num w:numId="33">
    <w:abstractNumId w:val="18"/>
  </w:num>
  <w:num w:numId="34">
    <w:abstractNumId w:val="33"/>
  </w:num>
  <w:num w:numId="35">
    <w:abstractNumId w:val="27"/>
  </w:num>
  <w:num w:numId="36">
    <w:abstractNumId w:val="11"/>
  </w:num>
  <w:num w:numId="37">
    <w:abstractNumId w:val="15"/>
  </w:num>
  <w:num w:numId="38">
    <w:abstractNumId w:val="28"/>
  </w:num>
  <w:num w:numId="39">
    <w:abstractNumId w:val="19"/>
  </w:num>
  <w:num w:numId="40">
    <w:abstractNumId w:val="25"/>
  </w:num>
  <w:num w:numId="41">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65AC"/>
    <w:rsid w:val="000130D6"/>
    <w:rsid w:val="00014CE5"/>
    <w:rsid w:val="000178CE"/>
    <w:rsid w:val="00024F11"/>
    <w:rsid w:val="00025408"/>
    <w:rsid w:val="00027B88"/>
    <w:rsid w:val="00027E0D"/>
    <w:rsid w:val="000330C6"/>
    <w:rsid w:val="00034FEA"/>
    <w:rsid w:val="0004395F"/>
    <w:rsid w:val="000538A9"/>
    <w:rsid w:val="00054158"/>
    <w:rsid w:val="00056ED1"/>
    <w:rsid w:val="00057050"/>
    <w:rsid w:val="00057296"/>
    <w:rsid w:val="000637D5"/>
    <w:rsid w:val="0006454E"/>
    <w:rsid w:val="000663BB"/>
    <w:rsid w:val="00071AB1"/>
    <w:rsid w:val="00075983"/>
    <w:rsid w:val="00075F31"/>
    <w:rsid w:val="00081F00"/>
    <w:rsid w:val="00081F2B"/>
    <w:rsid w:val="000828F9"/>
    <w:rsid w:val="000829DC"/>
    <w:rsid w:val="00082EC6"/>
    <w:rsid w:val="000856B7"/>
    <w:rsid w:val="000875B5"/>
    <w:rsid w:val="00087D3B"/>
    <w:rsid w:val="00090B5C"/>
    <w:rsid w:val="0009232E"/>
    <w:rsid w:val="0009271D"/>
    <w:rsid w:val="0009541F"/>
    <w:rsid w:val="000971F9"/>
    <w:rsid w:val="000A6F40"/>
    <w:rsid w:val="000B1609"/>
    <w:rsid w:val="000B1918"/>
    <w:rsid w:val="000B3EE3"/>
    <w:rsid w:val="000B4C13"/>
    <w:rsid w:val="000C3205"/>
    <w:rsid w:val="000C3F49"/>
    <w:rsid w:val="000C4B0A"/>
    <w:rsid w:val="000C4F0D"/>
    <w:rsid w:val="000C7A55"/>
    <w:rsid w:val="000D30DE"/>
    <w:rsid w:val="000D3855"/>
    <w:rsid w:val="000D3EF2"/>
    <w:rsid w:val="000D7BC5"/>
    <w:rsid w:val="000E277C"/>
    <w:rsid w:val="000E594F"/>
    <w:rsid w:val="000F1176"/>
    <w:rsid w:val="000F131E"/>
    <w:rsid w:val="000F6EBA"/>
    <w:rsid w:val="000F747F"/>
    <w:rsid w:val="00101408"/>
    <w:rsid w:val="001028C0"/>
    <w:rsid w:val="001051BD"/>
    <w:rsid w:val="00105527"/>
    <w:rsid w:val="001073C8"/>
    <w:rsid w:val="00112479"/>
    <w:rsid w:val="00114E8B"/>
    <w:rsid w:val="00115AA5"/>
    <w:rsid w:val="00116FD7"/>
    <w:rsid w:val="00123397"/>
    <w:rsid w:val="00123A28"/>
    <w:rsid w:val="00124262"/>
    <w:rsid w:val="00124C49"/>
    <w:rsid w:val="00125A0C"/>
    <w:rsid w:val="00125B80"/>
    <w:rsid w:val="001356B4"/>
    <w:rsid w:val="00136093"/>
    <w:rsid w:val="00137B82"/>
    <w:rsid w:val="00140F1E"/>
    <w:rsid w:val="0014163E"/>
    <w:rsid w:val="00152E5D"/>
    <w:rsid w:val="00170802"/>
    <w:rsid w:val="001759D2"/>
    <w:rsid w:val="00176B3E"/>
    <w:rsid w:val="00180F5F"/>
    <w:rsid w:val="00184A1D"/>
    <w:rsid w:val="0019230B"/>
    <w:rsid w:val="001932D4"/>
    <w:rsid w:val="00196597"/>
    <w:rsid w:val="0019795A"/>
    <w:rsid w:val="001A1AB8"/>
    <w:rsid w:val="001A462A"/>
    <w:rsid w:val="001A4AD6"/>
    <w:rsid w:val="001A5CFE"/>
    <w:rsid w:val="001A6EB0"/>
    <w:rsid w:val="001B1300"/>
    <w:rsid w:val="001B2805"/>
    <w:rsid w:val="001B28B1"/>
    <w:rsid w:val="001B3003"/>
    <w:rsid w:val="001B58F5"/>
    <w:rsid w:val="001B6745"/>
    <w:rsid w:val="001C2B6F"/>
    <w:rsid w:val="001C3DC0"/>
    <w:rsid w:val="001C49CB"/>
    <w:rsid w:val="001C5872"/>
    <w:rsid w:val="001D17E8"/>
    <w:rsid w:val="001D298D"/>
    <w:rsid w:val="001E0FF2"/>
    <w:rsid w:val="001E4DC6"/>
    <w:rsid w:val="001F2EFC"/>
    <w:rsid w:val="001F6FB0"/>
    <w:rsid w:val="00200270"/>
    <w:rsid w:val="00202788"/>
    <w:rsid w:val="002054FC"/>
    <w:rsid w:val="002059A2"/>
    <w:rsid w:val="0021082B"/>
    <w:rsid w:val="00215EF4"/>
    <w:rsid w:val="00215F04"/>
    <w:rsid w:val="00216512"/>
    <w:rsid w:val="00216B08"/>
    <w:rsid w:val="00217D9A"/>
    <w:rsid w:val="002218EF"/>
    <w:rsid w:val="00221954"/>
    <w:rsid w:val="00222AF0"/>
    <w:rsid w:val="00224361"/>
    <w:rsid w:val="0023178B"/>
    <w:rsid w:val="00232AAA"/>
    <w:rsid w:val="00233C0E"/>
    <w:rsid w:val="00235C3B"/>
    <w:rsid w:val="002476A8"/>
    <w:rsid w:val="0024787A"/>
    <w:rsid w:val="00255D19"/>
    <w:rsid w:val="00260326"/>
    <w:rsid w:val="002603E9"/>
    <w:rsid w:val="0026327C"/>
    <w:rsid w:val="00264D1A"/>
    <w:rsid w:val="00266635"/>
    <w:rsid w:val="00270442"/>
    <w:rsid w:val="00272912"/>
    <w:rsid w:val="00274B56"/>
    <w:rsid w:val="00290D71"/>
    <w:rsid w:val="00291D3C"/>
    <w:rsid w:val="002A4E84"/>
    <w:rsid w:val="002A62C7"/>
    <w:rsid w:val="002B08CF"/>
    <w:rsid w:val="002B4E23"/>
    <w:rsid w:val="002B6EE2"/>
    <w:rsid w:val="002C0282"/>
    <w:rsid w:val="002D402C"/>
    <w:rsid w:val="002D4B9E"/>
    <w:rsid w:val="002D5C14"/>
    <w:rsid w:val="002D6588"/>
    <w:rsid w:val="002E12D2"/>
    <w:rsid w:val="002E49AA"/>
    <w:rsid w:val="002E6026"/>
    <w:rsid w:val="002E69FF"/>
    <w:rsid w:val="0030099E"/>
    <w:rsid w:val="00300CEE"/>
    <w:rsid w:val="00303670"/>
    <w:rsid w:val="00305083"/>
    <w:rsid w:val="00305241"/>
    <w:rsid w:val="003069EE"/>
    <w:rsid w:val="00320371"/>
    <w:rsid w:val="003203D2"/>
    <w:rsid w:val="0032353F"/>
    <w:rsid w:val="00325AF7"/>
    <w:rsid w:val="003260E9"/>
    <w:rsid w:val="00327B08"/>
    <w:rsid w:val="00333492"/>
    <w:rsid w:val="00333748"/>
    <w:rsid w:val="00344262"/>
    <w:rsid w:val="00346ECD"/>
    <w:rsid w:val="0034746E"/>
    <w:rsid w:val="00347709"/>
    <w:rsid w:val="0035261B"/>
    <w:rsid w:val="00352F94"/>
    <w:rsid w:val="00361DEA"/>
    <w:rsid w:val="00365A97"/>
    <w:rsid w:val="00367667"/>
    <w:rsid w:val="0037089C"/>
    <w:rsid w:val="003727F8"/>
    <w:rsid w:val="00374564"/>
    <w:rsid w:val="003776B1"/>
    <w:rsid w:val="00381511"/>
    <w:rsid w:val="00382BCD"/>
    <w:rsid w:val="0038334F"/>
    <w:rsid w:val="003922A1"/>
    <w:rsid w:val="00395868"/>
    <w:rsid w:val="003A0234"/>
    <w:rsid w:val="003A2697"/>
    <w:rsid w:val="003A43B4"/>
    <w:rsid w:val="003A4CBC"/>
    <w:rsid w:val="003A7929"/>
    <w:rsid w:val="003A7FE2"/>
    <w:rsid w:val="003B2BDF"/>
    <w:rsid w:val="003B4C27"/>
    <w:rsid w:val="003B5F0D"/>
    <w:rsid w:val="003B75A7"/>
    <w:rsid w:val="003C025A"/>
    <w:rsid w:val="003C04AF"/>
    <w:rsid w:val="003C3271"/>
    <w:rsid w:val="003C69B0"/>
    <w:rsid w:val="003D1C74"/>
    <w:rsid w:val="003D642E"/>
    <w:rsid w:val="003E0AE3"/>
    <w:rsid w:val="003E2F55"/>
    <w:rsid w:val="003F0D7E"/>
    <w:rsid w:val="004057C8"/>
    <w:rsid w:val="00411585"/>
    <w:rsid w:val="00416A4B"/>
    <w:rsid w:val="00433358"/>
    <w:rsid w:val="00434F61"/>
    <w:rsid w:val="0044137C"/>
    <w:rsid w:val="00442F4B"/>
    <w:rsid w:val="00443594"/>
    <w:rsid w:val="00444FB8"/>
    <w:rsid w:val="00446653"/>
    <w:rsid w:val="00451C1F"/>
    <w:rsid w:val="0045676A"/>
    <w:rsid w:val="004575C6"/>
    <w:rsid w:val="004647E5"/>
    <w:rsid w:val="004678DC"/>
    <w:rsid w:val="00467D3D"/>
    <w:rsid w:val="00470DC4"/>
    <w:rsid w:val="00476FC7"/>
    <w:rsid w:val="00481F8C"/>
    <w:rsid w:val="00483FFA"/>
    <w:rsid w:val="004858E0"/>
    <w:rsid w:val="00486C75"/>
    <w:rsid w:val="00487017"/>
    <w:rsid w:val="00490F36"/>
    <w:rsid w:val="00492CFA"/>
    <w:rsid w:val="00492F5E"/>
    <w:rsid w:val="0049430C"/>
    <w:rsid w:val="00496526"/>
    <w:rsid w:val="004A11E3"/>
    <w:rsid w:val="004A4DFA"/>
    <w:rsid w:val="004A5208"/>
    <w:rsid w:val="004A6074"/>
    <w:rsid w:val="004B1A0B"/>
    <w:rsid w:val="004B34D4"/>
    <w:rsid w:val="004B45D0"/>
    <w:rsid w:val="004B4859"/>
    <w:rsid w:val="004B4939"/>
    <w:rsid w:val="004B75B7"/>
    <w:rsid w:val="004C1461"/>
    <w:rsid w:val="004C1EAD"/>
    <w:rsid w:val="004C2EA3"/>
    <w:rsid w:val="004D345F"/>
    <w:rsid w:val="004D5520"/>
    <w:rsid w:val="004E1406"/>
    <w:rsid w:val="004E1441"/>
    <w:rsid w:val="004E4047"/>
    <w:rsid w:val="004E4194"/>
    <w:rsid w:val="004F14B6"/>
    <w:rsid w:val="004F1696"/>
    <w:rsid w:val="004F5425"/>
    <w:rsid w:val="00503F11"/>
    <w:rsid w:val="00523AB3"/>
    <w:rsid w:val="005251A9"/>
    <w:rsid w:val="00531934"/>
    <w:rsid w:val="0053240D"/>
    <w:rsid w:val="005341AC"/>
    <w:rsid w:val="0053512E"/>
    <w:rsid w:val="00535AC0"/>
    <w:rsid w:val="00540434"/>
    <w:rsid w:val="00540530"/>
    <w:rsid w:val="00541D39"/>
    <w:rsid w:val="00542221"/>
    <w:rsid w:val="00557A3B"/>
    <w:rsid w:val="00561650"/>
    <w:rsid w:val="00564C96"/>
    <w:rsid w:val="00570C51"/>
    <w:rsid w:val="00571C64"/>
    <w:rsid w:val="00572349"/>
    <w:rsid w:val="00584CBD"/>
    <w:rsid w:val="00584ECC"/>
    <w:rsid w:val="00586AA5"/>
    <w:rsid w:val="00592C39"/>
    <w:rsid w:val="00592D80"/>
    <w:rsid w:val="005A059C"/>
    <w:rsid w:val="005A0AE6"/>
    <w:rsid w:val="005A0D6F"/>
    <w:rsid w:val="005A1B12"/>
    <w:rsid w:val="005A6986"/>
    <w:rsid w:val="005B1139"/>
    <w:rsid w:val="005B5BA6"/>
    <w:rsid w:val="005B7A11"/>
    <w:rsid w:val="005B7EC0"/>
    <w:rsid w:val="005C1840"/>
    <w:rsid w:val="005C5B03"/>
    <w:rsid w:val="005C6EC2"/>
    <w:rsid w:val="005C77F5"/>
    <w:rsid w:val="005D01CC"/>
    <w:rsid w:val="005D026A"/>
    <w:rsid w:val="005D2C9C"/>
    <w:rsid w:val="005D49A8"/>
    <w:rsid w:val="005E40E9"/>
    <w:rsid w:val="005F1E2F"/>
    <w:rsid w:val="005F38E3"/>
    <w:rsid w:val="005F445F"/>
    <w:rsid w:val="005F6F5D"/>
    <w:rsid w:val="00601915"/>
    <w:rsid w:val="00602DF7"/>
    <w:rsid w:val="006035E9"/>
    <w:rsid w:val="0060672D"/>
    <w:rsid w:val="006137E2"/>
    <w:rsid w:val="00623AC4"/>
    <w:rsid w:val="00630CD1"/>
    <w:rsid w:val="00631D39"/>
    <w:rsid w:val="006327A3"/>
    <w:rsid w:val="00635618"/>
    <w:rsid w:val="00640665"/>
    <w:rsid w:val="00642E0C"/>
    <w:rsid w:val="00646B3A"/>
    <w:rsid w:val="00652B00"/>
    <w:rsid w:val="00654D87"/>
    <w:rsid w:val="00654EE5"/>
    <w:rsid w:val="0065579A"/>
    <w:rsid w:val="00666AAB"/>
    <w:rsid w:val="00666DD9"/>
    <w:rsid w:val="0066753A"/>
    <w:rsid w:val="0066787A"/>
    <w:rsid w:val="00671E1E"/>
    <w:rsid w:val="006745FF"/>
    <w:rsid w:val="00681F27"/>
    <w:rsid w:val="00683100"/>
    <w:rsid w:val="006834CC"/>
    <w:rsid w:val="00686965"/>
    <w:rsid w:val="0069014F"/>
    <w:rsid w:val="0069370D"/>
    <w:rsid w:val="00695682"/>
    <w:rsid w:val="00695870"/>
    <w:rsid w:val="00695E13"/>
    <w:rsid w:val="006A106E"/>
    <w:rsid w:val="006A4A08"/>
    <w:rsid w:val="006A7503"/>
    <w:rsid w:val="006B267A"/>
    <w:rsid w:val="006B675D"/>
    <w:rsid w:val="006C273F"/>
    <w:rsid w:val="006C5F1C"/>
    <w:rsid w:val="006D22F8"/>
    <w:rsid w:val="006D6012"/>
    <w:rsid w:val="006D6758"/>
    <w:rsid w:val="006D6C46"/>
    <w:rsid w:val="006D758B"/>
    <w:rsid w:val="006E32FC"/>
    <w:rsid w:val="006E38B9"/>
    <w:rsid w:val="006E6C65"/>
    <w:rsid w:val="006F1368"/>
    <w:rsid w:val="006F2600"/>
    <w:rsid w:val="006F505C"/>
    <w:rsid w:val="006F6334"/>
    <w:rsid w:val="007015D4"/>
    <w:rsid w:val="007102BE"/>
    <w:rsid w:val="00715134"/>
    <w:rsid w:val="00717861"/>
    <w:rsid w:val="00720F3A"/>
    <w:rsid w:val="0072606A"/>
    <w:rsid w:val="00727C84"/>
    <w:rsid w:val="00732267"/>
    <w:rsid w:val="00736D2D"/>
    <w:rsid w:val="00740468"/>
    <w:rsid w:val="00740504"/>
    <w:rsid w:val="00744004"/>
    <w:rsid w:val="007445B0"/>
    <w:rsid w:val="007500D3"/>
    <w:rsid w:val="00750F21"/>
    <w:rsid w:val="00753CB8"/>
    <w:rsid w:val="00753F11"/>
    <w:rsid w:val="007546AE"/>
    <w:rsid w:val="007546C9"/>
    <w:rsid w:val="007576C6"/>
    <w:rsid w:val="00760D7F"/>
    <w:rsid w:val="00761959"/>
    <w:rsid w:val="00762877"/>
    <w:rsid w:val="00763101"/>
    <w:rsid w:val="00763931"/>
    <w:rsid w:val="00764532"/>
    <w:rsid w:val="00767F96"/>
    <w:rsid w:val="00770D3B"/>
    <w:rsid w:val="00782C51"/>
    <w:rsid w:val="007860B2"/>
    <w:rsid w:val="007864AB"/>
    <w:rsid w:val="00787286"/>
    <w:rsid w:val="00790B3F"/>
    <w:rsid w:val="00791571"/>
    <w:rsid w:val="0079350D"/>
    <w:rsid w:val="00795C2E"/>
    <w:rsid w:val="007A58F9"/>
    <w:rsid w:val="007B299C"/>
    <w:rsid w:val="007B6910"/>
    <w:rsid w:val="007C097D"/>
    <w:rsid w:val="007C28E3"/>
    <w:rsid w:val="007C645A"/>
    <w:rsid w:val="007C7E99"/>
    <w:rsid w:val="007D030E"/>
    <w:rsid w:val="007D1608"/>
    <w:rsid w:val="007D2C50"/>
    <w:rsid w:val="007D2C6A"/>
    <w:rsid w:val="007D4C43"/>
    <w:rsid w:val="007D5EAB"/>
    <w:rsid w:val="007D76CB"/>
    <w:rsid w:val="007E2467"/>
    <w:rsid w:val="007E41A8"/>
    <w:rsid w:val="007F1A54"/>
    <w:rsid w:val="007F218C"/>
    <w:rsid w:val="008006D0"/>
    <w:rsid w:val="00801004"/>
    <w:rsid w:val="00801050"/>
    <w:rsid w:val="00807270"/>
    <w:rsid w:val="00807D37"/>
    <w:rsid w:val="008113FA"/>
    <w:rsid w:val="00814EF4"/>
    <w:rsid w:val="008174D0"/>
    <w:rsid w:val="00817BFA"/>
    <w:rsid w:val="008203FB"/>
    <w:rsid w:val="00822FB0"/>
    <w:rsid w:val="00826659"/>
    <w:rsid w:val="00826C41"/>
    <w:rsid w:val="008274C2"/>
    <w:rsid w:val="008324D7"/>
    <w:rsid w:val="008332CA"/>
    <w:rsid w:val="0083647A"/>
    <w:rsid w:val="008368CA"/>
    <w:rsid w:val="00837784"/>
    <w:rsid w:val="00842D8E"/>
    <w:rsid w:val="00843F48"/>
    <w:rsid w:val="0084641A"/>
    <w:rsid w:val="00847D79"/>
    <w:rsid w:val="00847E74"/>
    <w:rsid w:val="0085286D"/>
    <w:rsid w:val="00856C26"/>
    <w:rsid w:val="00857DED"/>
    <w:rsid w:val="00860437"/>
    <w:rsid w:val="00861FE7"/>
    <w:rsid w:val="008627CC"/>
    <w:rsid w:val="0087687A"/>
    <w:rsid w:val="008806DE"/>
    <w:rsid w:val="008837B5"/>
    <w:rsid w:val="00886884"/>
    <w:rsid w:val="00887012"/>
    <w:rsid w:val="00894052"/>
    <w:rsid w:val="0089503A"/>
    <w:rsid w:val="008A7600"/>
    <w:rsid w:val="008B6A3F"/>
    <w:rsid w:val="008C162B"/>
    <w:rsid w:val="008D1491"/>
    <w:rsid w:val="008D6D1A"/>
    <w:rsid w:val="008E6B1D"/>
    <w:rsid w:val="008F0AA6"/>
    <w:rsid w:val="008F1136"/>
    <w:rsid w:val="008F2ACC"/>
    <w:rsid w:val="008F7578"/>
    <w:rsid w:val="00901124"/>
    <w:rsid w:val="00905FBB"/>
    <w:rsid w:val="00907B1B"/>
    <w:rsid w:val="00907D18"/>
    <w:rsid w:val="00910B5B"/>
    <w:rsid w:val="00910DE0"/>
    <w:rsid w:val="009114BE"/>
    <w:rsid w:val="0091496E"/>
    <w:rsid w:val="00915D0D"/>
    <w:rsid w:val="00923F5D"/>
    <w:rsid w:val="00926C81"/>
    <w:rsid w:val="0093067B"/>
    <w:rsid w:val="00930DE7"/>
    <w:rsid w:val="009323F1"/>
    <w:rsid w:val="00932548"/>
    <w:rsid w:val="00933FD7"/>
    <w:rsid w:val="00936B09"/>
    <w:rsid w:val="009370B5"/>
    <w:rsid w:val="00937CEB"/>
    <w:rsid w:val="00941177"/>
    <w:rsid w:val="00941CE1"/>
    <w:rsid w:val="0094349E"/>
    <w:rsid w:val="009470AC"/>
    <w:rsid w:val="00951B63"/>
    <w:rsid w:val="00954872"/>
    <w:rsid w:val="00954CF1"/>
    <w:rsid w:val="0096211B"/>
    <w:rsid w:val="00962201"/>
    <w:rsid w:val="00962B68"/>
    <w:rsid w:val="00963B4E"/>
    <w:rsid w:val="009664EF"/>
    <w:rsid w:val="00966563"/>
    <w:rsid w:val="00967E71"/>
    <w:rsid w:val="009747AA"/>
    <w:rsid w:val="00975091"/>
    <w:rsid w:val="009777E1"/>
    <w:rsid w:val="00977F6D"/>
    <w:rsid w:val="00980A42"/>
    <w:rsid w:val="00980E1F"/>
    <w:rsid w:val="00981A95"/>
    <w:rsid w:val="00982379"/>
    <w:rsid w:val="00983E39"/>
    <w:rsid w:val="00992B8D"/>
    <w:rsid w:val="00996E91"/>
    <w:rsid w:val="009A06F8"/>
    <w:rsid w:val="009A3345"/>
    <w:rsid w:val="009A3D28"/>
    <w:rsid w:val="009A4537"/>
    <w:rsid w:val="009A7924"/>
    <w:rsid w:val="009B3EE0"/>
    <w:rsid w:val="009B472D"/>
    <w:rsid w:val="009B7C4C"/>
    <w:rsid w:val="009C0F77"/>
    <w:rsid w:val="009C30D4"/>
    <w:rsid w:val="009C4FBA"/>
    <w:rsid w:val="009C57FB"/>
    <w:rsid w:val="009C5B28"/>
    <w:rsid w:val="009D118F"/>
    <w:rsid w:val="009D3B78"/>
    <w:rsid w:val="009D7E58"/>
    <w:rsid w:val="009E2AA3"/>
    <w:rsid w:val="009E34A3"/>
    <w:rsid w:val="009E6074"/>
    <w:rsid w:val="009E6E89"/>
    <w:rsid w:val="009F306A"/>
    <w:rsid w:val="009F4361"/>
    <w:rsid w:val="009F5599"/>
    <w:rsid w:val="009F7B5E"/>
    <w:rsid w:val="00A0321D"/>
    <w:rsid w:val="00A0399A"/>
    <w:rsid w:val="00A05C4C"/>
    <w:rsid w:val="00A07B5E"/>
    <w:rsid w:val="00A13670"/>
    <w:rsid w:val="00A13717"/>
    <w:rsid w:val="00A15761"/>
    <w:rsid w:val="00A2204D"/>
    <w:rsid w:val="00A252CF"/>
    <w:rsid w:val="00A25358"/>
    <w:rsid w:val="00A26E23"/>
    <w:rsid w:val="00A30010"/>
    <w:rsid w:val="00A31C76"/>
    <w:rsid w:val="00A32796"/>
    <w:rsid w:val="00A34C76"/>
    <w:rsid w:val="00A35BB5"/>
    <w:rsid w:val="00A36716"/>
    <w:rsid w:val="00A413B6"/>
    <w:rsid w:val="00A44819"/>
    <w:rsid w:val="00A4630B"/>
    <w:rsid w:val="00A52E22"/>
    <w:rsid w:val="00A53A85"/>
    <w:rsid w:val="00A53CDF"/>
    <w:rsid w:val="00A56DC4"/>
    <w:rsid w:val="00A5758D"/>
    <w:rsid w:val="00A63C99"/>
    <w:rsid w:val="00A65656"/>
    <w:rsid w:val="00A6641A"/>
    <w:rsid w:val="00A67518"/>
    <w:rsid w:val="00A7030F"/>
    <w:rsid w:val="00A70D18"/>
    <w:rsid w:val="00A71C3B"/>
    <w:rsid w:val="00A80555"/>
    <w:rsid w:val="00A8423D"/>
    <w:rsid w:val="00A8493F"/>
    <w:rsid w:val="00A8560C"/>
    <w:rsid w:val="00A87030"/>
    <w:rsid w:val="00A87D0F"/>
    <w:rsid w:val="00A91662"/>
    <w:rsid w:val="00A94BBE"/>
    <w:rsid w:val="00A95567"/>
    <w:rsid w:val="00A957B7"/>
    <w:rsid w:val="00AA228F"/>
    <w:rsid w:val="00AB01A1"/>
    <w:rsid w:val="00AB0C42"/>
    <w:rsid w:val="00AB4550"/>
    <w:rsid w:val="00AB71E0"/>
    <w:rsid w:val="00AB783D"/>
    <w:rsid w:val="00AC07CF"/>
    <w:rsid w:val="00AC296E"/>
    <w:rsid w:val="00AC493E"/>
    <w:rsid w:val="00AD3ABE"/>
    <w:rsid w:val="00AD4CF8"/>
    <w:rsid w:val="00AE1C1F"/>
    <w:rsid w:val="00AE3F8B"/>
    <w:rsid w:val="00AE749D"/>
    <w:rsid w:val="00AE7A86"/>
    <w:rsid w:val="00AF0AA6"/>
    <w:rsid w:val="00AF1049"/>
    <w:rsid w:val="00AF250B"/>
    <w:rsid w:val="00AF78D3"/>
    <w:rsid w:val="00AF7DA5"/>
    <w:rsid w:val="00B12F40"/>
    <w:rsid w:val="00B144E5"/>
    <w:rsid w:val="00B24F59"/>
    <w:rsid w:val="00B251A2"/>
    <w:rsid w:val="00B261E0"/>
    <w:rsid w:val="00B312CF"/>
    <w:rsid w:val="00B36063"/>
    <w:rsid w:val="00B404A4"/>
    <w:rsid w:val="00B43EF7"/>
    <w:rsid w:val="00B502A3"/>
    <w:rsid w:val="00B51ACB"/>
    <w:rsid w:val="00B5239A"/>
    <w:rsid w:val="00B5320C"/>
    <w:rsid w:val="00B6183A"/>
    <w:rsid w:val="00B6274D"/>
    <w:rsid w:val="00B64EFF"/>
    <w:rsid w:val="00B65A3B"/>
    <w:rsid w:val="00B7202B"/>
    <w:rsid w:val="00B75F7C"/>
    <w:rsid w:val="00B76D3C"/>
    <w:rsid w:val="00B826D7"/>
    <w:rsid w:val="00B827F8"/>
    <w:rsid w:val="00B9050A"/>
    <w:rsid w:val="00B90C4B"/>
    <w:rsid w:val="00B92426"/>
    <w:rsid w:val="00B945AD"/>
    <w:rsid w:val="00B94F2A"/>
    <w:rsid w:val="00B952BF"/>
    <w:rsid w:val="00B96AE0"/>
    <w:rsid w:val="00B97BEE"/>
    <w:rsid w:val="00BA704D"/>
    <w:rsid w:val="00BB0F76"/>
    <w:rsid w:val="00BB3317"/>
    <w:rsid w:val="00BB79D6"/>
    <w:rsid w:val="00BC03C5"/>
    <w:rsid w:val="00BC23B3"/>
    <w:rsid w:val="00BD136D"/>
    <w:rsid w:val="00BD17C6"/>
    <w:rsid w:val="00BD4917"/>
    <w:rsid w:val="00BD5090"/>
    <w:rsid w:val="00BD662B"/>
    <w:rsid w:val="00BE2EE4"/>
    <w:rsid w:val="00BF376D"/>
    <w:rsid w:val="00BF5A81"/>
    <w:rsid w:val="00C002D1"/>
    <w:rsid w:val="00C04501"/>
    <w:rsid w:val="00C057BF"/>
    <w:rsid w:val="00C110B5"/>
    <w:rsid w:val="00C15067"/>
    <w:rsid w:val="00C23CAC"/>
    <w:rsid w:val="00C25F6F"/>
    <w:rsid w:val="00C33A39"/>
    <w:rsid w:val="00C44058"/>
    <w:rsid w:val="00C446A7"/>
    <w:rsid w:val="00C4523F"/>
    <w:rsid w:val="00C46AE9"/>
    <w:rsid w:val="00C534B7"/>
    <w:rsid w:val="00C53A13"/>
    <w:rsid w:val="00C55750"/>
    <w:rsid w:val="00C57FAA"/>
    <w:rsid w:val="00C60C2C"/>
    <w:rsid w:val="00C63583"/>
    <w:rsid w:val="00C644FD"/>
    <w:rsid w:val="00C666AE"/>
    <w:rsid w:val="00C70809"/>
    <w:rsid w:val="00C72A90"/>
    <w:rsid w:val="00C771C6"/>
    <w:rsid w:val="00C81D94"/>
    <w:rsid w:val="00C8332F"/>
    <w:rsid w:val="00C904CD"/>
    <w:rsid w:val="00CA2EB1"/>
    <w:rsid w:val="00CB603A"/>
    <w:rsid w:val="00CC3B2F"/>
    <w:rsid w:val="00CC77EE"/>
    <w:rsid w:val="00CC7F64"/>
    <w:rsid w:val="00CD1855"/>
    <w:rsid w:val="00CD1975"/>
    <w:rsid w:val="00CD2B30"/>
    <w:rsid w:val="00CD6F4D"/>
    <w:rsid w:val="00CE2D3E"/>
    <w:rsid w:val="00CE2FEA"/>
    <w:rsid w:val="00CE38A3"/>
    <w:rsid w:val="00CF6B3C"/>
    <w:rsid w:val="00CF7311"/>
    <w:rsid w:val="00CF7726"/>
    <w:rsid w:val="00D0255A"/>
    <w:rsid w:val="00D1007B"/>
    <w:rsid w:val="00D14B14"/>
    <w:rsid w:val="00D1508C"/>
    <w:rsid w:val="00D158BC"/>
    <w:rsid w:val="00D201BF"/>
    <w:rsid w:val="00D2050B"/>
    <w:rsid w:val="00D25FC7"/>
    <w:rsid w:val="00D26F59"/>
    <w:rsid w:val="00D27C35"/>
    <w:rsid w:val="00D30E16"/>
    <w:rsid w:val="00D3109C"/>
    <w:rsid w:val="00D33137"/>
    <w:rsid w:val="00D34DF6"/>
    <w:rsid w:val="00D35237"/>
    <w:rsid w:val="00D35569"/>
    <w:rsid w:val="00D37120"/>
    <w:rsid w:val="00D4582D"/>
    <w:rsid w:val="00D479DA"/>
    <w:rsid w:val="00D51634"/>
    <w:rsid w:val="00D541B8"/>
    <w:rsid w:val="00D55781"/>
    <w:rsid w:val="00D6471D"/>
    <w:rsid w:val="00D64EA3"/>
    <w:rsid w:val="00D70505"/>
    <w:rsid w:val="00D72D0B"/>
    <w:rsid w:val="00D83B36"/>
    <w:rsid w:val="00D83C91"/>
    <w:rsid w:val="00D85366"/>
    <w:rsid w:val="00D9073E"/>
    <w:rsid w:val="00D93BC3"/>
    <w:rsid w:val="00DA06FE"/>
    <w:rsid w:val="00DA1392"/>
    <w:rsid w:val="00DA3F8A"/>
    <w:rsid w:val="00DA44EB"/>
    <w:rsid w:val="00DA4C56"/>
    <w:rsid w:val="00DA4EA3"/>
    <w:rsid w:val="00DA57F1"/>
    <w:rsid w:val="00DC1888"/>
    <w:rsid w:val="00DC6459"/>
    <w:rsid w:val="00DD01E3"/>
    <w:rsid w:val="00DD2BFC"/>
    <w:rsid w:val="00DD34C2"/>
    <w:rsid w:val="00DD43B9"/>
    <w:rsid w:val="00DD6837"/>
    <w:rsid w:val="00DE56C3"/>
    <w:rsid w:val="00DE5F7C"/>
    <w:rsid w:val="00DF0D64"/>
    <w:rsid w:val="00DF4904"/>
    <w:rsid w:val="00DF5D64"/>
    <w:rsid w:val="00E01B57"/>
    <w:rsid w:val="00E01D2E"/>
    <w:rsid w:val="00E03B06"/>
    <w:rsid w:val="00E116B4"/>
    <w:rsid w:val="00E11CD2"/>
    <w:rsid w:val="00E131B4"/>
    <w:rsid w:val="00E1375C"/>
    <w:rsid w:val="00E14F94"/>
    <w:rsid w:val="00E15030"/>
    <w:rsid w:val="00E201FA"/>
    <w:rsid w:val="00E2109A"/>
    <w:rsid w:val="00E23241"/>
    <w:rsid w:val="00E25D08"/>
    <w:rsid w:val="00E2663F"/>
    <w:rsid w:val="00E2775F"/>
    <w:rsid w:val="00E30692"/>
    <w:rsid w:val="00E33621"/>
    <w:rsid w:val="00E36AAB"/>
    <w:rsid w:val="00E37D2B"/>
    <w:rsid w:val="00E37E78"/>
    <w:rsid w:val="00E439FB"/>
    <w:rsid w:val="00E43DEA"/>
    <w:rsid w:val="00E445D7"/>
    <w:rsid w:val="00E62D9D"/>
    <w:rsid w:val="00E6531F"/>
    <w:rsid w:val="00E74BD5"/>
    <w:rsid w:val="00E76D41"/>
    <w:rsid w:val="00E805A1"/>
    <w:rsid w:val="00E80D73"/>
    <w:rsid w:val="00E815C8"/>
    <w:rsid w:val="00E82D62"/>
    <w:rsid w:val="00E8320F"/>
    <w:rsid w:val="00E844EA"/>
    <w:rsid w:val="00E853F6"/>
    <w:rsid w:val="00E85FEA"/>
    <w:rsid w:val="00E876F9"/>
    <w:rsid w:val="00E925C3"/>
    <w:rsid w:val="00E9374A"/>
    <w:rsid w:val="00E9782A"/>
    <w:rsid w:val="00E978D4"/>
    <w:rsid w:val="00E97B6E"/>
    <w:rsid w:val="00EA34EF"/>
    <w:rsid w:val="00EA659A"/>
    <w:rsid w:val="00EB1CBC"/>
    <w:rsid w:val="00EB247F"/>
    <w:rsid w:val="00EB4F0E"/>
    <w:rsid w:val="00EC57B8"/>
    <w:rsid w:val="00ED272A"/>
    <w:rsid w:val="00ED7489"/>
    <w:rsid w:val="00EE0272"/>
    <w:rsid w:val="00EE274A"/>
    <w:rsid w:val="00EE5035"/>
    <w:rsid w:val="00EF21F4"/>
    <w:rsid w:val="00EF2247"/>
    <w:rsid w:val="00F013C2"/>
    <w:rsid w:val="00F05491"/>
    <w:rsid w:val="00F0595F"/>
    <w:rsid w:val="00F0598F"/>
    <w:rsid w:val="00F06F88"/>
    <w:rsid w:val="00F15AEE"/>
    <w:rsid w:val="00F243F4"/>
    <w:rsid w:val="00F24839"/>
    <w:rsid w:val="00F26176"/>
    <w:rsid w:val="00F263F7"/>
    <w:rsid w:val="00F2735A"/>
    <w:rsid w:val="00F343A9"/>
    <w:rsid w:val="00F346F2"/>
    <w:rsid w:val="00F349BD"/>
    <w:rsid w:val="00F40A63"/>
    <w:rsid w:val="00F41F3C"/>
    <w:rsid w:val="00F4393C"/>
    <w:rsid w:val="00F456FD"/>
    <w:rsid w:val="00F46737"/>
    <w:rsid w:val="00F52595"/>
    <w:rsid w:val="00F53092"/>
    <w:rsid w:val="00F530FC"/>
    <w:rsid w:val="00F56ECC"/>
    <w:rsid w:val="00F61DCA"/>
    <w:rsid w:val="00F66D25"/>
    <w:rsid w:val="00F73235"/>
    <w:rsid w:val="00F74517"/>
    <w:rsid w:val="00F77ADD"/>
    <w:rsid w:val="00F77DB4"/>
    <w:rsid w:val="00F84DB6"/>
    <w:rsid w:val="00F85363"/>
    <w:rsid w:val="00F85FFB"/>
    <w:rsid w:val="00F90D56"/>
    <w:rsid w:val="00F92888"/>
    <w:rsid w:val="00F92985"/>
    <w:rsid w:val="00FA142C"/>
    <w:rsid w:val="00FA2194"/>
    <w:rsid w:val="00FA5114"/>
    <w:rsid w:val="00FA6897"/>
    <w:rsid w:val="00FA7C26"/>
    <w:rsid w:val="00FB2BE5"/>
    <w:rsid w:val="00FB2C53"/>
    <w:rsid w:val="00FB2DC0"/>
    <w:rsid w:val="00FB3AB3"/>
    <w:rsid w:val="00FB57C0"/>
    <w:rsid w:val="00FB649C"/>
    <w:rsid w:val="00FC2C8B"/>
    <w:rsid w:val="00FD2788"/>
    <w:rsid w:val="00FD6A6F"/>
    <w:rsid w:val="00FD77AF"/>
    <w:rsid w:val="00FE43F2"/>
    <w:rsid w:val="00FE5366"/>
    <w:rsid w:val="00FE53D4"/>
    <w:rsid w:val="00FE6680"/>
    <w:rsid w:val="00FF038A"/>
    <w:rsid w:val="00FF05AD"/>
    <w:rsid w:val="00FF47F5"/>
    <w:rsid w:val="00FF5986"/>
    <w:rsid w:val="00FF68CE"/>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B12F40"/>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26"/>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DC645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1734492">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97518811">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52841071">
      <w:bodyDiv w:val="1"/>
      <w:marLeft w:val="0"/>
      <w:marRight w:val="0"/>
      <w:marTop w:val="0"/>
      <w:marBottom w:val="0"/>
      <w:divBdr>
        <w:top w:val="none" w:sz="0" w:space="0" w:color="auto"/>
        <w:left w:val="none" w:sz="0" w:space="0" w:color="auto"/>
        <w:bottom w:val="none" w:sz="0" w:space="0" w:color="auto"/>
        <w:right w:val="none" w:sz="0" w:space="0" w:color="auto"/>
      </w:divBdr>
    </w:div>
    <w:div w:id="892884862">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12549601">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22874158">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14578821">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66611704">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54234239">
      <w:bodyDiv w:val="1"/>
      <w:marLeft w:val="0"/>
      <w:marRight w:val="0"/>
      <w:marTop w:val="0"/>
      <w:marBottom w:val="0"/>
      <w:divBdr>
        <w:top w:val="none" w:sz="0" w:space="0" w:color="auto"/>
        <w:left w:val="none" w:sz="0" w:space="0" w:color="auto"/>
        <w:bottom w:val="none" w:sz="0" w:space="0" w:color="auto"/>
        <w:right w:val="none" w:sz="0" w:space="0" w:color="auto"/>
      </w:divBdr>
      <w:divsChild>
        <w:div w:id="1229027550">
          <w:marLeft w:val="0"/>
          <w:marRight w:val="0"/>
          <w:marTop w:val="0"/>
          <w:marBottom w:val="0"/>
          <w:divBdr>
            <w:top w:val="none" w:sz="0" w:space="0" w:color="auto"/>
            <w:left w:val="none" w:sz="0" w:space="0" w:color="auto"/>
            <w:bottom w:val="none" w:sz="0" w:space="0" w:color="auto"/>
            <w:right w:val="none" w:sz="0" w:space="0" w:color="auto"/>
          </w:divBdr>
          <w:divsChild>
            <w:div w:id="121014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81324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10.jpeg"/><Relationship Id="rId17" Type="http://schemas.openxmlformats.org/officeDocument/2006/relationships/hyperlink" Target="http://www.drawdown.org"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www.drawdown.org"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7A01444E-486E-4845-9F19-A469FA1D0F02}">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Barbara\AppData\Roaming\Microsoft\Templates\Report design (blank).dotx</Template>
  <TotalTime>6380</TotalTime>
  <Pages>6</Pages>
  <Words>23420</Words>
  <Characters>133499</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80</cp:revision>
  <cp:lastPrinted>2019-09-12T19:47:00Z</cp:lastPrinted>
  <dcterms:created xsi:type="dcterms:W3CDTF">2019-04-24T15:17:00Z</dcterms:created>
  <dcterms:modified xsi:type="dcterms:W3CDTF">2021-11-30T16:0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ZOTERO_PREF_1">
    <vt:lpwstr>&lt;data data-version="3" zotero-version="5.0.66"&gt;&lt;session id="NRnzJI8i"/&gt;&lt;style id="http://www.zotero.org/styles/apa" locale="en-US" hasBibliography="1" bibliographyStyleHasBeenSet="1"/&gt;&lt;prefs&gt;&lt;pref name="fieldType" value="Field"/&gt;&lt;pref name="automaticJourn</vt:lpwstr>
  </property>
  <property fmtid="{D5CDD505-2E9C-101B-9397-08002B2CF9AE}" pid="24" name="ZOTERO_PREF_2">
    <vt:lpwstr>alAbbreviations" value="true"/&gt;&lt;/prefs&gt;&lt;/data&gt;</vt:lpwstr>
  </property>
</Properties>
</file>